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8E11EF6" w14:textId="5CEB4CAE" w:rsidR="0094594F" w:rsidRDefault="0091786A">
      <w:pPr>
        <w:rPr>
          <w:rFonts w:ascii="Aptos Narrow" w:hAnsi="Aptos Narrow"/>
          <w:color w:val="000000"/>
          <w:sz w:val="72"/>
          <w:szCs w:val="72"/>
        </w:rPr>
      </w:pPr>
      <w:r>
        <w:rPr>
          <w:noProof/>
          <w:color w:val="FFFFFF" w:themeColor="background1"/>
          <w:lang w:eastAsia="zh-CN"/>
        </w:rPr>
        <mc:AlternateContent>
          <mc:Choice Requires="wpg">
            <w:drawing>
              <wp:anchor distT="0" distB="0" distL="114300" distR="114300" simplePos="0" relativeHeight="251658240" behindDoc="0" locked="0" layoutInCell="1" allowOverlap="1" wp14:anchorId="4C92191C" wp14:editId="2E715E5E">
                <wp:simplePos x="0" y="0"/>
                <wp:positionH relativeFrom="page">
                  <wp:posOffset>524510</wp:posOffset>
                </wp:positionH>
                <wp:positionV relativeFrom="page">
                  <wp:posOffset>239395</wp:posOffset>
                </wp:positionV>
                <wp:extent cx="6858000" cy="8629015"/>
                <wp:effectExtent l="0" t="0" r="0" b="0"/>
                <wp:wrapNone/>
                <wp:docPr id="11" name="Group 89"/>
                <wp:cNvGraphicFramePr/>
                <a:graphic xmlns:a="http://schemas.openxmlformats.org/drawingml/2006/main">
                  <a:graphicData uri="http://schemas.microsoft.com/office/word/2010/wordprocessingGroup">
                    <wpg:wgp>
                      <wpg:cNvGrpSpPr/>
                      <wpg:grpSpPr>
                        <a:xfrm>
                          <a:off x="0" y="0"/>
                          <a:ext cx="6858000" cy="8629015"/>
                          <a:chOff x="0" y="0"/>
                          <a:chExt cx="6858000" cy="9144000"/>
                        </a:xfrm>
                        <a:solidFill>
                          <a:schemeClr val="accent1">
                            <a:lumMod val="75000"/>
                          </a:schemeClr>
                        </a:solidFill>
                      </wpg:grpSpPr>
                      <wps:wsp>
                        <wps:cNvPr id="33" name="Rectangle 33"/>
                        <wps:cNvSpPr/>
                        <wps:spPr>
                          <a:xfrm>
                            <a:off x="228600" y="0"/>
                            <a:ext cx="6629400" cy="9144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9C8FD" w14:textId="77777777" w:rsidR="0091786A" w:rsidRPr="0091786A" w:rsidRDefault="0091786A" w:rsidP="0091786A">
                              <w:pPr>
                                <w:pStyle w:val="NoSpacing"/>
                                <w:spacing w:after="120"/>
                                <w:rPr>
                                  <w:rFonts w:ascii="Aptos" w:eastAsiaTheme="majorEastAsia" w:hAnsi="Aptos" w:cstheme="majorBidi"/>
                                  <w:b/>
                                  <w:bCs/>
                                  <w:color w:val="FFFFFF" w:themeColor="background1"/>
                                  <w:sz w:val="72"/>
                                  <w:szCs w:val="72"/>
                                  <w:lang w:val="en-AU"/>
                                </w:rPr>
                              </w:pPr>
                              <w:r w:rsidRPr="0091786A">
                                <w:rPr>
                                  <w:rFonts w:ascii="Aptos" w:eastAsiaTheme="majorEastAsia" w:hAnsi="Aptos" w:cstheme="majorBidi"/>
                                  <w:b/>
                                  <w:bCs/>
                                  <w:color w:val="FFFFFF" w:themeColor="background1"/>
                                  <w:sz w:val="72"/>
                                  <w:szCs w:val="72"/>
                                  <w:lang w:val="en-AU"/>
                                </w:rPr>
                                <w:t>Transforming Maintenance Operations at FutureEnergy with ERP and Industry 4.0 Technologies</w:t>
                              </w:r>
                            </w:p>
                            <w:p w14:paraId="0E26C685" w14:textId="08167659" w:rsidR="0091786A" w:rsidRPr="00D95368" w:rsidRDefault="00F824B1" w:rsidP="00D95368">
                              <w:pPr>
                                <w:pStyle w:val="NoSpacing"/>
                                <w:spacing w:after="120"/>
                                <w:rPr>
                                  <w:rFonts w:ascii="Aptos" w:eastAsiaTheme="majorEastAsia" w:hAnsi="Aptos" w:cstheme="majorBidi"/>
                                  <w:b/>
                                  <w:color w:val="FFFFFF" w:themeColor="background1"/>
                                  <w:sz w:val="72"/>
                                  <w:szCs w:val="72"/>
                                  <w:lang w:val="en-AU"/>
                                </w:rPr>
                              </w:pPr>
                              <w:r>
                                <w:rPr>
                                  <w:color w:val="FFFFFF" w:themeColor="background1"/>
                                  <w:sz w:val="28"/>
                                  <w:szCs w:val="28"/>
                                  <w:lang w:val="en-AU"/>
                                </w:rPr>
                                <w:t xml:space="preserve">Enterprise </w:t>
                              </w:r>
                              <w:r w:rsidR="00D95368">
                                <w:rPr>
                                  <w:color w:val="FFFFFF" w:themeColor="background1"/>
                                  <w:sz w:val="28"/>
                                  <w:szCs w:val="28"/>
                                  <w:lang w:val="en-AU"/>
                                </w:rPr>
                                <w:t>Resource Management</w:t>
                              </w:r>
                              <w:r>
                                <w:rPr>
                                  <w:color w:val="FFFFFF" w:themeColor="background1"/>
                                  <w:sz w:val="28"/>
                                  <w:szCs w:val="28"/>
                                  <w:lang w:val="en-AU"/>
                                </w:rPr>
                                <w:t xml:space="preserve"> </w:t>
                              </w:r>
                              <w:r w:rsidR="00954D34">
                                <w:rPr>
                                  <w:color w:val="FFFFFF" w:themeColor="background1"/>
                                  <w:sz w:val="28"/>
                                  <w:szCs w:val="28"/>
                                  <w:lang w:val="en-AU"/>
                                </w:rPr>
                                <w:t>–</w:t>
                              </w:r>
                              <w:r w:rsidR="00D87249">
                                <w:rPr>
                                  <w:color w:val="FFFFFF" w:themeColor="background1"/>
                                  <w:sz w:val="28"/>
                                  <w:szCs w:val="28"/>
                                  <w:lang w:val="en-AU"/>
                                </w:rPr>
                                <w:t xml:space="preserve"> </w:t>
                              </w:r>
                              <w:r w:rsidR="00954D34">
                                <w:rPr>
                                  <w:color w:val="FFFFFF" w:themeColor="background1"/>
                                  <w:sz w:val="28"/>
                                  <w:szCs w:val="28"/>
                                  <w:lang w:val="en-AU"/>
                                </w:rPr>
                                <w:t>INFS</w:t>
                              </w:r>
                              <w:r w:rsidR="00D87249">
                                <w:rPr>
                                  <w:color w:val="FFFFFF" w:themeColor="background1"/>
                                  <w:sz w:val="28"/>
                                  <w:szCs w:val="28"/>
                                  <w:lang w:val="en-AU"/>
                                </w:rPr>
                                <w:t xml:space="preserve"> </w:t>
                              </w:r>
                              <w:r w:rsidR="00EA3B41">
                                <w:rPr>
                                  <w:color w:val="FFFFFF" w:themeColor="background1"/>
                                  <w:sz w:val="28"/>
                                  <w:szCs w:val="28"/>
                                  <w:lang w:val="en-AU"/>
                                </w:rPr>
                                <w:t>5024</w:t>
                              </w:r>
                            </w:p>
                          </w:txbxContent>
                        </wps:txbx>
                        <wps:bodyPr rot="0" spcFirstLastPara="0" vertOverflow="overflow" horzOverflow="overflow" vert="horz" wrap="square" lIns="457200" tIns="914400" rIns="914400" bIns="2651760" numCol="1" spcCol="0" rtlCol="0" fromWordArt="0" anchor="t" anchorCtr="0" forceAA="0" compatLnSpc="1">
                          <a:prstTxWarp prst="textNoShape">
                            <a:avLst/>
                          </a:prstTxWarp>
                          <a:noAutofit/>
                        </wps:bodyPr>
                      </wps:wsp>
                      <wps:wsp>
                        <wps:cNvPr id="34" name="Rectangle 34"/>
                        <wps:cNvSpPr/>
                        <wps:spPr>
                          <a:xfrm>
                            <a:off x="0" y="0"/>
                            <a:ext cx="228600" cy="9144000"/>
                          </a:xfrm>
                          <a:prstGeom prst="rect">
                            <a:avLst/>
                          </a:prstGeom>
                          <a:gr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0</wp14:pctHeight>
                </wp14:sizeRelV>
              </wp:anchor>
            </w:drawing>
          </mc:Choice>
          <mc:Fallback>
            <w:pict>
              <v:group w14:anchorId="4C92191C" id="Group 89" o:spid="_x0000_s1026" style="position:absolute;margin-left:41.3pt;margin-top:18.85pt;width:540pt;height:679.45pt;z-index:251658240;mso-width-percent:882;mso-position-horizontal-relative:page;mso-position-vertical-relative:page;mso-width-percent:882" coordsize="68580,914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">
                <v:rect id="Rectangle 33" o:spid="_x0000_s1027" style="position:absolute;left:2286;width:66294;height:91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" filled="f" stroked="f" strokeweight="1pt">
                  <v:textbox inset="36pt,1in,1in,208.8pt">
                    <w:txbxContent>
                      <w:p w14:paraId="2429C8FD" w14:textId="77777777" w:rsidR="0091786A" w:rsidRPr="0091786A" w:rsidRDefault="0091786A" w:rsidP="0091786A">
                        <w:pPr>
                          <w:pStyle w:val="NoSpacing"/>
                          <w:spacing w:after="120"/>
                          <w:rPr>
                            <w:rFonts w:ascii="Aptos" w:eastAsiaTheme="majorEastAsia" w:hAnsi="Aptos" w:cstheme="majorBidi"/>
                            <w:b/>
                            <w:bCs/>
                            <w:color w:val="FFFFFF" w:themeColor="background1"/>
                            <w:sz w:val="72"/>
                            <w:szCs w:val="72"/>
                            <w:lang w:val="en-AU"/>
                          </w:rPr>
                        </w:pPr>
                        <w:r w:rsidRPr="0091786A">
                          <w:rPr>
                            <w:rFonts w:ascii="Aptos" w:eastAsiaTheme="majorEastAsia" w:hAnsi="Aptos" w:cstheme="majorBidi"/>
                            <w:b/>
                            <w:bCs/>
                            <w:color w:val="FFFFFF" w:themeColor="background1"/>
                            <w:sz w:val="72"/>
                            <w:szCs w:val="72"/>
                            <w:lang w:val="en-AU"/>
                          </w:rPr>
                          <w:t>Transforming Maintenance Operations at FutureEnergy with ERP and Industry 4.0 Technologies</w:t>
                        </w:r>
                      </w:p>
                      <w:p w14:paraId="0E26C685" w14:textId="08167659" w:rsidR="0091786A" w:rsidRPr="00D95368" w:rsidRDefault="00F824B1" w:rsidP="00D95368">
                        <w:pPr>
                          <w:pStyle w:val="NoSpacing"/>
                          <w:spacing w:after="120"/>
                          <w:rPr>
                            <w:rFonts w:ascii="Aptos" w:eastAsiaTheme="majorEastAsia" w:hAnsi="Aptos" w:cstheme="majorBidi"/>
                            <w:b/>
                            <w:color w:val="FFFFFF" w:themeColor="background1"/>
                            <w:sz w:val="72"/>
                            <w:szCs w:val="72"/>
                            <w:lang w:val="en-AU"/>
                          </w:rPr>
                        </w:pPr>
                        <w:r>
                          <w:rPr>
                            <w:color w:val="FFFFFF" w:themeColor="background1"/>
                            <w:sz w:val="28"/>
                            <w:szCs w:val="28"/>
                            <w:lang w:val="en-AU"/>
                          </w:rPr>
                          <w:t xml:space="preserve">Enterprise </w:t>
                        </w:r>
                        <w:r w:rsidR="00D95368">
                          <w:rPr>
                            <w:color w:val="FFFFFF" w:themeColor="background1"/>
                            <w:sz w:val="28"/>
                            <w:szCs w:val="28"/>
                            <w:lang w:val="en-AU"/>
                          </w:rPr>
                          <w:t>Resource Management</w:t>
                        </w:r>
                        <w:r>
                          <w:rPr>
                            <w:color w:val="FFFFFF" w:themeColor="background1"/>
                            <w:sz w:val="28"/>
                            <w:szCs w:val="28"/>
                            <w:lang w:val="en-AU"/>
                          </w:rPr>
                          <w:t xml:space="preserve"> </w:t>
                        </w:r>
                        <w:r w:rsidR="00954D34">
                          <w:rPr>
                            <w:color w:val="FFFFFF" w:themeColor="background1"/>
                            <w:sz w:val="28"/>
                            <w:szCs w:val="28"/>
                            <w:lang w:val="en-AU"/>
                          </w:rPr>
                          <w:t>–</w:t>
                        </w:r>
                        <w:r w:rsidR="00D87249">
                          <w:rPr>
                            <w:color w:val="FFFFFF" w:themeColor="background1"/>
                            <w:sz w:val="28"/>
                            <w:szCs w:val="28"/>
                            <w:lang w:val="en-AU"/>
                          </w:rPr>
                          <w:t xml:space="preserve"> </w:t>
                        </w:r>
                        <w:r w:rsidR="00954D34">
                          <w:rPr>
                            <w:color w:val="FFFFFF" w:themeColor="background1"/>
                            <w:sz w:val="28"/>
                            <w:szCs w:val="28"/>
                            <w:lang w:val="en-AU"/>
                          </w:rPr>
                          <w:t>INFS</w:t>
                        </w:r>
                        <w:r w:rsidR="00D87249">
                          <w:rPr>
                            <w:color w:val="FFFFFF" w:themeColor="background1"/>
                            <w:sz w:val="28"/>
                            <w:szCs w:val="28"/>
                            <w:lang w:val="en-AU"/>
                          </w:rPr>
                          <w:t xml:space="preserve"> </w:t>
                        </w:r>
                        <w:r w:rsidR="00EA3B41">
                          <w:rPr>
                            <w:color w:val="FFFFFF" w:themeColor="background1"/>
                            <w:sz w:val="28"/>
                            <w:szCs w:val="28"/>
                            <w:lang w:val="en-AU"/>
                          </w:rPr>
                          <w:t>5024</w:t>
                        </w:r>
                      </w:p>
                    </w:txbxContent>
                  </v:textbox>
                </v:rect>
                <v:rect id="Rectangle 34" o:spid="_x0000_s1028" style="position:absolute;width:2286;height:914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" filled="f" stroked="f" strokeweight="1pt"/>
                <w10:wrap anchorx="page" anchory="page"/>
              </v:group>
            </w:pict>
          </mc:Fallback>
        </mc:AlternateContent>
      </w:r>
    </w:p>
    <w:p w14:paraId="3B3AF2CD" w14:textId="77777777" w:rsidR="0094594F" w:rsidRDefault="0094594F" w:rsidP="00F536B6">
      <w:pPr>
        <w:jc w:val="both"/>
        <w:rPr>
          <w:rFonts w:ascii="Aptos Narrow" w:hAnsi="Aptos Narrow"/>
          <w:color w:val="000000"/>
          <w:sz w:val="72"/>
          <w:szCs w:val="72"/>
        </w:rPr>
      </w:pPr>
    </w:p>
    <w:p w14:paraId="5D317B47" w14:textId="77777777" w:rsidR="0094594F" w:rsidRDefault="0094594F" w:rsidP="00F536B6">
      <w:pPr>
        <w:jc w:val="both"/>
        <w:rPr>
          <w:rFonts w:ascii="Aptos Narrow" w:hAnsi="Aptos Narrow"/>
          <w:color w:val="000000"/>
          <w:sz w:val="72"/>
          <w:szCs w:val="72"/>
        </w:rPr>
      </w:pPr>
    </w:p>
    <w:p w14:paraId="67D2D54C" w14:textId="77777777" w:rsidR="0094594F" w:rsidRDefault="0094594F" w:rsidP="00F536B6">
      <w:pPr>
        <w:jc w:val="both"/>
        <w:rPr>
          <w:rFonts w:ascii="Aptos Narrow" w:hAnsi="Aptos Narrow"/>
          <w:color w:val="000000"/>
          <w:sz w:val="72"/>
          <w:szCs w:val="72"/>
        </w:rPr>
      </w:pPr>
    </w:p>
    <w:p w14:paraId="2667C98D" w14:textId="77777777" w:rsidR="0094594F" w:rsidRDefault="0094594F" w:rsidP="00F536B6">
      <w:pPr>
        <w:jc w:val="both"/>
        <w:rPr>
          <w:rFonts w:ascii="Aptos Narrow" w:hAnsi="Aptos Narrow"/>
          <w:color w:val="000000"/>
          <w:sz w:val="72"/>
          <w:szCs w:val="72"/>
        </w:rPr>
      </w:pPr>
    </w:p>
    <w:p w14:paraId="3AD9AD8B" w14:textId="77777777" w:rsidR="0094594F" w:rsidRDefault="0094594F" w:rsidP="00F536B6">
      <w:pPr>
        <w:jc w:val="both"/>
        <w:rPr>
          <w:rFonts w:ascii="Aptos Narrow" w:hAnsi="Aptos Narrow"/>
          <w:color w:val="000000"/>
          <w:sz w:val="72"/>
          <w:szCs w:val="72"/>
        </w:rPr>
      </w:pPr>
    </w:p>
    <w:p w14:paraId="722AC727" w14:textId="58771681" w:rsidR="0094594F" w:rsidRDefault="00406E73" w:rsidP="00F536B6">
      <w:pPr>
        <w:jc w:val="both"/>
        <w:rPr>
          <w:rFonts w:ascii="Aptos Narrow" w:hAnsi="Aptos Narrow"/>
          <w:color w:val="000000"/>
          <w:sz w:val="72"/>
          <w:szCs w:val="72"/>
        </w:rPr>
      </w:pPr>
      <w:r>
        <w:rPr>
          <w:noProof/>
        </w:rPr>
        <mc:AlternateContent>
          <mc:Choice Requires="wps">
            <w:drawing>
              <wp:anchor distT="0" distB="0" distL="114300" distR="114300" simplePos="0" relativeHeight="251658241" behindDoc="0" locked="0" layoutInCell="1" allowOverlap="1" wp14:anchorId="7BC7AE70" wp14:editId="51D5D8D8">
                <wp:simplePos x="0" y="0"/>
                <wp:positionH relativeFrom="column">
                  <wp:posOffset>-386366</wp:posOffset>
                </wp:positionH>
                <wp:positionV relativeFrom="paragraph">
                  <wp:posOffset>528919</wp:posOffset>
                </wp:positionV>
                <wp:extent cx="6662956" cy="4069724"/>
                <wp:effectExtent l="0" t="0" r="5080" b="0"/>
                <wp:wrapNone/>
                <wp:docPr id="35" name="Text Box 1"/>
                <wp:cNvGraphicFramePr/>
                <a:graphic xmlns:a="http://schemas.openxmlformats.org/drawingml/2006/main">
                  <a:graphicData uri="http://schemas.microsoft.com/office/word/2010/wordprocessingShape">
                    <wps:wsp>
                      <wps:cNvSpPr txBox="1"/>
                      <wps:spPr>
                        <a:xfrm>
                          <a:off x="0" y="0"/>
                          <a:ext cx="6662956" cy="4069724"/>
                        </a:xfrm>
                        <a:prstGeom prst="rect">
                          <a:avLst/>
                        </a:prstGeom>
                        <a:solidFill>
                          <a:schemeClr val="accent1">
                            <a:lumMod val="75000"/>
                          </a:schemeClr>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32AFBB" w14:textId="3DD7AF5F" w:rsidR="00E96242" w:rsidRPr="00406E73" w:rsidRDefault="00E96242" w:rsidP="00E96242">
                            <w:pPr>
                              <w:pStyle w:val="NoSpacing"/>
                              <w:rPr>
                                <w:rFonts w:ascii="Aptos" w:hAnsi="Aptos"/>
                                <w:color w:val="FFFFFF" w:themeColor="background1"/>
                                <w:sz w:val="32"/>
                                <w:szCs w:val="32"/>
                                <w:lang w:val="en-AU"/>
                              </w:rPr>
                            </w:pPr>
                            <w:r w:rsidRPr="00406E73">
                              <w:rPr>
                                <w:rFonts w:ascii="Aptos" w:hAnsi="Aptos"/>
                                <w:color w:val="FFFFFF" w:themeColor="background1"/>
                                <w:sz w:val="32"/>
                                <w:szCs w:val="32"/>
                                <w:lang w:val="en-AU"/>
                              </w:rPr>
                              <w:t xml:space="preserve">Submitted By: </w:t>
                            </w:r>
                            <w:r w:rsidR="00883D76">
                              <w:rPr>
                                <w:rFonts w:ascii="Aptos" w:hAnsi="Aptos"/>
                                <w:color w:val="FFFFFF" w:themeColor="background1"/>
                                <w:sz w:val="32"/>
                                <w:szCs w:val="32"/>
                                <w:lang w:val="en-AU"/>
                              </w:rPr>
                              <w:t xml:space="preserve"> Saraf Rahman Khan</w:t>
                            </w:r>
                          </w:p>
                          <w:p w14:paraId="2C884CD8" w14:textId="77777777" w:rsidR="00E96242" w:rsidRPr="00406E73" w:rsidRDefault="00E96242" w:rsidP="00E96242">
                            <w:pPr>
                              <w:pStyle w:val="NoSpacing"/>
                              <w:rPr>
                                <w:rFonts w:ascii="Aptos" w:hAnsi="Aptos"/>
                                <w:color w:val="FFFFFF" w:themeColor="background1"/>
                                <w:sz w:val="48"/>
                                <w:szCs w:val="48"/>
                                <w:lang w:val="en-AU"/>
                              </w:rPr>
                            </w:pPr>
                          </w:p>
                        </w:txbxContent>
                      </wps:txbx>
                      <wps:bodyPr rot="0" spcFirstLastPara="0" vertOverflow="overflow" horzOverflow="overflow" vert="horz" wrap="square" lIns="457200" tIns="0" rIns="914400" bIns="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BC7AE70" id="_x0000_t202" coordsize="21600,21600" o:spt="202" path="m,l,21600r21600,l21600,xe">
                <v:stroke joinstyle="miter"/>
                <v:path gradientshapeok="t" o:connecttype="rect"/>
              </v:shapetype>
              <v:shape id="Text Box 1" o:spid="_x0000_s1029" type="#_x0000_t202" style="position:absolute;left:0;text-align:left;margin-left:-30.4pt;margin-top:41.65pt;width:524.65pt;height:320.4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" fillcolor="#2f5496 [2404]" stroked="f" strokeweight=".5pt">
                <v:textbox inset="36pt,0,1in,0">
                  <w:txbxContent>
                    <w:p w14:paraId="4A32AFBB" w14:textId="3DD7AF5F" w:rsidR="00E96242" w:rsidRPr="00406E73" w:rsidRDefault="00E96242" w:rsidP="00E96242">
                      <w:pPr>
                        <w:pStyle w:val="NoSpacing"/>
                        <w:rPr>
                          <w:rFonts w:ascii="Aptos" w:hAnsi="Aptos"/>
                          <w:color w:val="FFFFFF" w:themeColor="background1"/>
                          <w:sz w:val="32"/>
                          <w:szCs w:val="32"/>
                          <w:lang w:val="en-AU"/>
                        </w:rPr>
                      </w:pPr>
                      <w:r w:rsidRPr="00406E73">
                        <w:rPr>
                          <w:rFonts w:ascii="Aptos" w:hAnsi="Aptos"/>
                          <w:color w:val="FFFFFF" w:themeColor="background1"/>
                          <w:sz w:val="32"/>
                          <w:szCs w:val="32"/>
                          <w:lang w:val="en-AU"/>
                        </w:rPr>
                        <w:t xml:space="preserve">Submitted By: </w:t>
                      </w:r>
                      <w:r w:rsidR="00883D76">
                        <w:rPr>
                          <w:rFonts w:ascii="Aptos" w:hAnsi="Aptos"/>
                          <w:color w:val="FFFFFF" w:themeColor="background1"/>
                          <w:sz w:val="32"/>
                          <w:szCs w:val="32"/>
                          <w:lang w:val="en-AU"/>
                        </w:rPr>
                        <w:t xml:space="preserve"> Saraf Rahman Khan</w:t>
                      </w:r>
                    </w:p>
                    <w:p w14:paraId="2C884CD8" w14:textId="77777777" w:rsidR="00E96242" w:rsidRPr="00406E73" w:rsidRDefault="00E96242" w:rsidP="00E96242">
                      <w:pPr>
                        <w:pStyle w:val="NoSpacing"/>
                        <w:rPr>
                          <w:rFonts w:ascii="Aptos" w:hAnsi="Aptos"/>
                          <w:color w:val="FFFFFF" w:themeColor="background1"/>
                          <w:sz w:val="48"/>
                          <w:szCs w:val="48"/>
                          <w:lang w:val="en-AU"/>
                        </w:rPr>
                      </w:pPr>
                    </w:p>
                  </w:txbxContent>
                </v:textbox>
              </v:shape>
            </w:pict>
          </mc:Fallback>
        </mc:AlternateContent>
      </w:r>
    </w:p>
    <w:p w14:paraId="6E8A84FF" w14:textId="730D18A3" w:rsidR="0094594F" w:rsidRDefault="0094594F" w:rsidP="00F536B6">
      <w:pPr>
        <w:jc w:val="both"/>
        <w:rPr>
          <w:rFonts w:ascii="Aptos Narrow" w:hAnsi="Aptos Narrow"/>
          <w:color w:val="000000"/>
          <w:sz w:val="72"/>
          <w:szCs w:val="72"/>
        </w:rPr>
      </w:pPr>
    </w:p>
    <w:p w14:paraId="20C20EB3" w14:textId="77777777" w:rsidR="0094594F" w:rsidRDefault="0094594F" w:rsidP="00F536B6">
      <w:pPr>
        <w:jc w:val="both"/>
        <w:rPr>
          <w:rFonts w:ascii="Aptos Narrow" w:hAnsi="Aptos Narrow"/>
          <w:color w:val="000000"/>
          <w:sz w:val="72"/>
          <w:szCs w:val="72"/>
        </w:rPr>
      </w:pPr>
    </w:p>
    <w:p w14:paraId="48238F3B" w14:textId="77777777" w:rsidR="0094594F" w:rsidRDefault="0094594F" w:rsidP="00F536B6">
      <w:pPr>
        <w:jc w:val="both"/>
        <w:rPr>
          <w:rFonts w:ascii="Aptos Narrow" w:hAnsi="Aptos Narrow"/>
          <w:color w:val="000000"/>
          <w:sz w:val="72"/>
          <w:szCs w:val="72"/>
        </w:rPr>
      </w:pPr>
    </w:p>
    <w:p w14:paraId="3DCB997A" w14:textId="77777777" w:rsidR="0094594F" w:rsidRDefault="0094594F" w:rsidP="00F536B6">
      <w:pPr>
        <w:jc w:val="both"/>
        <w:rPr>
          <w:rFonts w:ascii="Aptos Narrow" w:hAnsi="Aptos Narrow"/>
          <w:color w:val="000000"/>
          <w:sz w:val="72"/>
          <w:szCs w:val="72"/>
        </w:rPr>
      </w:pPr>
    </w:p>
    <w:p w14:paraId="0DC8EDE4" w14:textId="77777777" w:rsidR="0094594F" w:rsidRDefault="0094594F" w:rsidP="00F536B6">
      <w:pPr>
        <w:jc w:val="both"/>
        <w:rPr>
          <w:rFonts w:ascii="Aptos Narrow" w:hAnsi="Aptos Narrow"/>
          <w:color w:val="000000"/>
          <w:sz w:val="72"/>
          <w:szCs w:val="72"/>
        </w:rPr>
      </w:pPr>
    </w:p>
    <w:p w14:paraId="014B2A89" w14:textId="77777777" w:rsidR="003352CC" w:rsidRDefault="003352CC" w:rsidP="77D872A5">
      <w:pPr>
        <w:spacing w:line="276" w:lineRule="auto"/>
        <w:rPr>
          <w:rFonts w:ascii="Aptos" w:eastAsia="Aptos" w:hAnsi="Aptos" w:cs="Aptos"/>
          <w:b/>
          <w:bCs/>
        </w:rPr>
      </w:pPr>
    </w:p>
    <w:p w14:paraId="7E6139D4" w14:textId="77777777" w:rsidR="00655A86" w:rsidRDefault="00655A86" w:rsidP="77D872A5">
      <w:pPr>
        <w:spacing w:line="276" w:lineRule="auto"/>
        <w:rPr>
          <w:rFonts w:ascii="Aptos" w:eastAsia="Aptos" w:hAnsi="Aptos" w:cs="Aptos"/>
          <w:b/>
          <w:bCs/>
        </w:rPr>
      </w:pPr>
    </w:p>
    <w:p w14:paraId="59242ACE" w14:textId="77777777" w:rsidR="00655A86" w:rsidRDefault="00655A86" w:rsidP="77D872A5">
      <w:pPr>
        <w:spacing w:line="276" w:lineRule="auto"/>
        <w:rPr>
          <w:rFonts w:ascii="Aptos" w:eastAsia="Aptos" w:hAnsi="Aptos" w:cs="Aptos"/>
          <w:b/>
          <w:bCs/>
        </w:rPr>
      </w:pPr>
    </w:p>
    <w:sdt>
      <w:sdtPr>
        <w:rPr>
          <w:rFonts w:ascii="Times New Roman" w:eastAsiaTheme="minorEastAsia" w:hAnsi="Times New Roman" w:cs="Times New Roman"/>
          <w:b w:val="0"/>
          <w:bCs w:val="0"/>
          <w:color w:val="auto"/>
          <w:sz w:val="24"/>
          <w:szCs w:val="24"/>
          <w:u w:val="none"/>
          <w:lang w:val="en-AU"/>
        </w:rPr>
        <w:id w:val="-1695381859"/>
        <w:docPartObj>
          <w:docPartGallery w:val="Table of Contents"/>
          <w:docPartUnique/>
        </w:docPartObj>
      </w:sdtPr>
      <w:sdtContent>
        <w:p w14:paraId="739CAB1A" w14:textId="29200C01" w:rsidR="00655A86" w:rsidRDefault="00655A86">
          <w:pPr>
            <w:pStyle w:val="TOCHeading"/>
          </w:pPr>
          <w:r>
            <w:t>Table of Contents</w:t>
          </w:r>
        </w:p>
        <w:p w14:paraId="70E2AA2F" w14:textId="09C38C8A" w:rsidR="007740D0" w:rsidRDefault="00655A86">
          <w:pPr>
            <w:pStyle w:val="TOC1"/>
            <w:tabs>
              <w:tab w:val="right" w:leader="dot" w:pos="9016"/>
            </w:tabs>
            <w:rPr>
              <w:rFonts w:eastAsiaTheme="minorEastAsia" w:cstheme="minorBidi"/>
              <w:b w:val="0"/>
              <w:bCs w:val="0"/>
              <w:i w:val="0"/>
              <w:iCs w:val="0"/>
              <w:noProof/>
              <w:kern w:val="2"/>
              <w:lang w:val="en-US"/>
              <w14:ligatures w14:val="standardContextual"/>
            </w:rPr>
          </w:pPr>
          <w:r>
            <w:rPr>
              <w:b w:val="0"/>
              <w:bCs w:val="0"/>
            </w:rPr>
            <w:fldChar w:fldCharType="begin"/>
          </w:r>
          <w:r>
            <w:instrText xml:space="preserve"> TOC \o "1-3" \h \z \u </w:instrText>
          </w:r>
          <w:r>
            <w:rPr>
              <w:b w:val="0"/>
              <w:bCs w:val="0"/>
            </w:rPr>
            <w:fldChar w:fldCharType="separate"/>
          </w:r>
          <w:hyperlink w:anchor="_Toc205819941" w:history="1">
            <w:r w:rsidR="007740D0" w:rsidRPr="009A23F4">
              <w:rPr>
                <w:rStyle w:val="Hyperlink"/>
                <w:noProof/>
              </w:rPr>
              <w:t>Executive Summary</w:t>
            </w:r>
            <w:r w:rsidR="007740D0">
              <w:rPr>
                <w:noProof/>
                <w:webHidden/>
              </w:rPr>
              <w:tab/>
            </w:r>
            <w:r w:rsidR="007740D0">
              <w:rPr>
                <w:noProof/>
                <w:webHidden/>
              </w:rPr>
              <w:fldChar w:fldCharType="begin"/>
            </w:r>
            <w:r w:rsidR="007740D0">
              <w:rPr>
                <w:noProof/>
                <w:webHidden/>
              </w:rPr>
              <w:instrText xml:space="preserve"> PAGEREF _Toc205819941 \h </w:instrText>
            </w:r>
            <w:r w:rsidR="007740D0">
              <w:rPr>
                <w:noProof/>
                <w:webHidden/>
              </w:rPr>
            </w:r>
            <w:r w:rsidR="007740D0">
              <w:rPr>
                <w:noProof/>
                <w:webHidden/>
              </w:rPr>
              <w:fldChar w:fldCharType="separate"/>
            </w:r>
            <w:r w:rsidR="007740D0">
              <w:rPr>
                <w:noProof/>
                <w:webHidden/>
              </w:rPr>
              <w:t>3</w:t>
            </w:r>
            <w:r w:rsidR="007740D0">
              <w:rPr>
                <w:noProof/>
                <w:webHidden/>
              </w:rPr>
              <w:fldChar w:fldCharType="end"/>
            </w:r>
          </w:hyperlink>
        </w:p>
        <w:p w14:paraId="42A7D166" w14:textId="69F67FAA"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42" w:history="1">
            <w:r w:rsidRPr="009A23F4">
              <w:rPr>
                <w:rStyle w:val="Hyperlink"/>
                <w:noProof/>
              </w:rPr>
              <w:t>1.0 Introduction</w:t>
            </w:r>
            <w:r>
              <w:rPr>
                <w:noProof/>
                <w:webHidden/>
              </w:rPr>
              <w:tab/>
            </w:r>
            <w:r>
              <w:rPr>
                <w:noProof/>
                <w:webHidden/>
              </w:rPr>
              <w:fldChar w:fldCharType="begin"/>
            </w:r>
            <w:r>
              <w:rPr>
                <w:noProof/>
                <w:webHidden/>
              </w:rPr>
              <w:instrText xml:space="preserve"> PAGEREF _Toc205819942 \h </w:instrText>
            </w:r>
            <w:r>
              <w:rPr>
                <w:noProof/>
                <w:webHidden/>
              </w:rPr>
            </w:r>
            <w:r>
              <w:rPr>
                <w:noProof/>
                <w:webHidden/>
              </w:rPr>
              <w:fldChar w:fldCharType="separate"/>
            </w:r>
            <w:r>
              <w:rPr>
                <w:noProof/>
                <w:webHidden/>
              </w:rPr>
              <w:t>4</w:t>
            </w:r>
            <w:r>
              <w:rPr>
                <w:noProof/>
                <w:webHidden/>
              </w:rPr>
              <w:fldChar w:fldCharType="end"/>
            </w:r>
          </w:hyperlink>
        </w:p>
        <w:p w14:paraId="3B190781" w14:textId="1D6E5B0B"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43" w:history="1">
            <w:r w:rsidRPr="009A23F4">
              <w:rPr>
                <w:rStyle w:val="Hyperlink"/>
                <w:noProof/>
              </w:rPr>
              <w:t>2.0 Business Process Context</w:t>
            </w:r>
            <w:r>
              <w:rPr>
                <w:noProof/>
                <w:webHidden/>
              </w:rPr>
              <w:tab/>
            </w:r>
            <w:r>
              <w:rPr>
                <w:noProof/>
                <w:webHidden/>
              </w:rPr>
              <w:fldChar w:fldCharType="begin"/>
            </w:r>
            <w:r>
              <w:rPr>
                <w:noProof/>
                <w:webHidden/>
              </w:rPr>
              <w:instrText xml:space="preserve"> PAGEREF _Toc205819943 \h </w:instrText>
            </w:r>
            <w:r>
              <w:rPr>
                <w:noProof/>
                <w:webHidden/>
              </w:rPr>
            </w:r>
            <w:r>
              <w:rPr>
                <w:noProof/>
                <w:webHidden/>
              </w:rPr>
              <w:fldChar w:fldCharType="separate"/>
            </w:r>
            <w:r>
              <w:rPr>
                <w:noProof/>
                <w:webHidden/>
              </w:rPr>
              <w:t>5</w:t>
            </w:r>
            <w:r>
              <w:rPr>
                <w:noProof/>
                <w:webHidden/>
              </w:rPr>
              <w:fldChar w:fldCharType="end"/>
            </w:r>
          </w:hyperlink>
        </w:p>
        <w:p w14:paraId="4A41A459" w14:textId="0A4E7C69"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44" w:history="1">
            <w:r w:rsidRPr="009A23F4">
              <w:rPr>
                <w:rStyle w:val="Hyperlink"/>
                <w:noProof/>
              </w:rPr>
              <w:t>2.1 Company Overview</w:t>
            </w:r>
            <w:r>
              <w:rPr>
                <w:noProof/>
                <w:webHidden/>
              </w:rPr>
              <w:tab/>
            </w:r>
            <w:r>
              <w:rPr>
                <w:noProof/>
                <w:webHidden/>
              </w:rPr>
              <w:fldChar w:fldCharType="begin"/>
            </w:r>
            <w:r>
              <w:rPr>
                <w:noProof/>
                <w:webHidden/>
              </w:rPr>
              <w:instrText xml:space="preserve"> PAGEREF _Toc205819944 \h </w:instrText>
            </w:r>
            <w:r>
              <w:rPr>
                <w:noProof/>
                <w:webHidden/>
              </w:rPr>
            </w:r>
            <w:r>
              <w:rPr>
                <w:noProof/>
                <w:webHidden/>
              </w:rPr>
              <w:fldChar w:fldCharType="separate"/>
            </w:r>
            <w:r>
              <w:rPr>
                <w:noProof/>
                <w:webHidden/>
              </w:rPr>
              <w:t>5</w:t>
            </w:r>
            <w:r>
              <w:rPr>
                <w:noProof/>
                <w:webHidden/>
              </w:rPr>
              <w:fldChar w:fldCharType="end"/>
            </w:r>
          </w:hyperlink>
        </w:p>
        <w:p w14:paraId="534AC4EB" w14:textId="3801ECBF"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45" w:history="1">
            <w:r w:rsidRPr="009A23F4">
              <w:rPr>
                <w:rStyle w:val="Hyperlink"/>
                <w:noProof/>
              </w:rPr>
              <w:t>2.2 Core Business Processes</w:t>
            </w:r>
            <w:r>
              <w:rPr>
                <w:noProof/>
                <w:webHidden/>
              </w:rPr>
              <w:tab/>
            </w:r>
            <w:r>
              <w:rPr>
                <w:noProof/>
                <w:webHidden/>
              </w:rPr>
              <w:fldChar w:fldCharType="begin"/>
            </w:r>
            <w:r>
              <w:rPr>
                <w:noProof/>
                <w:webHidden/>
              </w:rPr>
              <w:instrText xml:space="preserve"> PAGEREF _Toc205819945 \h </w:instrText>
            </w:r>
            <w:r>
              <w:rPr>
                <w:noProof/>
                <w:webHidden/>
              </w:rPr>
            </w:r>
            <w:r>
              <w:rPr>
                <w:noProof/>
                <w:webHidden/>
              </w:rPr>
              <w:fldChar w:fldCharType="separate"/>
            </w:r>
            <w:r>
              <w:rPr>
                <w:noProof/>
                <w:webHidden/>
              </w:rPr>
              <w:t>5</w:t>
            </w:r>
            <w:r>
              <w:rPr>
                <w:noProof/>
                <w:webHidden/>
              </w:rPr>
              <w:fldChar w:fldCharType="end"/>
            </w:r>
          </w:hyperlink>
        </w:p>
        <w:p w14:paraId="76715C5C" w14:textId="1AE9053A"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46" w:history="1">
            <w:r w:rsidRPr="009A23F4">
              <w:rPr>
                <w:rStyle w:val="Hyperlink"/>
                <w:noProof/>
              </w:rPr>
              <w:t>2.3 Focusing on Asset Management</w:t>
            </w:r>
            <w:r>
              <w:rPr>
                <w:noProof/>
                <w:webHidden/>
              </w:rPr>
              <w:tab/>
            </w:r>
            <w:r>
              <w:rPr>
                <w:noProof/>
                <w:webHidden/>
              </w:rPr>
              <w:fldChar w:fldCharType="begin"/>
            </w:r>
            <w:r>
              <w:rPr>
                <w:noProof/>
                <w:webHidden/>
              </w:rPr>
              <w:instrText xml:space="preserve"> PAGEREF _Toc205819946 \h </w:instrText>
            </w:r>
            <w:r>
              <w:rPr>
                <w:noProof/>
                <w:webHidden/>
              </w:rPr>
            </w:r>
            <w:r>
              <w:rPr>
                <w:noProof/>
                <w:webHidden/>
              </w:rPr>
              <w:fldChar w:fldCharType="separate"/>
            </w:r>
            <w:r>
              <w:rPr>
                <w:noProof/>
                <w:webHidden/>
              </w:rPr>
              <w:t>6</w:t>
            </w:r>
            <w:r>
              <w:rPr>
                <w:noProof/>
                <w:webHidden/>
              </w:rPr>
              <w:fldChar w:fldCharType="end"/>
            </w:r>
          </w:hyperlink>
        </w:p>
        <w:p w14:paraId="75F13253" w14:textId="031A50E6" w:rsidR="007740D0" w:rsidRDefault="007740D0">
          <w:pPr>
            <w:pStyle w:val="TOC3"/>
            <w:tabs>
              <w:tab w:val="right" w:leader="dot" w:pos="9016"/>
            </w:tabs>
            <w:rPr>
              <w:rFonts w:eastAsiaTheme="minorEastAsia" w:cstheme="minorBidi"/>
              <w:noProof/>
              <w:kern w:val="2"/>
              <w:sz w:val="24"/>
              <w:szCs w:val="24"/>
              <w:lang w:val="en-US"/>
              <w14:ligatures w14:val="standardContextual"/>
            </w:rPr>
          </w:pPr>
          <w:hyperlink w:anchor="_Toc205819947" w:history="1">
            <w:r w:rsidRPr="009A23F4">
              <w:rPr>
                <w:rStyle w:val="Hyperlink"/>
                <w:noProof/>
              </w:rPr>
              <w:t>Business Continuity &amp; Operational Reliability:</w:t>
            </w:r>
            <w:r>
              <w:rPr>
                <w:noProof/>
                <w:webHidden/>
              </w:rPr>
              <w:tab/>
            </w:r>
            <w:r>
              <w:rPr>
                <w:noProof/>
                <w:webHidden/>
              </w:rPr>
              <w:fldChar w:fldCharType="begin"/>
            </w:r>
            <w:r>
              <w:rPr>
                <w:noProof/>
                <w:webHidden/>
              </w:rPr>
              <w:instrText xml:space="preserve"> PAGEREF _Toc205819947 \h </w:instrText>
            </w:r>
            <w:r>
              <w:rPr>
                <w:noProof/>
                <w:webHidden/>
              </w:rPr>
            </w:r>
            <w:r>
              <w:rPr>
                <w:noProof/>
                <w:webHidden/>
              </w:rPr>
              <w:fldChar w:fldCharType="separate"/>
            </w:r>
            <w:r>
              <w:rPr>
                <w:noProof/>
                <w:webHidden/>
              </w:rPr>
              <w:t>6</w:t>
            </w:r>
            <w:r>
              <w:rPr>
                <w:noProof/>
                <w:webHidden/>
              </w:rPr>
              <w:fldChar w:fldCharType="end"/>
            </w:r>
          </w:hyperlink>
        </w:p>
        <w:p w14:paraId="41249290" w14:textId="07098212" w:rsidR="007740D0" w:rsidRDefault="007740D0">
          <w:pPr>
            <w:pStyle w:val="TOC3"/>
            <w:tabs>
              <w:tab w:val="right" w:leader="dot" w:pos="9016"/>
            </w:tabs>
            <w:rPr>
              <w:rFonts w:eastAsiaTheme="minorEastAsia" w:cstheme="minorBidi"/>
              <w:noProof/>
              <w:kern w:val="2"/>
              <w:sz w:val="24"/>
              <w:szCs w:val="24"/>
              <w:lang w:val="en-US"/>
              <w14:ligatures w14:val="standardContextual"/>
            </w:rPr>
          </w:pPr>
          <w:hyperlink w:anchor="_Toc205819948" w:history="1">
            <w:r w:rsidRPr="009A23F4">
              <w:rPr>
                <w:rStyle w:val="Hyperlink"/>
                <w:noProof/>
              </w:rPr>
              <w:t>Process Efficiency and Competitive Advantage:</w:t>
            </w:r>
            <w:r>
              <w:rPr>
                <w:noProof/>
                <w:webHidden/>
              </w:rPr>
              <w:tab/>
            </w:r>
            <w:r>
              <w:rPr>
                <w:noProof/>
                <w:webHidden/>
              </w:rPr>
              <w:fldChar w:fldCharType="begin"/>
            </w:r>
            <w:r>
              <w:rPr>
                <w:noProof/>
                <w:webHidden/>
              </w:rPr>
              <w:instrText xml:space="preserve"> PAGEREF _Toc205819948 \h </w:instrText>
            </w:r>
            <w:r>
              <w:rPr>
                <w:noProof/>
                <w:webHidden/>
              </w:rPr>
            </w:r>
            <w:r>
              <w:rPr>
                <w:noProof/>
                <w:webHidden/>
              </w:rPr>
              <w:fldChar w:fldCharType="separate"/>
            </w:r>
            <w:r>
              <w:rPr>
                <w:noProof/>
                <w:webHidden/>
              </w:rPr>
              <w:t>6</w:t>
            </w:r>
            <w:r>
              <w:rPr>
                <w:noProof/>
                <w:webHidden/>
              </w:rPr>
              <w:fldChar w:fldCharType="end"/>
            </w:r>
          </w:hyperlink>
        </w:p>
        <w:p w14:paraId="33177442" w14:textId="400A0458" w:rsidR="007740D0" w:rsidRDefault="007740D0">
          <w:pPr>
            <w:pStyle w:val="TOC3"/>
            <w:tabs>
              <w:tab w:val="right" w:leader="dot" w:pos="9016"/>
            </w:tabs>
            <w:rPr>
              <w:rFonts w:eastAsiaTheme="minorEastAsia" w:cstheme="minorBidi"/>
              <w:noProof/>
              <w:kern w:val="2"/>
              <w:sz w:val="24"/>
              <w:szCs w:val="24"/>
              <w:lang w:val="en-US"/>
              <w14:ligatures w14:val="standardContextual"/>
            </w:rPr>
          </w:pPr>
          <w:hyperlink w:anchor="_Toc205819949" w:history="1">
            <w:r w:rsidRPr="009A23F4">
              <w:rPr>
                <w:rStyle w:val="Hyperlink"/>
                <w:noProof/>
              </w:rPr>
              <w:t>Regulatory Compliance:</w:t>
            </w:r>
            <w:r>
              <w:rPr>
                <w:noProof/>
                <w:webHidden/>
              </w:rPr>
              <w:tab/>
            </w:r>
            <w:r>
              <w:rPr>
                <w:noProof/>
                <w:webHidden/>
              </w:rPr>
              <w:fldChar w:fldCharType="begin"/>
            </w:r>
            <w:r>
              <w:rPr>
                <w:noProof/>
                <w:webHidden/>
              </w:rPr>
              <w:instrText xml:space="preserve"> PAGEREF _Toc205819949 \h </w:instrText>
            </w:r>
            <w:r>
              <w:rPr>
                <w:noProof/>
                <w:webHidden/>
              </w:rPr>
            </w:r>
            <w:r>
              <w:rPr>
                <w:noProof/>
                <w:webHidden/>
              </w:rPr>
              <w:fldChar w:fldCharType="separate"/>
            </w:r>
            <w:r>
              <w:rPr>
                <w:noProof/>
                <w:webHidden/>
              </w:rPr>
              <w:t>6</w:t>
            </w:r>
            <w:r>
              <w:rPr>
                <w:noProof/>
                <w:webHidden/>
              </w:rPr>
              <w:fldChar w:fldCharType="end"/>
            </w:r>
          </w:hyperlink>
        </w:p>
        <w:p w14:paraId="25D3C891" w14:textId="79696423" w:rsidR="007740D0" w:rsidRDefault="007740D0">
          <w:pPr>
            <w:pStyle w:val="TOC3"/>
            <w:tabs>
              <w:tab w:val="right" w:leader="dot" w:pos="9016"/>
            </w:tabs>
            <w:rPr>
              <w:rFonts w:eastAsiaTheme="minorEastAsia" w:cstheme="minorBidi"/>
              <w:noProof/>
              <w:kern w:val="2"/>
              <w:sz w:val="24"/>
              <w:szCs w:val="24"/>
              <w:lang w:val="en-US"/>
              <w14:ligatures w14:val="standardContextual"/>
            </w:rPr>
          </w:pPr>
          <w:hyperlink w:anchor="_Toc205819950" w:history="1">
            <w:r w:rsidRPr="009A23F4">
              <w:rPr>
                <w:rStyle w:val="Hyperlink"/>
                <w:noProof/>
              </w:rPr>
              <w:t>Growth and Innovation:</w:t>
            </w:r>
            <w:r>
              <w:rPr>
                <w:noProof/>
                <w:webHidden/>
              </w:rPr>
              <w:tab/>
            </w:r>
            <w:r>
              <w:rPr>
                <w:noProof/>
                <w:webHidden/>
              </w:rPr>
              <w:fldChar w:fldCharType="begin"/>
            </w:r>
            <w:r>
              <w:rPr>
                <w:noProof/>
                <w:webHidden/>
              </w:rPr>
              <w:instrText xml:space="preserve"> PAGEREF _Toc205819950 \h </w:instrText>
            </w:r>
            <w:r>
              <w:rPr>
                <w:noProof/>
                <w:webHidden/>
              </w:rPr>
            </w:r>
            <w:r>
              <w:rPr>
                <w:noProof/>
                <w:webHidden/>
              </w:rPr>
              <w:fldChar w:fldCharType="separate"/>
            </w:r>
            <w:r>
              <w:rPr>
                <w:noProof/>
                <w:webHidden/>
              </w:rPr>
              <w:t>7</w:t>
            </w:r>
            <w:r>
              <w:rPr>
                <w:noProof/>
                <w:webHidden/>
              </w:rPr>
              <w:fldChar w:fldCharType="end"/>
            </w:r>
          </w:hyperlink>
        </w:p>
        <w:p w14:paraId="48C22C2E" w14:textId="61E911F3"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51" w:history="1">
            <w:r w:rsidRPr="009A23F4">
              <w:rPr>
                <w:rStyle w:val="Hyperlink"/>
                <w:noProof/>
              </w:rPr>
              <w:t>2.4 Predictive Analytics for Maintenance and Strategic Significance</w:t>
            </w:r>
            <w:r>
              <w:rPr>
                <w:noProof/>
                <w:webHidden/>
              </w:rPr>
              <w:tab/>
            </w:r>
            <w:r>
              <w:rPr>
                <w:noProof/>
                <w:webHidden/>
              </w:rPr>
              <w:fldChar w:fldCharType="begin"/>
            </w:r>
            <w:r>
              <w:rPr>
                <w:noProof/>
                <w:webHidden/>
              </w:rPr>
              <w:instrText xml:space="preserve"> PAGEREF _Toc205819951 \h </w:instrText>
            </w:r>
            <w:r>
              <w:rPr>
                <w:noProof/>
                <w:webHidden/>
              </w:rPr>
            </w:r>
            <w:r>
              <w:rPr>
                <w:noProof/>
                <w:webHidden/>
              </w:rPr>
              <w:fldChar w:fldCharType="separate"/>
            </w:r>
            <w:r>
              <w:rPr>
                <w:noProof/>
                <w:webHidden/>
              </w:rPr>
              <w:t>7</w:t>
            </w:r>
            <w:r>
              <w:rPr>
                <w:noProof/>
                <w:webHidden/>
              </w:rPr>
              <w:fldChar w:fldCharType="end"/>
            </w:r>
          </w:hyperlink>
        </w:p>
        <w:p w14:paraId="5C25C1D1" w14:textId="7068D1BA"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52" w:history="1">
            <w:r w:rsidRPr="009A23F4">
              <w:rPr>
                <w:rStyle w:val="Hyperlink"/>
                <w:noProof/>
              </w:rPr>
              <w:t>3.0 Current Maintenance Process Overview</w:t>
            </w:r>
            <w:r>
              <w:rPr>
                <w:noProof/>
                <w:webHidden/>
              </w:rPr>
              <w:tab/>
            </w:r>
            <w:r>
              <w:rPr>
                <w:noProof/>
                <w:webHidden/>
              </w:rPr>
              <w:fldChar w:fldCharType="begin"/>
            </w:r>
            <w:r>
              <w:rPr>
                <w:noProof/>
                <w:webHidden/>
              </w:rPr>
              <w:instrText xml:space="preserve"> PAGEREF _Toc205819952 \h </w:instrText>
            </w:r>
            <w:r>
              <w:rPr>
                <w:noProof/>
                <w:webHidden/>
              </w:rPr>
            </w:r>
            <w:r>
              <w:rPr>
                <w:noProof/>
                <w:webHidden/>
              </w:rPr>
              <w:fldChar w:fldCharType="separate"/>
            </w:r>
            <w:r>
              <w:rPr>
                <w:noProof/>
                <w:webHidden/>
              </w:rPr>
              <w:t>8</w:t>
            </w:r>
            <w:r>
              <w:rPr>
                <w:noProof/>
                <w:webHidden/>
              </w:rPr>
              <w:fldChar w:fldCharType="end"/>
            </w:r>
          </w:hyperlink>
        </w:p>
        <w:p w14:paraId="2F89585A" w14:textId="1B4115ED"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53" w:history="1">
            <w:r w:rsidRPr="009A23F4">
              <w:rPr>
                <w:rStyle w:val="Hyperlink"/>
                <w:noProof/>
              </w:rPr>
              <w:t>3.1 Fragmented Maintenance Landscape</w:t>
            </w:r>
            <w:r>
              <w:rPr>
                <w:noProof/>
                <w:webHidden/>
              </w:rPr>
              <w:tab/>
            </w:r>
            <w:r>
              <w:rPr>
                <w:noProof/>
                <w:webHidden/>
              </w:rPr>
              <w:fldChar w:fldCharType="begin"/>
            </w:r>
            <w:r>
              <w:rPr>
                <w:noProof/>
                <w:webHidden/>
              </w:rPr>
              <w:instrText xml:space="preserve"> PAGEREF _Toc205819953 \h </w:instrText>
            </w:r>
            <w:r>
              <w:rPr>
                <w:noProof/>
                <w:webHidden/>
              </w:rPr>
            </w:r>
            <w:r>
              <w:rPr>
                <w:noProof/>
                <w:webHidden/>
              </w:rPr>
              <w:fldChar w:fldCharType="separate"/>
            </w:r>
            <w:r>
              <w:rPr>
                <w:noProof/>
                <w:webHidden/>
              </w:rPr>
              <w:t>8</w:t>
            </w:r>
            <w:r>
              <w:rPr>
                <w:noProof/>
                <w:webHidden/>
              </w:rPr>
              <w:fldChar w:fldCharType="end"/>
            </w:r>
          </w:hyperlink>
        </w:p>
        <w:p w14:paraId="430F3DFA" w14:textId="445F5D73"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54" w:history="1">
            <w:r w:rsidRPr="009A23F4">
              <w:rPr>
                <w:rStyle w:val="Hyperlink"/>
                <w:noProof/>
              </w:rPr>
              <w:t>3.2 Manual and Reactive Maintenance in Fossil Fuel Plants</w:t>
            </w:r>
            <w:r>
              <w:rPr>
                <w:noProof/>
                <w:webHidden/>
              </w:rPr>
              <w:tab/>
            </w:r>
            <w:r>
              <w:rPr>
                <w:noProof/>
                <w:webHidden/>
              </w:rPr>
              <w:fldChar w:fldCharType="begin"/>
            </w:r>
            <w:r>
              <w:rPr>
                <w:noProof/>
                <w:webHidden/>
              </w:rPr>
              <w:instrText xml:space="preserve"> PAGEREF _Toc205819954 \h </w:instrText>
            </w:r>
            <w:r>
              <w:rPr>
                <w:noProof/>
                <w:webHidden/>
              </w:rPr>
            </w:r>
            <w:r>
              <w:rPr>
                <w:noProof/>
                <w:webHidden/>
              </w:rPr>
              <w:fldChar w:fldCharType="separate"/>
            </w:r>
            <w:r>
              <w:rPr>
                <w:noProof/>
                <w:webHidden/>
              </w:rPr>
              <w:t>8</w:t>
            </w:r>
            <w:r>
              <w:rPr>
                <w:noProof/>
                <w:webHidden/>
              </w:rPr>
              <w:fldChar w:fldCharType="end"/>
            </w:r>
          </w:hyperlink>
        </w:p>
        <w:p w14:paraId="3AC96C06" w14:textId="637D1ECE"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55" w:history="1">
            <w:r w:rsidRPr="009A23F4">
              <w:rPr>
                <w:rStyle w:val="Hyperlink"/>
                <w:noProof/>
              </w:rPr>
              <w:t>3.3 Sensor-Based, Yet Isolated, Maintenance in Renewable Plants</w:t>
            </w:r>
            <w:r>
              <w:rPr>
                <w:noProof/>
                <w:webHidden/>
              </w:rPr>
              <w:tab/>
            </w:r>
            <w:r>
              <w:rPr>
                <w:noProof/>
                <w:webHidden/>
              </w:rPr>
              <w:fldChar w:fldCharType="begin"/>
            </w:r>
            <w:r>
              <w:rPr>
                <w:noProof/>
                <w:webHidden/>
              </w:rPr>
              <w:instrText xml:space="preserve"> PAGEREF _Toc205819955 \h </w:instrText>
            </w:r>
            <w:r>
              <w:rPr>
                <w:noProof/>
                <w:webHidden/>
              </w:rPr>
            </w:r>
            <w:r>
              <w:rPr>
                <w:noProof/>
                <w:webHidden/>
              </w:rPr>
              <w:fldChar w:fldCharType="separate"/>
            </w:r>
            <w:r>
              <w:rPr>
                <w:noProof/>
                <w:webHidden/>
              </w:rPr>
              <w:t>8</w:t>
            </w:r>
            <w:r>
              <w:rPr>
                <w:noProof/>
                <w:webHidden/>
              </w:rPr>
              <w:fldChar w:fldCharType="end"/>
            </w:r>
          </w:hyperlink>
        </w:p>
        <w:p w14:paraId="5C41F19A" w14:textId="57D4AC56"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56" w:history="1">
            <w:r w:rsidRPr="009A23F4">
              <w:rPr>
                <w:rStyle w:val="Hyperlink"/>
                <w:noProof/>
              </w:rPr>
              <w:t>3.4 Lack of Centralized Visibility and Coordination</w:t>
            </w:r>
            <w:r>
              <w:rPr>
                <w:noProof/>
                <w:webHidden/>
              </w:rPr>
              <w:tab/>
            </w:r>
            <w:r>
              <w:rPr>
                <w:noProof/>
                <w:webHidden/>
              </w:rPr>
              <w:fldChar w:fldCharType="begin"/>
            </w:r>
            <w:r>
              <w:rPr>
                <w:noProof/>
                <w:webHidden/>
              </w:rPr>
              <w:instrText xml:space="preserve"> PAGEREF _Toc205819956 \h </w:instrText>
            </w:r>
            <w:r>
              <w:rPr>
                <w:noProof/>
                <w:webHidden/>
              </w:rPr>
            </w:r>
            <w:r>
              <w:rPr>
                <w:noProof/>
                <w:webHidden/>
              </w:rPr>
              <w:fldChar w:fldCharType="separate"/>
            </w:r>
            <w:r>
              <w:rPr>
                <w:noProof/>
                <w:webHidden/>
              </w:rPr>
              <w:t>8</w:t>
            </w:r>
            <w:r>
              <w:rPr>
                <w:noProof/>
                <w:webHidden/>
              </w:rPr>
              <w:fldChar w:fldCharType="end"/>
            </w:r>
          </w:hyperlink>
        </w:p>
        <w:p w14:paraId="68DE8F76" w14:textId="11DC12E6"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57" w:history="1">
            <w:r w:rsidRPr="009A23F4">
              <w:rPr>
                <w:rStyle w:val="Hyperlink"/>
                <w:noProof/>
                <w:lang w:eastAsia="en-AU"/>
              </w:rPr>
              <w:t>4.0 Problem Statement and Digital Transformation Drivers</w:t>
            </w:r>
            <w:r>
              <w:rPr>
                <w:noProof/>
                <w:webHidden/>
              </w:rPr>
              <w:tab/>
            </w:r>
            <w:r>
              <w:rPr>
                <w:noProof/>
                <w:webHidden/>
              </w:rPr>
              <w:fldChar w:fldCharType="begin"/>
            </w:r>
            <w:r>
              <w:rPr>
                <w:noProof/>
                <w:webHidden/>
              </w:rPr>
              <w:instrText xml:space="preserve"> PAGEREF _Toc205819957 \h </w:instrText>
            </w:r>
            <w:r>
              <w:rPr>
                <w:noProof/>
                <w:webHidden/>
              </w:rPr>
            </w:r>
            <w:r>
              <w:rPr>
                <w:noProof/>
                <w:webHidden/>
              </w:rPr>
              <w:fldChar w:fldCharType="separate"/>
            </w:r>
            <w:r>
              <w:rPr>
                <w:noProof/>
                <w:webHidden/>
              </w:rPr>
              <w:t>9</w:t>
            </w:r>
            <w:r>
              <w:rPr>
                <w:noProof/>
                <w:webHidden/>
              </w:rPr>
              <w:fldChar w:fldCharType="end"/>
            </w:r>
          </w:hyperlink>
        </w:p>
        <w:p w14:paraId="3D329EFF" w14:textId="6B55C6AB"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58" w:history="1">
            <w:r w:rsidRPr="009A23F4">
              <w:rPr>
                <w:rStyle w:val="Hyperlink"/>
                <w:noProof/>
              </w:rPr>
              <w:t>5.0 Industry 4.0 Integration</w:t>
            </w:r>
            <w:r>
              <w:rPr>
                <w:noProof/>
                <w:webHidden/>
              </w:rPr>
              <w:tab/>
            </w:r>
            <w:r>
              <w:rPr>
                <w:noProof/>
                <w:webHidden/>
              </w:rPr>
              <w:fldChar w:fldCharType="begin"/>
            </w:r>
            <w:r>
              <w:rPr>
                <w:noProof/>
                <w:webHidden/>
              </w:rPr>
              <w:instrText xml:space="preserve"> PAGEREF _Toc205819958 \h </w:instrText>
            </w:r>
            <w:r>
              <w:rPr>
                <w:noProof/>
                <w:webHidden/>
              </w:rPr>
            </w:r>
            <w:r>
              <w:rPr>
                <w:noProof/>
                <w:webHidden/>
              </w:rPr>
              <w:fldChar w:fldCharType="separate"/>
            </w:r>
            <w:r>
              <w:rPr>
                <w:noProof/>
                <w:webHidden/>
              </w:rPr>
              <w:t>9</w:t>
            </w:r>
            <w:r>
              <w:rPr>
                <w:noProof/>
                <w:webHidden/>
              </w:rPr>
              <w:fldChar w:fldCharType="end"/>
            </w:r>
          </w:hyperlink>
        </w:p>
        <w:p w14:paraId="5A0A8383" w14:textId="0376E539"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59" w:history="1">
            <w:r w:rsidRPr="009A23F4">
              <w:rPr>
                <w:rStyle w:val="Hyperlink"/>
                <w:noProof/>
              </w:rPr>
              <w:t>5.1 Use of IIoT Sensors for Asset Data Collection</w:t>
            </w:r>
            <w:r>
              <w:rPr>
                <w:noProof/>
                <w:webHidden/>
              </w:rPr>
              <w:tab/>
            </w:r>
            <w:r>
              <w:rPr>
                <w:noProof/>
                <w:webHidden/>
              </w:rPr>
              <w:fldChar w:fldCharType="begin"/>
            </w:r>
            <w:r>
              <w:rPr>
                <w:noProof/>
                <w:webHidden/>
              </w:rPr>
              <w:instrText xml:space="preserve"> PAGEREF _Toc205819959 \h </w:instrText>
            </w:r>
            <w:r>
              <w:rPr>
                <w:noProof/>
                <w:webHidden/>
              </w:rPr>
            </w:r>
            <w:r>
              <w:rPr>
                <w:noProof/>
                <w:webHidden/>
              </w:rPr>
              <w:fldChar w:fldCharType="separate"/>
            </w:r>
            <w:r>
              <w:rPr>
                <w:noProof/>
                <w:webHidden/>
              </w:rPr>
              <w:t>10</w:t>
            </w:r>
            <w:r>
              <w:rPr>
                <w:noProof/>
                <w:webHidden/>
              </w:rPr>
              <w:fldChar w:fldCharType="end"/>
            </w:r>
          </w:hyperlink>
        </w:p>
        <w:p w14:paraId="6064217D" w14:textId="71A6E40C"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60" w:history="1">
            <w:r w:rsidRPr="009A23F4">
              <w:rPr>
                <w:rStyle w:val="Hyperlink"/>
                <w:noProof/>
              </w:rPr>
              <w:t>5.2 Linking Sensor Data to Digital Twin Simulation</w:t>
            </w:r>
            <w:r>
              <w:rPr>
                <w:noProof/>
                <w:webHidden/>
              </w:rPr>
              <w:tab/>
            </w:r>
            <w:r>
              <w:rPr>
                <w:noProof/>
                <w:webHidden/>
              </w:rPr>
              <w:fldChar w:fldCharType="begin"/>
            </w:r>
            <w:r>
              <w:rPr>
                <w:noProof/>
                <w:webHidden/>
              </w:rPr>
              <w:instrText xml:space="preserve"> PAGEREF _Toc205819960 \h </w:instrText>
            </w:r>
            <w:r>
              <w:rPr>
                <w:noProof/>
                <w:webHidden/>
              </w:rPr>
            </w:r>
            <w:r>
              <w:rPr>
                <w:noProof/>
                <w:webHidden/>
              </w:rPr>
              <w:fldChar w:fldCharType="separate"/>
            </w:r>
            <w:r>
              <w:rPr>
                <w:noProof/>
                <w:webHidden/>
              </w:rPr>
              <w:t>10</w:t>
            </w:r>
            <w:r>
              <w:rPr>
                <w:noProof/>
                <w:webHidden/>
              </w:rPr>
              <w:fldChar w:fldCharType="end"/>
            </w:r>
          </w:hyperlink>
        </w:p>
        <w:p w14:paraId="7C659DA3" w14:textId="2F5006C3"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61" w:history="1">
            <w:r w:rsidRPr="009A23F4">
              <w:rPr>
                <w:rStyle w:val="Hyperlink"/>
                <w:noProof/>
              </w:rPr>
              <w:t>5.3 Enabling Predictive Analytics for Proactive Intervention</w:t>
            </w:r>
            <w:r>
              <w:rPr>
                <w:noProof/>
                <w:webHidden/>
              </w:rPr>
              <w:tab/>
            </w:r>
            <w:r>
              <w:rPr>
                <w:noProof/>
                <w:webHidden/>
              </w:rPr>
              <w:fldChar w:fldCharType="begin"/>
            </w:r>
            <w:r>
              <w:rPr>
                <w:noProof/>
                <w:webHidden/>
              </w:rPr>
              <w:instrText xml:space="preserve"> PAGEREF _Toc205819961 \h </w:instrText>
            </w:r>
            <w:r>
              <w:rPr>
                <w:noProof/>
                <w:webHidden/>
              </w:rPr>
            </w:r>
            <w:r>
              <w:rPr>
                <w:noProof/>
                <w:webHidden/>
              </w:rPr>
              <w:fldChar w:fldCharType="separate"/>
            </w:r>
            <w:r>
              <w:rPr>
                <w:noProof/>
                <w:webHidden/>
              </w:rPr>
              <w:t>10</w:t>
            </w:r>
            <w:r>
              <w:rPr>
                <w:noProof/>
                <w:webHidden/>
              </w:rPr>
              <w:fldChar w:fldCharType="end"/>
            </w:r>
          </w:hyperlink>
        </w:p>
        <w:p w14:paraId="615D5F43" w14:textId="6C4FC587"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62" w:history="1">
            <w:r w:rsidRPr="009A23F4">
              <w:rPr>
                <w:rStyle w:val="Hyperlink"/>
                <w:noProof/>
              </w:rPr>
              <w:t>5.4 Supporting the Strategic Renewable Transition</w:t>
            </w:r>
            <w:r>
              <w:rPr>
                <w:noProof/>
                <w:webHidden/>
              </w:rPr>
              <w:tab/>
            </w:r>
            <w:r>
              <w:rPr>
                <w:noProof/>
                <w:webHidden/>
              </w:rPr>
              <w:fldChar w:fldCharType="begin"/>
            </w:r>
            <w:r>
              <w:rPr>
                <w:noProof/>
                <w:webHidden/>
              </w:rPr>
              <w:instrText xml:space="preserve"> PAGEREF _Toc205819962 \h </w:instrText>
            </w:r>
            <w:r>
              <w:rPr>
                <w:noProof/>
                <w:webHidden/>
              </w:rPr>
            </w:r>
            <w:r>
              <w:rPr>
                <w:noProof/>
                <w:webHidden/>
              </w:rPr>
              <w:fldChar w:fldCharType="separate"/>
            </w:r>
            <w:r>
              <w:rPr>
                <w:noProof/>
                <w:webHidden/>
              </w:rPr>
              <w:t>10</w:t>
            </w:r>
            <w:r>
              <w:rPr>
                <w:noProof/>
                <w:webHidden/>
              </w:rPr>
              <w:fldChar w:fldCharType="end"/>
            </w:r>
          </w:hyperlink>
        </w:p>
        <w:p w14:paraId="561C80A7" w14:textId="4C42DDFC"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63" w:history="1">
            <w:r w:rsidRPr="009A23F4">
              <w:rPr>
                <w:rStyle w:val="Hyperlink"/>
                <w:noProof/>
              </w:rPr>
              <w:t>6.0 Introduction to ERP-Enabled Process Redesign</w:t>
            </w:r>
            <w:r>
              <w:rPr>
                <w:noProof/>
                <w:webHidden/>
              </w:rPr>
              <w:tab/>
            </w:r>
            <w:r>
              <w:rPr>
                <w:noProof/>
                <w:webHidden/>
              </w:rPr>
              <w:fldChar w:fldCharType="begin"/>
            </w:r>
            <w:r>
              <w:rPr>
                <w:noProof/>
                <w:webHidden/>
              </w:rPr>
              <w:instrText xml:space="preserve"> PAGEREF _Toc205819963 \h </w:instrText>
            </w:r>
            <w:r>
              <w:rPr>
                <w:noProof/>
                <w:webHidden/>
              </w:rPr>
            </w:r>
            <w:r>
              <w:rPr>
                <w:noProof/>
                <w:webHidden/>
              </w:rPr>
              <w:fldChar w:fldCharType="separate"/>
            </w:r>
            <w:r>
              <w:rPr>
                <w:noProof/>
                <w:webHidden/>
              </w:rPr>
              <w:t>11</w:t>
            </w:r>
            <w:r>
              <w:rPr>
                <w:noProof/>
                <w:webHidden/>
              </w:rPr>
              <w:fldChar w:fldCharType="end"/>
            </w:r>
          </w:hyperlink>
        </w:p>
        <w:p w14:paraId="1E80756A" w14:textId="20FC4F90"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64" w:history="1">
            <w:r w:rsidRPr="009A23F4">
              <w:rPr>
                <w:rStyle w:val="Hyperlink"/>
                <w:noProof/>
              </w:rPr>
              <w:t>7.0 SAP S/4HANA Modules</w:t>
            </w:r>
            <w:r>
              <w:rPr>
                <w:noProof/>
                <w:webHidden/>
              </w:rPr>
              <w:tab/>
            </w:r>
            <w:r>
              <w:rPr>
                <w:noProof/>
                <w:webHidden/>
              </w:rPr>
              <w:fldChar w:fldCharType="begin"/>
            </w:r>
            <w:r>
              <w:rPr>
                <w:noProof/>
                <w:webHidden/>
              </w:rPr>
              <w:instrText xml:space="preserve"> PAGEREF _Toc205819964 \h </w:instrText>
            </w:r>
            <w:r>
              <w:rPr>
                <w:noProof/>
                <w:webHidden/>
              </w:rPr>
            </w:r>
            <w:r>
              <w:rPr>
                <w:noProof/>
                <w:webHidden/>
              </w:rPr>
              <w:fldChar w:fldCharType="separate"/>
            </w:r>
            <w:r>
              <w:rPr>
                <w:noProof/>
                <w:webHidden/>
              </w:rPr>
              <w:t>11</w:t>
            </w:r>
            <w:r>
              <w:rPr>
                <w:noProof/>
                <w:webHidden/>
              </w:rPr>
              <w:fldChar w:fldCharType="end"/>
            </w:r>
          </w:hyperlink>
        </w:p>
        <w:p w14:paraId="412528D1" w14:textId="2A3CCD11"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65" w:history="1">
            <w:r w:rsidRPr="009A23F4">
              <w:rPr>
                <w:rStyle w:val="Hyperlink"/>
                <w:noProof/>
              </w:rPr>
              <w:t>7.1 SAP Plant Maintenance (PM)</w:t>
            </w:r>
            <w:r>
              <w:rPr>
                <w:noProof/>
                <w:webHidden/>
              </w:rPr>
              <w:tab/>
            </w:r>
            <w:r>
              <w:rPr>
                <w:noProof/>
                <w:webHidden/>
              </w:rPr>
              <w:fldChar w:fldCharType="begin"/>
            </w:r>
            <w:r>
              <w:rPr>
                <w:noProof/>
                <w:webHidden/>
              </w:rPr>
              <w:instrText xml:space="preserve"> PAGEREF _Toc205819965 \h </w:instrText>
            </w:r>
            <w:r>
              <w:rPr>
                <w:noProof/>
                <w:webHidden/>
              </w:rPr>
            </w:r>
            <w:r>
              <w:rPr>
                <w:noProof/>
                <w:webHidden/>
              </w:rPr>
              <w:fldChar w:fldCharType="separate"/>
            </w:r>
            <w:r>
              <w:rPr>
                <w:noProof/>
                <w:webHidden/>
              </w:rPr>
              <w:t>11</w:t>
            </w:r>
            <w:r>
              <w:rPr>
                <w:noProof/>
                <w:webHidden/>
              </w:rPr>
              <w:fldChar w:fldCharType="end"/>
            </w:r>
          </w:hyperlink>
        </w:p>
        <w:p w14:paraId="499BB470" w14:textId="34F43B43"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66" w:history="1">
            <w:r w:rsidRPr="009A23F4">
              <w:rPr>
                <w:rStyle w:val="Hyperlink"/>
                <w:noProof/>
              </w:rPr>
              <w:t>7.2 SAP Materials Management (MM)</w:t>
            </w:r>
            <w:r>
              <w:rPr>
                <w:noProof/>
                <w:webHidden/>
              </w:rPr>
              <w:tab/>
            </w:r>
            <w:r>
              <w:rPr>
                <w:noProof/>
                <w:webHidden/>
              </w:rPr>
              <w:fldChar w:fldCharType="begin"/>
            </w:r>
            <w:r>
              <w:rPr>
                <w:noProof/>
                <w:webHidden/>
              </w:rPr>
              <w:instrText xml:space="preserve"> PAGEREF _Toc205819966 \h </w:instrText>
            </w:r>
            <w:r>
              <w:rPr>
                <w:noProof/>
                <w:webHidden/>
              </w:rPr>
            </w:r>
            <w:r>
              <w:rPr>
                <w:noProof/>
                <w:webHidden/>
              </w:rPr>
              <w:fldChar w:fldCharType="separate"/>
            </w:r>
            <w:r>
              <w:rPr>
                <w:noProof/>
                <w:webHidden/>
              </w:rPr>
              <w:t>12</w:t>
            </w:r>
            <w:r>
              <w:rPr>
                <w:noProof/>
                <w:webHidden/>
              </w:rPr>
              <w:fldChar w:fldCharType="end"/>
            </w:r>
          </w:hyperlink>
        </w:p>
        <w:p w14:paraId="756616B5" w14:textId="3D913FC9"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67" w:history="1">
            <w:r w:rsidRPr="009A23F4">
              <w:rPr>
                <w:rStyle w:val="Hyperlink"/>
                <w:noProof/>
              </w:rPr>
              <w:t>7.3 SAP Fiori (Mobile Interface)</w:t>
            </w:r>
            <w:r>
              <w:rPr>
                <w:noProof/>
                <w:webHidden/>
              </w:rPr>
              <w:tab/>
            </w:r>
            <w:r>
              <w:rPr>
                <w:noProof/>
                <w:webHidden/>
              </w:rPr>
              <w:fldChar w:fldCharType="begin"/>
            </w:r>
            <w:r>
              <w:rPr>
                <w:noProof/>
                <w:webHidden/>
              </w:rPr>
              <w:instrText xml:space="preserve"> PAGEREF _Toc205819967 \h </w:instrText>
            </w:r>
            <w:r>
              <w:rPr>
                <w:noProof/>
                <w:webHidden/>
              </w:rPr>
            </w:r>
            <w:r>
              <w:rPr>
                <w:noProof/>
                <w:webHidden/>
              </w:rPr>
              <w:fldChar w:fldCharType="separate"/>
            </w:r>
            <w:r>
              <w:rPr>
                <w:noProof/>
                <w:webHidden/>
              </w:rPr>
              <w:t>12</w:t>
            </w:r>
            <w:r>
              <w:rPr>
                <w:noProof/>
                <w:webHidden/>
              </w:rPr>
              <w:fldChar w:fldCharType="end"/>
            </w:r>
          </w:hyperlink>
        </w:p>
        <w:p w14:paraId="68821EC7" w14:textId="6BA3758F"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68" w:history="1">
            <w:r w:rsidRPr="009A23F4">
              <w:rPr>
                <w:rStyle w:val="Hyperlink"/>
                <w:noProof/>
              </w:rPr>
              <w:t>8.0 Pools, Lanes, and Responsibilities - System Architecture</w:t>
            </w:r>
            <w:r>
              <w:rPr>
                <w:noProof/>
                <w:webHidden/>
              </w:rPr>
              <w:tab/>
            </w:r>
            <w:r>
              <w:rPr>
                <w:noProof/>
                <w:webHidden/>
              </w:rPr>
              <w:fldChar w:fldCharType="begin"/>
            </w:r>
            <w:r>
              <w:rPr>
                <w:noProof/>
                <w:webHidden/>
              </w:rPr>
              <w:instrText xml:space="preserve"> PAGEREF _Toc205819968 \h </w:instrText>
            </w:r>
            <w:r>
              <w:rPr>
                <w:noProof/>
                <w:webHidden/>
              </w:rPr>
            </w:r>
            <w:r>
              <w:rPr>
                <w:noProof/>
                <w:webHidden/>
              </w:rPr>
              <w:fldChar w:fldCharType="separate"/>
            </w:r>
            <w:r>
              <w:rPr>
                <w:noProof/>
                <w:webHidden/>
              </w:rPr>
              <w:t>12</w:t>
            </w:r>
            <w:r>
              <w:rPr>
                <w:noProof/>
                <w:webHidden/>
              </w:rPr>
              <w:fldChar w:fldCharType="end"/>
            </w:r>
          </w:hyperlink>
        </w:p>
        <w:p w14:paraId="62E3B067" w14:textId="0EEB398E"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69" w:history="1">
            <w:r w:rsidRPr="009A23F4">
              <w:rPr>
                <w:rStyle w:val="Hyperlink"/>
                <w:noProof/>
              </w:rPr>
              <w:t>8.1 Pool 1: Data Collection System</w:t>
            </w:r>
            <w:r>
              <w:rPr>
                <w:noProof/>
                <w:webHidden/>
              </w:rPr>
              <w:tab/>
            </w:r>
            <w:r>
              <w:rPr>
                <w:noProof/>
                <w:webHidden/>
              </w:rPr>
              <w:fldChar w:fldCharType="begin"/>
            </w:r>
            <w:r>
              <w:rPr>
                <w:noProof/>
                <w:webHidden/>
              </w:rPr>
              <w:instrText xml:space="preserve"> PAGEREF _Toc205819969 \h </w:instrText>
            </w:r>
            <w:r>
              <w:rPr>
                <w:noProof/>
                <w:webHidden/>
              </w:rPr>
            </w:r>
            <w:r>
              <w:rPr>
                <w:noProof/>
                <w:webHidden/>
              </w:rPr>
              <w:fldChar w:fldCharType="separate"/>
            </w:r>
            <w:r>
              <w:rPr>
                <w:noProof/>
                <w:webHidden/>
              </w:rPr>
              <w:t>12</w:t>
            </w:r>
            <w:r>
              <w:rPr>
                <w:noProof/>
                <w:webHidden/>
              </w:rPr>
              <w:fldChar w:fldCharType="end"/>
            </w:r>
          </w:hyperlink>
        </w:p>
        <w:p w14:paraId="53F33FC6" w14:textId="6A9BCE65"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70" w:history="1">
            <w:r w:rsidRPr="009A23F4">
              <w:rPr>
                <w:rStyle w:val="Hyperlink"/>
                <w:noProof/>
              </w:rPr>
              <w:t>8.2 Pool 2 : Digital Twin Engine</w:t>
            </w:r>
            <w:r>
              <w:rPr>
                <w:noProof/>
                <w:webHidden/>
              </w:rPr>
              <w:tab/>
            </w:r>
            <w:r>
              <w:rPr>
                <w:noProof/>
                <w:webHidden/>
              </w:rPr>
              <w:fldChar w:fldCharType="begin"/>
            </w:r>
            <w:r>
              <w:rPr>
                <w:noProof/>
                <w:webHidden/>
              </w:rPr>
              <w:instrText xml:space="preserve"> PAGEREF _Toc205819970 \h </w:instrText>
            </w:r>
            <w:r>
              <w:rPr>
                <w:noProof/>
                <w:webHidden/>
              </w:rPr>
            </w:r>
            <w:r>
              <w:rPr>
                <w:noProof/>
                <w:webHidden/>
              </w:rPr>
              <w:fldChar w:fldCharType="separate"/>
            </w:r>
            <w:r>
              <w:rPr>
                <w:noProof/>
                <w:webHidden/>
              </w:rPr>
              <w:t>13</w:t>
            </w:r>
            <w:r>
              <w:rPr>
                <w:noProof/>
                <w:webHidden/>
              </w:rPr>
              <w:fldChar w:fldCharType="end"/>
            </w:r>
          </w:hyperlink>
        </w:p>
        <w:p w14:paraId="35E27F66" w14:textId="09F8F341"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71" w:history="1">
            <w:r w:rsidRPr="009A23F4">
              <w:rPr>
                <w:rStyle w:val="Hyperlink"/>
                <w:noProof/>
              </w:rPr>
              <w:t>8.3 Pool 3: ERP SYSTEM (SAP S/4HANA)</w:t>
            </w:r>
            <w:r>
              <w:rPr>
                <w:noProof/>
                <w:webHidden/>
              </w:rPr>
              <w:tab/>
            </w:r>
            <w:r>
              <w:rPr>
                <w:noProof/>
                <w:webHidden/>
              </w:rPr>
              <w:fldChar w:fldCharType="begin"/>
            </w:r>
            <w:r>
              <w:rPr>
                <w:noProof/>
                <w:webHidden/>
              </w:rPr>
              <w:instrText xml:space="preserve"> PAGEREF _Toc205819971 \h </w:instrText>
            </w:r>
            <w:r>
              <w:rPr>
                <w:noProof/>
                <w:webHidden/>
              </w:rPr>
            </w:r>
            <w:r>
              <w:rPr>
                <w:noProof/>
                <w:webHidden/>
              </w:rPr>
              <w:fldChar w:fldCharType="separate"/>
            </w:r>
            <w:r>
              <w:rPr>
                <w:noProof/>
                <w:webHidden/>
              </w:rPr>
              <w:t>13</w:t>
            </w:r>
            <w:r>
              <w:rPr>
                <w:noProof/>
                <w:webHidden/>
              </w:rPr>
              <w:fldChar w:fldCharType="end"/>
            </w:r>
          </w:hyperlink>
        </w:p>
        <w:p w14:paraId="4D3E382E" w14:textId="32DE2769"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72" w:history="1">
            <w:r w:rsidRPr="009A23F4">
              <w:rPr>
                <w:rStyle w:val="Hyperlink"/>
                <w:noProof/>
              </w:rPr>
              <w:t>8.4 Pool 4: FutureEnergy Maintenance Team</w:t>
            </w:r>
            <w:r>
              <w:rPr>
                <w:noProof/>
                <w:webHidden/>
              </w:rPr>
              <w:tab/>
            </w:r>
            <w:r>
              <w:rPr>
                <w:noProof/>
                <w:webHidden/>
              </w:rPr>
              <w:fldChar w:fldCharType="begin"/>
            </w:r>
            <w:r>
              <w:rPr>
                <w:noProof/>
                <w:webHidden/>
              </w:rPr>
              <w:instrText xml:space="preserve"> PAGEREF _Toc205819972 \h </w:instrText>
            </w:r>
            <w:r>
              <w:rPr>
                <w:noProof/>
                <w:webHidden/>
              </w:rPr>
            </w:r>
            <w:r>
              <w:rPr>
                <w:noProof/>
                <w:webHidden/>
              </w:rPr>
              <w:fldChar w:fldCharType="separate"/>
            </w:r>
            <w:r>
              <w:rPr>
                <w:noProof/>
                <w:webHidden/>
              </w:rPr>
              <w:t>14</w:t>
            </w:r>
            <w:r>
              <w:rPr>
                <w:noProof/>
                <w:webHidden/>
              </w:rPr>
              <w:fldChar w:fldCharType="end"/>
            </w:r>
          </w:hyperlink>
        </w:p>
        <w:p w14:paraId="66FE2B87" w14:textId="3BB43A35"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73" w:history="1">
            <w:r w:rsidRPr="009A23F4">
              <w:rPr>
                <w:rStyle w:val="Hyperlink"/>
                <w:noProof/>
              </w:rPr>
              <w:t>8.5 Summary Table of Pools and Lanes</w:t>
            </w:r>
            <w:r>
              <w:rPr>
                <w:noProof/>
                <w:webHidden/>
              </w:rPr>
              <w:tab/>
            </w:r>
            <w:r>
              <w:rPr>
                <w:noProof/>
                <w:webHidden/>
              </w:rPr>
              <w:fldChar w:fldCharType="begin"/>
            </w:r>
            <w:r>
              <w:rPr>
                <w:noProof/>
                <w:webHidden/>
              </w:rPr>
              <w:instrText xml:space="preserve"> PAGEREF _Toc205819973 \h </w:instrText>
            </w:r>
            <w:r>
              <w:rPr>
                <w:noProof/>
                <w:webHidden/>
              </w:rPr>
            </w:r>
            <w:r>
              <w:rPr>
                <w:noProof/>
                <w:webHidden/>
              </w:rPr>
              <w:fldChar w:fldCharType="separate"/>
            </w:r>
            <w:r>
              <w:rPr>
                <w:noProof/>
                <w:webHidden/>
              </w:rPr>
              <w:t>14</w:t>
            </w:r>
            <w:r>
              <w:rPr>
                <w:noProof/>
                <w:webHidden/>
              </w:rPr>
              <w:fldChar w:fldCharType="end"/>
            </w:r>
          </w:hyperlink>
        </w:p>
        <w:p w14:paraId="3FD8CCAF" w14:textId="3B6A4688"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74" w:history="1">
            <w:r w:rsidRPr="009A23F4">
              <w:rPr>
                <w:rStyle w:val="Hyperlink"/>
                <w:noProof/>
              </w:rPr>
              <w:t>9.0 Re-Engineered TO-BE Process for Asset Maintenance</w:t>
            </w:r>
            <w:r>
              <w:rPr>
                <w:noProof/>
                <w:webHidden/>
              </w:rPr>
              <w:tab/>
            </w:r>
            <w:r>
              <w:rPr>
                <w:noProof/>
                <w:webHidden/>
              </w:rPr>
              <w:fldChar w:fldCharType="begin"/>
            </w:r>
            <w:r>
              <w:rPr>
                <w:noProof/>
                <w:webHidden/>
              </w:rPr>
              <w:instrText xml:space="preserve"> PAGEREF _Toc205819974 \h </w:instrText>
            </w:r>
            <w:r>
              <w:rPr>
                <w:noProof/>
                <w:webHidden/>
              </w:rPr>
            </w:r>
            <w:r>
              <w:rPr>
                <w:noProof/>
                <w:webHidden/>
              </w:rPr>
              <w:fldChar w:fldCharType="separate"/>
            </w:r>
            <w:r>
              <w:rPr>
                <w:noProof/>
                <w:webHidden/>
              </w:rPr>
              <w:t>15</w:t>
            </w:r>
            <w:r>
              <w:rPr>
                <w:noProof/>
                <w:webHidden/>
              </w:rPr>
              <w:fldChar w:fldCharType="end"/>
            </w:r>
          </w:hyperlink>
        </w:p>
        <w:p w14:paraId="7B312BF7" w14:textId="3A62EF0F" w:rsidR="007740D0" w:rsidRDefault="007740D0">
          <w:pPr>
            <w:pStyle w:val="TOC2"/>
            <w:tabs>
              <w:tab w:val="right" w:leader="dot" w:pos="9016"/>
            </w:tabs>
            <w:rPr>
              <w:rFonts w:eastAsiaTheme="minorEastAsia" w:cstheme="minorBidi"/>
              <w:b w:val="0"/>
              <w:bCs w:val="0"/>
              <w:noProof/>
              <w:kern w:val="2"/>
              <w:sz w:val="24"/>
              <w:szCs w:val="24"/>
              <w:lang w:val="en-US"/>
              <w14:ligatures w14:val="standardContextual"/>
            </w:rPr>
          </w:pPr>
          <w:hyperlink w:anchor="_Toc205819975" w:history="1">
            <w:r w:rsidRPr="009A23F4">
              <w:rPr>
                <w:rStyle w:val="Hyperlink"/>
                <w:noProof/>
              </w:rPr>
              <w:t>9.1 Process Workflow</w:t>
            </w:r>
            <w:r>
              <w:rPr>
                <w:noProof/>
                <w:webHidden/>
              </w:rPr>
              <w:tab/>
            </w:r>
            <w:r>
              <w:rPr>
                <w:noProof/>
                <w:webHidden/>
              </w:rPr>
              <w:fldChar w:fldCharType="begin"/>
            </w:r>
            <w:r>
              <w:rPr>
                <w:noProof/>
                <w:webHidden/>
              </w:rPr>
              <w:instrText xml:space="preserve"> PAGEREF _Toc205819975 \h </w:instrText>
            </w:r>
            <w:r>
              <w:rPr>
                <w:noProof/>
                <w:webHidden/>
              </w:rPr>
            </w:r>
            <w:r>
              <w:rPr>
                <w:noProof/>
                <w:webHidden/>
              </w:rPr>
              <w:fldChar w:fldCharType="separate"/>
            </w:r>
            <w:r>
              <w:rPr>
                <w:noProof/>
                <w:webHidden/>
              </w:rPr>
              <w:t>16</w:t>
            </w:r>
            <w:r>
              <w:rPr>
                <w:noProof/>
                <w:webHidden/>
              </w:rPr>
              <w:fldChar w:fldCharType="end"/>
            </w:r>
          </w:hyperlink>
        </w:p>
        <w:p w14:paraId="28708D21" w14:textId="61AC9612"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76" w:history="1">
            <w:r w:rsidRPr="009A23F4">
              <w:rPr>
                <w:rStyle w:val="Hyperlink"/>
                <w:noProof/>
              </w:rPr>
              <w:t>10.0 Expected Business Benefits</w:t>
            </w:r>
            <w:r>
              <w:rPr>
                <w:noProof/>
                <w:webHidden/>
              </w:rPr>
              <w:tab/>
            </w:r>
            <w:r>
              <w:rPr>
                <w:noProof/>
                <w:webHidden/>
              </w:rPr>
              <w:fldChar w:fldCharType="begin"/>
            </w:r>
            <w:r>
              <w:rPr>
                <w:noProof/>
                <w:webHidden/>
              </w:rPr>
              <w:instrText xml:space="preserve"> PAGEREF _Toc205819976 \h </w:instrText>
            </w:r>
            <w:r>
              <w:rPr>
                <w:noProof/>
                <w:webHidden/>
              </w:rPr>
            </w:r>
            <w:r>
              <w:rPr>
                <w:noProof/>
                <w:webHidden/>
              </w:rPr>
              <w:fldChar w:fldCharType="separate"/>
            </w:r>
            <w:r>
              <w:rPr>
                <w:noProof/>
                <w:webHidden/>
              </w:rPr>
              <w:t>18</w:t>
            </w:r>
            <w:r>
              <w:rPr>
                <w:noProof/>
                <w:webHidden/>
              </w:rPr>
              <w:fldChar w:fldCharType="end"/>
            </w:r>
          </w:hyperlink>
        </w:p>
        <w:p w14:paraId="00E30222" w14:textId="4389CB38"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77" w:history="1">
            <w:r w:rsidRPr="009A23F4">
              <w:rPr>
                <w:rStyle w:val="Hyperlink"/>
                <w:noProof/>
              </w:rPr>
              <w:t>11.0 Limitations and Assumptions</w:t>
            </w:r>
            <w:r>
              <w:rPr>
                <w:noProof/>
                <w:webHidden/>
              </w:rPr>
              <w:tab/>
            </w:r>
            <w:r>
              <w:rPr>
                <w:noProof/>
                <w:webHidden/>
              </w:rPr>
              <w:fldChar w:fldCharType="begin"/>
            </w:r>
            <w:r>
              <w:rPr>
                <w:noProof/>
                <w:webHidden/>
              </w:rPr>
              <w:instrText xml:space="preserve"> PAGEREF _Toc205819977 \h </w:instrText>
            </w:r>
            <w:r>
              <w:rPr>
                <w:noProof/>
                <w:webHidden/>
              </w:rPr>
            </w:r>
            <w:r>
              <w:rPr>
                <w:noProof/>
                <w:webHidden/>
              </w:rPr>
              <w:fldChar w:fldCharType="separate"/>
            </w:r>
            <w:r>
              <w:rPr>
                <w:noProof/>
                <w:webHidden/>
              </w:rPr>
              <w:t>20</w:t>
            </w:r>
            <w:r>
              <w:rPr>
                <w:noProof/>
                <w:webHidden/>
              </w:rPr>
              <w:fldChar w:fldCharType="end"/>
            </w:r>
          </w:hyperlink>
        </w:p>
        <w:p w14:paraId="1FD58F58" w14:textId="50E09C4E"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78" w:history="1">
            <w:r w:rsidRPr="009A23F4">
              <w:rPr>
                <w:rStyle w:val="Hyperlink"/>
                <w:noProof/>
              </w:rPr>
              <w:t>12.0 Recommendations for Implementing the New Predictive Maintenance Process</w:t>
            </w:r>
            <w:r>
              <w:rPr>
                <w:noProof/>
                <w:webHidden/>
              </w:rPr>
              <w:tab/>
            </w:r>
            <w:r>
              <w:rPr>
                <w:noProof/>
                <w:webHidden/>
              </w:rPr>
              <w:fldChar w:fldCharType="begin"/>
            </w:r>
            <w:r>
              <w:rPr>
                <w:noProof/>
                <w:webHidden/>
              </w:rPr>
              <w:instrText xml:space="preserve"> PAGEREF _Toc205819978 \h </w:instrText>
            </w:r>
            <w:r>
              <w:rPr>
                <w:noProof/>
                <w:webHidden/>
              </w:rPr>
            </w:r>
            <w:r>
              <w:rPr>
                <w:noProof/>
                <w:webHidden/>
              </w:rPr>
              <w:fldChar w:fldCharType="separate"/>
            </w:r>
            <w:r>
              <w:rPr>
                <w:noProof/>
                <w:webHidden/>
              </w:rPr>
              <w:t>21</w:t>
            </w:r>
            <w:r>
              <w:rPr>
                <w:noProof/>
                <w:webHidden/>
              </w:rPr>
              <w:fldChar w:fldCharType="end"/>
            </w:r>
          </w:hyperlink>
        </w:p>
        <w:p w14:paraId="5EE8F743" w14:textId="4FD7C452"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79" w:history="1">
            <w:r w:rsidRPr="009A23F4">
              <w:rPr>
                <w:rStyle w:val="Hyperlink"/>
                <w:noProof/>
              </w:rPr>
              <w:t>13.0 Conclusion</w:t>
            </w:r>
            <w:r>
              <w:rPr>
                <w:noProof/>
                <w:webHidden/>
              </w:rPr>
              <w:tab/>
            </w:r>
            <w:r>
              <w:rPr>
                <w:noProof/>
                <w:webHidden/>
              </w:rPr>
              <w:fldChar w:fldCharType="begin"/>
            </w:r>
            <w:r>
              <w:rPr>
                <w:noProof/>
                <w:webHidden/>
              </w:rPr>
              <w:instrText xml:space="preserve"> PAGEREF _Toc205819979 \h </w:instrText>
            </w:r>
            <w:r>
              <w:rPr>
                <w:noProof/>
                <w:webHidden/>
              </w:rPr>
            </w:r>
            <w:r>
              <w:rPr>
                <w:noProof/>
                <w:webHidden/>
              </w:rPr>
              <w:fldChar w:fldCharType="separate"/>
            </w:r>
            <w:r>
              <w:rPr>
                <w:noProof/>
                <w:webHidden/>
              </w:rPr>
              <w:t>23</w:t>
            </w:r>
            <w:r>
              <w:rPr>
                <w:noProof/>
                <w:webHidden/>
              </w:rPr>
              <w:fldChar w:fldCharType="end"/>
            </w:r>
          </w:hyperlink>
        </w:p>
        <w:p w14:paraId="2A62B7F2" w14:textId="6630F1AF"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80" w:history="1">
            <w:r w:rsidRPr="009A23F4">
              <w:rPr>
                <w:rStyle w:val="Hyperlink"/>
                <w:noProof/>
              </w:rPr>
              <w:t>References</w:t>
            </w:r>
            <w:r>
              <w:rPr>
                <w:noProof/>
                <w:webHidden/>
              </w:rPr>
              <w:tab/>
            </w:r>
            <w:r>
              <w:rPr>
                <w:noProof/>
                <w:webHidden/>
              </w:rPr>
              <w:fldChar w:fldCharType="begin"/>
            </w:r>
            <w:r>
              <w:rPr>
                <w:noProof/>
                <w:webHidden/>
              </w:rPr>
              <w:instrText xml:space="preserve"> PAGEREF _Toc205819980 \h </w:instrText>
            </w:r>
            <w:r>
              <w:rPr>
                <w:noProof/>
                <w:webHidden/>
              </w:rPr>
            </w:r>
            <w:r>
              <w:rPr>
                <w:noProof/>
                <w:webHidden/>
              </w:rPr>
              <w:fldChar w:fldCharType="separate"/>
            </w:r>
            <w:r>
              <w:rPr>
                <w:noProof/>
                <w:webHidden/>
              </w:rPr>
              <w:t>24</w:t>
            </w:r>
            <w:r>
              <w:rPr>
                <w:noProof/>
                <w:webHidden/>
              </w:rPr>
              <w:fldChar w:fldCharType="end"/>
            </w:r>
          </w:hyperlink>
        </w:p>
        <w:p w14:paraId="28377E9B" w14:textId="76C7C2A5" w:rsidR="007740D0" w:rsidRDefault="007740D0">
          <w:pPr>
            <w:pStyle w:val="TOC1"/>
            <w:tabs>
              <w:tab w:val="right" w:leader="dot" w:pos="9016"/>
            </w:tabs>
            <w:rPr>
              <w:rFonts w:eastAsiaTheme="minorEastAsia" w:cstheme="minorBidi"/>
              <w:b w:val="0"/>
              <w:bCs w:val="0"/>
              <w:i w:val="0"/>
              <w:iCs w:val="0"/>
              <w:noProof/>
              <w:kern w:val="2"/>
              <w:lang w:val="en-US"/>
              <w14:ligatures w14:val="standardContextual"/>
            </w:rPr>
          </w:pPr>
          <w:hyperlink w:anchor="_Toc205819981" w:history="1">
            <w:r w:rsidRPr="009A23F4">
              <w:rPr>
                <w:rStyle w:val="Hyperlink"/>
                <w:noProof/>
              </w:rPr>
              <w:t>Appendix A – TO-BE Process Diagram</w:t>
            </w:r>
            <w:r>
              <w:rPr>
                <w:noProof/>
                <w:webHidden/>
              </w:rPr>
              <w:tab/>
            </w:r>
            <w:r>
              <w:rPr>
                <w:noProof/>
                <w:webHidden/>
              </w:rPr>
              <w:fldChar w:fldCharType="begin"/>
            </w:r>
            <w:r>
              <w:rPr>
                <w:noProof/>
                <w:webHidden/>
              </w:rPr>
              <w:instrText xml:space="preserve"> PAGEREF _Toc205819981 \h </w:instrText>
            </w:r>
            <w:r>
              <w:rPr>
                <w:noProof/>
                <w:webHidden/>
              </w:rPr>
            </w:r>
            <w:r>
              <w:rPr>
                <w:noProof/>
                <w:webHidden/>
              </w:rPr>
              <w:fldChar w:fldCharType="separate"/>
            </w:r>
            <w:r>
              <w:rPr>
                <w:noProof/>
                <w:webHidden/>
              </w:rPr>
              <w:t>0</w:t>
            </w:r>
            <w:r>
              <w:rPr>
                <w:noProof/>
                <w:webHidden/>
              </w:rPr>
              <w:fldChar w:fldCharType="end"/>
            </w:r>
          </w:hyperlink>
        </w:p>
        <w:p w14:paraId="04C869E8" w14:textId="7400C2EB" w:rsidR="00655A86" w:rsidRPr="00655A86" w:rsidRDefault="00655A86" w:rsidP="00655A86">
          <w:pPr>
            <w:rPr>
              <w:b/>
            </w:rPr>
          </w:pPr>
          <w:r>
            <w:rPr>
              <w:b/>
              <w:bCs/>
              <w:noProof/>
            </w:rPr>
            <w:fldChar w:fldCharType="end"/>
          </w:r>
        </w:p>
      </w:sdtContent>
    </w:sdt>
    <w:p w14:paraId="5AA7E0B6" w14:textId="77777777" w:rsidR="00930DCF" w:rsidRDefault="00930DCF" w:rsidP="537AA117">
      <w:pPr>
        <w:pStyle w:val="Heading1"/>
      </w:pPr>
    </w:p>
    <w:p w14:paraId="4B03C9AA" w14:textId="77777777" w:rsidR="003C503D" w:rsidRDefault="003C503D" w:rsidP="003C503D"/>
    <w:p w14:paraId="53D633B0" w14:textId="77777777" w:rsidR="003C503D" w:rsidRDefault="003C503D" w:rsidP="003C503D"/>
    <w:p w14:paraId="514A8638" w14:textId="77777777" w:rsidR="003C503D" w:rsidRDefault="003C503D" w:rsidP="003C503D"/>
    <w:p w14:paraId="6D0E861F" w14:textId="77777777" w:rsidR="003C503D" w:rsidRDefault="003C503D" w:rsidP="003C503D"/>
    <w:p w14:paraId="1051ED40" w14:textId="77777777" w:rsidR="00C4784F" w:rsidRDefault="00C4784F" w:rsidP="003C503D"/>
    <w:p w14:paraId="17EBD1F6" w14:textId="77777777" w:rsidR="00C4784F" w:rsidRDefault="00C4784F" w:rsidP="003C503D"/>
    <w:p w14:paraId="5F97ADCA" w14:textId="77777777" w:rsidR="003C503D" w:rsidRDefault="003C503D" w:rsidP="003C503D"/>
    <w:p w14:paraId="7F962CEE" w14:textId="77777777" w:rsidR="003C503D" w:rsidRDefault="003C503D" w:rsidP="003C503D"/>
    <w:p w14:paraId="5D950CEF" w14:textId="77777777" w:rsidR="003C503D" w:rsidRPr="003C503D" w:rsidRDefault="003C503D" w:rsidP="003C503D"/>
    <w:p w14:paraId="36094DA4" w14:textId="77777777" w:rsidR="00883D76" w:rsidRDefault="00883D76" w:rsidP="005A65A5">
      <w:pPr>
        <w:pStyle w:val="Heading1"/>
      </w:pPr>
    </w:p>
    <w:p w14:paraId="2C45A17F" w14:textId="6B2643F0" w:rsidR="00ED6107" w:rsidRPr="00ED6107" w:rsidRDefault="4A6BE9BE" w:rsidP="005A65A5">
      <w:pPr>
        <w:pStyle w:val="Heading1"/>
      </w:pPr>
      <w:bookmarkStart w:id="0" w:name="_Toc205819941"/>
      <w:r w:rsidRPr="77D872A5">
        <w:t>Executive Summary</w:t>
      </w:r>
      <w:bookmarkEnd w:id="0"/>
    </w:p>
    <w:p w14:paraId="4CED2284" w14:textId="77777777" w:rsidR="00E8733F" w:rsidRDefault="00E8733F" w:rsidP="00CA2B2E">
      <w:pPr>
        <w:spacing w:line="276" w:lineRule="auto"/>
        <w:jc w:val="both"/>
        <w:rPr>
          <w:rFonts w:eastAsia="Times New Roman"/>
        </w:rPr>
      </w:pPr>
      <w:r w:rsidRPr="77B21B04">
        <w:rPr>
          <w:rFonts w:eastAsia="Times New Roman"/>
        </w:rPr>
        <w:t>Th</w:t>
      </w:r>
      <w:r>
        <w:rPr>
          <w:rFonts w:eastAsia="Times New Roman"/>
        </w:rPr>
        <w:t>e implementation plan</w:t>
      </w:r>
      <w:r w:rsidRPr="77B21B04">
        <w:rPr>
          <w:rFonts w:eastAsia="Times New Roman"/>
        </w:rPr>
        <w:t xml:space="preserve"> outlines the use of a combination of SAP S/4HANA and Industry 4.0 technolog</w:t>
      </w:r>
      <w:r>
        <w:rPr>
          <w:rFonts w:eastAsia="Times New Roman"/>
        </w:rPr>
        <w:t>ies</w:t>
      </w:r>
      <w:r w:rsidRPr="77B21B04">
        <w:rPr>
          <w:rFonts w:eastAsia="Times New Roman"/>
        </w:rPr>
        <w:t xml:space="preserve"> </w:t>
      </w:r>
      <w:r>
        <w:rPr>
          <w:rFonts w:eastAsia="Times New Roman"/>
        </w:rPr>
        <w:t>to re-engineer the current maintenance process at FutureEnergy</w:t>
      </w:r>
      <w:r w:rsidRPr="77B21B04">
        <w:rPr>
          <w:rFonts w:eastAsia="Times New Roman"/>
        </w:rPr>
        <w:t>.</w:t>
      </w:r>
      <w:r>
        <w:rPr>
          <w:rFonts w:eastAsia="Times New Roman"/>
        </w:rPr>
        <w:t xml:space="preserve"> All the current business processes were enlisted and analysed to select the most influential process. Asset maintenance was categorially chosen as the business process because of the high associated costs of energy generation assets and business continuity. The current asset maintenance process and its drawbacks were analysed to develop a re-engineered process. Industry 4.0 technologies including </w:t>
      </w:r>
      <w:proofErr w:type="spellStart"/>
      <w:r>
        <w:rPr>
          <w:rFonts w:eastAsia="Times New Roman"/>
        </w:rPr>
        <w:t>IIoT</w:t>
      </w:r>
      <w:proofErr w:type="spellEnd"/>
      <w:r>
        <w:rPr>
          <w:rFonts w:eastAsia="Times New Roman"/>
        </w:rPr>
        <w:t xml:space="preserve"> sensors, Digital Twin Engines and Predictive Analysis were explored along with SAP S/4HANA along with main core modules in accordance </w:t>
      </w:r>
      <w:proofErr w:type="gramStart"/>
      <w:r>
        <w:rPr>
          <w:rFonts w:eastAsia="Times New Roman"/>
        </w:rPr>
        <w:t>to</w:t>
      </w:r>
      <w:proofErr w:type="gramEnd"/>
      <w:r>
        <w:rPr>
          <w:rFonts w:eastAsia="Times New Roman"/>
        </w:rPr>
        <w:t xml:space="preserve"> asset maintenance. The re-engineered process was mapped using BPMN  which has been extensively discussed including all pools, lanes and a step-by-step process workflow. The expected </w:t>
      </w:r>
      <w:proofErr w:type="gramStart"/>
      <w:r>
        <w:rPr>
          <w:rFonts w:eastAsia="Times New Roman"/>
        </w:rPr>
        <w:t>benefits</w:t>
      </w:r>
      <w:proofErr w:type="gramEnd"/>
      <w:r>
        <w:rPr>
          <w:rFonts w:eastAsia="Times New Roman"/>
        </w:rPr>
        <w:t xml:space="preserve"> from the re-engineered process sets a foundation for cost optimisation, competitive advantage and business continuity for FutureEnergy. The limitations and assumptions of the implementation plan have been discussed to incorporate the possible shortcomings of the new process. Well weighted recommendations have been made based on analysing all the benefits and limitations for the most optimal and efficient implementation of the re-engineered process. </w:t>
      </w:r>
    </w:p>
    <w:p w14:paraId="3D5A5438" w14:textId="582B0509" w:rsidR="0A95E720" w:rsidRDefault="0A95E720" w:rsidP="0A95E720">
      <w:pPr>
        <w:rPr>
          <w:rFonts w:eastAsia="Aptos"/>
        </w:rPr>
      </w:pPr>
    </w:p>
    <w:p w14:paraId="01504F14" w14:textId="77777777" w:rsidR="00E96894" w:rsidRPr="00655A86" w:rsidRDefault="00E96894" w:rsidP="009352F6"/>
    <w:p w14:paraId="7FDE2FCC" w14:textId="0D59E657" w:rsidR="004538B3" w:rsidRDefault="004538B3" w:rsidP="00E472EF">
      <w:pPr>
        <w:pStyle w:val="Heading1"/>
      </w:pPr>
    </w:p>
    <w:p w14:paraId="71CCF3A6" w14:textId="51A82822" w:rsidR="004538B3" w:rsidRDefault="004538B3" w:rsidP="00E472EF">
      <w:pPr>
        <w:pStyle w:val="Heading1"/>
      </w:pPr>
    </w:p>
    <w:p w14:paraId="7FD748ED" w14:textId="3CEC6E42" w:rsidR="004538B3" w:rsidRDefault="004538B3" w:rsidP="004538B3"/>
    <w:p w14:paraId="02CA55C8" w14:textId="77777777" w:rsidR="00C6358C" w:rsidRDefault="00C6358C" w:rsidP="00C6358C">
      <w:pPr>
        <w:pStyle w:val="Heading1"/>
      </w:pPr>
    </w:p>
    <w:p w14:paraId="27C77BE4" w14:textId="77777777" w:rsidR="00FF3C20" w:rsidRDefault="00FF3C20" w:rsidP="00FF3C20"/>
    <w:p w14:paraId="38F17EF2" w14:textId="77777777" w:rsidR="00FF3C20" w:rsidRDefault="00FF3C20" w:rsidP="00FF3C20"/>
    <w:p w14:paraId="67EB4AFC" w14:textId="77777777" w:rsidR="00FF3C20" w:rsidRDefault="00FF3C20" w:rsidP="00FF3C20"/>
    <w:p w14:paraId="37B504D2" w14:textId="77777777" w:rsidR="00FF3C20" w:rsidRDefault="00FF3C20" w:rsidP="00FF3C20"/>
    <w:p w14:paraId="59F3B546" w14:textId="77777777" w:rsidR="00FF3C20" w:rsidRDefault="00FF3C20" w:rsidP="00FF3C20"/>
    <w:p w14:paraId="67EE32EA" w14:textId="77777777" w:rsidR="00CA2B2E" w:rsidRPr="00FF3C20" w:rsidRDefault="00CA2B2E" w:rsidP="00FF3C20"/>
    <w:p w14:paraId="64E9E228" w14:textId="4A562179" w:rsidR="7BC6D389" w:rsidRPr="00E369AA" w:rsidRDefault="00C6358C" w:rsidP="00C6358C">
      <w:pPr>
        <w:pStyle w:val="Heading1"/>
      </w:pPr>
      <w:bookmarkStart w:id="1" w:name="_Toc205819942"/>
      <w:r>
        <w:lastRenderedPageBreak/>
        <w:t xml:space="preserve">1.0 </w:t>
      </w:r>
      <w:r w:rsidR="668921DF">
        <w:t>Introduction</w:t>
      </w:r>
      <w:bookmarkEnd w:id="1"/>
    </w:p>
    <w:p w14:paraId="46271D26" w14:textId="386A2E89" w:rsidR="00483B3A" w:rsidRPr="006C5559" w:rsidRDefault="00483B3A" w:rsidP="00CA2B2E">
      <w:pPr>
        <w:jc w:val="both"/>
      </w:pPr>
      <w:r w:rsidRPr="006C5559">
        <w:t xml:space="preserve">Digital innovation, growing consumer expectations, and climate imperatives are all driving significant change in the global energy business </w:t>
      </w:r>
      <w:r w:rsidRPr="006C5559">
        <w:fldChar w:fldCharType="begin"/>
      </w:r>
      <w:r w:rsidRPr="006C5559">
        <w:instrText xml:space="preserve"> ADDIN EN.CITE &lt;EndNote&gt;&lt;Cite&gt;&lt;Author&gt;Li&lt;/Author&gt;&lt;Year&gt;2023&lt;/Year&gt;&lt;RecNum&gt;20&lt;/RecNum&gt;&lt;DisplayText&gt;(Li et al., 2023)&lt;/DisplayText&gt;&lt;record&gt;&lt;rec-number&gt;20&lt;/rec-number&gt;&lt;foreign-keys&gt;&lt;key app="EN" db-id="9fvtddz9n0v9t0efsx4p0tzor2px2aedravf" timestamp="1749397667"&gt;20&lt;/key&gt;&lt;/foreign-keys&gt;&lt;ref-type name="Journal Article"&gt;17&lt;/ref-type&gt;&lt;contributors&gt;&lt;authors&gt;&lt;author&gt;Li, Xiang&lt;/author&gt;&lt;author&gt;Lepour, Dorsan&lt;/author&gt;&lt;author&gt;Heymann, Fabian&lt;/author&gt;&lt;author&gt;Maréchal, François&lt;/author&gt;&lt;/authors&gt;&lt;/contributors&gt;&lt;titles&gt;&lt;title&gt;Electrification and digitalization effects on sectoral energy demand and consumption: A prospective study towards 2050&lt;/title&gt;&lt;secondary-title&gt;Energy (Oxford)&lt;/secondary-title&gt;&lt;/titles&gt;&lt;periodical&gt;&lt;full-title&gt;Energy (Oxford)&lt;/full-title&gt;&lt;/periodical&gt;&lt;pages&gt;127992&lt;/pages&gt;&lt;volume&gt;279&lt;/volume&gt;&lt;keywords&gt;&lt;keyword&gt;Carbon&lt;/keyword&gt;&lt;keyword&gt;Case studies&lt;/keyword&gt;&lt;keyword&gt;Climate&lt;/keyword&gt;&lt;keyword&gt;Heat recovery&lt;/keyword&gt;&lt;keyword&gt;Industries&lt;/keyword&gt;&lt;keyword&gt;Prospective Studies&lt;/keyword&gt;&lt;keyword&gt;Switzerland&lt;/keyword&gt;&lt;keyword&gt;Temperature&lt;/keyword&gt;&lt;/keywords&gt;&lt;dates&gt;&lt;year&gt;2023&lt;/year&gt;&lt;/dates&gt;&lt;publisher&gt;Elsevier Ltd&lt;/publisher&gt;&lt;isbn&gt;0360-5442&lt;/isbn&gt;&lt;urls&gt;&lt;/urls&gt;&lt;electronic-resource-num&gt;10.1016/j.energy.2023.127992&lt;/electronic-resource-num&gt;&lt;/record&gt;&lt;/Cite&gt;&lt;/EndNote&gt;</w:instrText>
      </w:r>
      <w:r w:rsidRPr="006C5559">
        <w:fldChar w:fldCharType="separate"/>
      </w:r>
      <w:r w:rsidRPr="006C5559">
        <w:t>(Li et al., 2023)</w:t>
      </w:r>
      <w:r w:rsidRPr="006C5559">
        <w:fldChar w:fldCharType="end"/>
      </w:r>
      <w:r w:rsidRPr="006C5559">
        <w:t xml:space="preserve">. Energy suppliers are under tremendous pressure as governments </w:t>
      </w:r>
      <w:r w:rsidR="00F54F33">
        <w:t>quicken</w:t>
      </w:r>
      <w:r w:rsidRPr="006C5559">
        <w:t xml:space="preserve"> their decarbonization efforts to update their operational and digital infrastructures in addition to switching to renewable energy sources. </w:t>
      </w:r>
      <w:r>
        <w:t>The South Australian government has mandated energy providers to shift to entirely renewable energy production by 2027, which is a major driver for the change within FutureEnergy. With</w:t>
      </w:r>
      <w:r w:rsidRPr="006C5559">
        <w:t xml:space="preserve"> more than 650,000 clients, FutureEnergy is </w:t>
      </w:r>
      <w:r>
        <w:t>a large-scale energy supplier in South Australia and is leading the charge on this issue.</w:t>
      </w:r>
      <w:r w:rsidRPr="006C5559">
        <w:t xml:space="preserve"> </w:t>
      </w:r>
      <w:r>
        <w:t xml:space="preserve">However presently </w:t>
      </w:r>
      <w:r w:rsidRPr="006C5559">
        <w:t xml:space="preserve">it </w:t>
      </w:r>
      <w:r>
        <w:t>is limited</w:t>
      </w:r>
      <w:r w:rsidRPr="006C5559">
        <w:t xml:space="preserve"> by fragmented legacy systems, uneven asset management procedures, and compartmentalized operations across its wind, solar, coal, and gas generating facilities </w:t>
      </w:r>
      <w:r w:rsidRPr="006C5559">
        <w:fldChar w:fldCharType="begin"/>
      </w:r>
      <w:r w:rsidRPr="006C5559">
        <w:instrText xml:space="preserve"> ADDIN EN.CITE &lt;EndNote&gt;&lt;Cite&gt;&lt;Author&gt;Gavrikova&lt;/Author&gt;&lt;Year&gt;2022&lt;/Year&gt;&lt;RecNum&gt;21&lt;/RecNum&gt;&lt;DisplayText&gt;(Gavrikova et al., 2022)&lt;/DisplayText&gt;&lt;record&gt;&lt;rec-number&gt;21&lt;/rec-number&gt;&lt;foreign-keys&gt;&lt;key app="EN" db-id="9fvtddz9n0v9t0efsx4p0tzor2px2aedravf" timestamp="1749397741"&gt;21&lt;/key&gt;&lt;/foreign-keys&gt;&lt;ref-type name="Journal Article"&gt;17&lt;/ref-type&gt;&lt;contributors&gt;&lt;authors&gt;&lt;author&gt;Gavrikova, Elizaveta&lt;/author&gt;&lt;author&gt;Volkova, Irina&lt;/author&gt;&lt;author&gt;Burda, Yegor&lt;/author&gt;&lt;/authors&gt;&lt;/contributors&gt;&lt;titles&gt;&lt;title&gt;Implementing asset data management in power companies&lt;/title&gt;&lt;secondary-title&gt;The International journal of quality &amp;amp; reliability management&lt;/secondary-title&gt;&lt;/titles&gt;&lt;periodical&gt;&lt;full-title&gt;The International journal of quality &amp;amp; reliability management&lt;/full-title&gt;&lt;/periodical&gt;&lt;pages&gt;588-611&lt;/pages&gt;&lt;volume&gt;39&lt;/volume&gt;&lt;number&gt;2&lt;/number&gt;&lt;keywords&gt;&lt;keyword&gt;Context&lt;/keyword&gt;&lt;keyword&gt;Costs&lt;/keyword&gt;&lt;keyword&gt;Data Management&lt;/keyword&gt;&lt;keyword&gt;Decision making&lt;/keyword&gt;&lt;keyword&gt;Efficiency&lt;/keyword&gt;&lt;keyword&gt;Electric utilities&lt;/keyword&gt;&lt;keyword&gt;Information storage and retrieval systems&lt;/keyword&gt;&lt;/keywords&gt;&lt;dates&gt;&lt;year&gt;2022&lt;/year&gt;&lt;/dates&gt;&lt;pub-location&gt;Bradford&lt;/pub-location&gt;&lt;publisher&gt;Emerald Publishing Limited&lt;/publisher&gt;&lt;isbn&gt;0265-671X&lt;/isbn&gt;&lt;urls&gt;&lt;/urls&gt;&lt;electronic-resource-num&gt;10.1108/IJQRM-10-2020-0346&lt;/electronic-resource-num&gt;&lt;/record&gt;&lt;/Cite&gt;&lt;/EndNote&gt;</w:instrText>
      </w:r>
      <w:r w:rsidRPr="006C5559">
        <w:fldChar w:fldCharType="separate"/>
      </w:r>
      <w:r w:rsidRPr="006C5559">
        <w:t>(Gavrikova et al., 2022)</w:t>
      </w:r>
      <w:r w:rsidRPr="006C5559">
        <w:fldChar w:fldCharType="end"/>
      </w:r>
      <w:r w:rsidRPr="006C5559">
        <w:t xml:space="preserve">. </w:t>
      </w:r>
    </w:p>
    <w:p w14:paraId="5FE2A7D9" w14:textId="5F4539EA" w:rsidR="00483B3A" w:rsidRPr="006C5559" w:rsidRDefault="00483B3A" w:rsidP="00CA2B2E">
      <w:pPr>
        <w:jc w:val="both"/>
      </w:pPr>
      <w:r w:rsidRPr="006C5559">
        <w:t xml:space="preserve">This </w:t>
      </w:r>
      <w:r>
        <w:t>implementation plan suggests that FutureEnergy needs to</w:t>
      </w:r>
      <w:r w:rsidRPr="006C5559">
        <w:t xml:space="preserve"> strategically integrate Industry 4.0 technology with </w:t>
      </w:r>
      <w:r>
        <w:t>SAP S/4HANA</w:t>
      </w:r>
      <w:r w:rsidRPr="006C5559">
        <w:t xml:space="preserve"> to </w:t>
      </w:r>
      <w:r>
        <w:t xml:space="preserve">increase the efficiency of operations at FutureEnergy </w:t>
      </w:r>
      <w:r w:rsidRPr="006C5559">
        <w:t>(Fernandez-Vidal et al., 2022). SAP</w:t>
      </w:r>
      <w:r>
        <w:t xml:space="preserve"> S/4HANA</w:t>
      </w:r>
      <w:r w:rsidRPr="006C5559">
        <w:t xml:space="preserve"> is the ERP system selected for its strong ability to unify key business operations. Recent research and industry practice</w:t>
      </w:r>
      <w:r>
        <w:t>s</w:t>
      </w:r>
      <w:r w:rsidRPr="006C5559">
        <w:t xml:space="preserve"> demonstrate that cloud-based ERP platforms, especially SAP S/4HANA, can integrate areas such as finance, procurement, human resources, and maintenance into a single digital backbone, enabling streamlined and efficient organisational processes </w:t>
      </w:r>
      <w:r w:rsidRPr="006C5559">
        <w:fldChar w:fldCharType="begin"/>
      </w:r>
      <w:r w:rsidRPr="006C5559">
        <w:instrText xml:space="preserve"> ADDIN EN.CITE &lt;EndNote&gt;&lt;Cite&gt;&lt;Author&gt;Abd Elmonem&lt;/Author&gt;&lt;Year&gt;2016&lt;/Year&gt;&lt;RecNum&gt;22&lt;/RecNum&gt;&lt;DisplayText&gt;(Abd Elmonem et al., 2016)&lt;/DisplayText&gt;&lt;record&gt;&lt;rec-number&gt;22&lt;/rec-number&gt;&lt;foreign-keys&gt;&lt;key app="EN" db-id="9fvtddz9n0v9t0efsx4p0tzor2px2aedravf" timestamp="1749397861"&gt;22&lt;/key&gt;&lt;/foreign-keys&gt;&lt;ref-type name="Journal Article"&gt;17&lt;/ref-type&gt;&lt;contributors&gt;&lt;authors&gt;&lt;author&gt;Abd Elmonem, Mohamed A.&lt;/author&gt;&lt;author&gt;Nasr, Eman S.&lt;/author&gt;&lt;author&gt;Geith, Mervat H.&lt;/author&gt;&lt;/authors&gt;&lt;/contributors&gt;&lt;titles&gt;&lt;title&gt;Benefits and challenges of cloud ERP systems – A systematic literature review&lt;/title&gt;&lt;secondary-title&gt;Future Computing and Informatics Journal&lt;/secondary-title&gt;&lt;/titles&gt;&lt;periodical&gt;&lt;full-title&gt;Future Computing and Informatics Journal&lt;/full-title&gt;&lt;/periodical&gt;&lt;pages&gt;1-9&lt;/pages&gt;&lt;volume&gt;1&lt;/volume&gt;&lt;number&gt;1-2&lt;/number&gt;&lt;dates&gt;&lt;year&gt;2016&lt;/year&gt;&lt;/dates&gt;&lt;publisher&gt;Elsevier B.V&lt;/publisher&gt;&lt;isbn&gt;2314-7288&lt;/isbn&gt;&lt;urls&gt;&lt;/urls&gt;&lt;electronic-resource-num&gt;10.1016/j.fcij.2017.03.003&lt;/electronic-resource-num&gt;&lt;/record&gt;&lt;/Cite&gt;&lt;/EndNote&gt;</w:instrText>
      </w:r>
      <w:r w:rsidRPr="006C5559">
        <w:fldChar w:fldCharType="separate"/>
      </w:r>
      <w:r w:rsidRPr="006C5559">
        <w:t>(Abd Elmonem et al., 2016)</w:t>
      </w:r>
      <w:r w:rsidRPr="006C5559">
        <w:fldChar w:fldCharType="end"/>
      </w:r>
      <w:r w:rsidRPr="006C5559">
        <w:t xml:space="preserve">. Concurrently, the </w:t>
      </w:r>
      <w:r>
        <w:t>report illustrates digital technologies</w:t>
      </w:r>
      <w:r w:rsidRPr="006C5559">
        <w:t xml:space="preserve"> </w:t>
      </w:r>
      <w:r>
        <w:t>such</w:t>
      </w:r>
      <w:r w:rsidRPr="006C5559">
        <w:t xml:space="preserve"> as </w:t>
      </w:r>
      <w:r>
        <w:t>Digital Twins</w:t>
      </w:r>
      <w:r w:rsidRPr="006C5559">
        <w:t xml:space="preserve">, </w:t>
      </w:r>
      <w:proofErr w:type="spellStart"/>
      <w:r>
        <w:t>IIoT</w:t>
      </w:r>
      <w:proofErr w:type="spellEnd"/>
      <w:r w:rsidRPr="006C5559">
        <w:t>-enabled sensors, real-time analytics</w:t>
      </w:r>
      <w:r>
        <w:t xml:space="preserve"> </w:t>
      </w:r>
      <w:r w:rsidRPr="006C5559">
        <w:t>facilitate data-driven operational management and predictive asset maintenance</w:t>
      </w:r>
      <w:r>
        <w:t xml:space="preserve"> to</w:t>
      </w:r>
      <w:r w:rsidRPr="006C5559">
        <w:t xml:space="preserve"> minimize downtime and improve </w:t>
      </w:r>
      <w:r>
        <w:t>business continuity</w:t>
      </w:r>
      <w:r w:rsidRPr="006C5559">
        <w:t xml:space="preserve"> </w:t>
      </w:r>
      <w:r w:rsidRPr="006C5559">
        <w:fldChar w:fldCharType="begin"/>
      </w:r>
      <w:r w:rsidRPr="006C5559">
        <w:instrText xml:space="preserve"> ADDIN EN.CITE &lt;EndNote&gt;&lt;Cite&gt;&lt;Author&gt;Alhadi&lt;/Author&gt;&lt;Year&gt;2025&lt;/Year&gt;&lt;RecNum&gt;23&lt;/RecNum&gt;&lt;DisplayText&gt;(Alhadi et al., 2025)&lt;/DisplayText&gt;&lt;record&gt;&lt;rec-number&gt;23&lt;/rec-number&gt;&lt;foreign-keys&gt;&lt;key app="EN" db-id="9fvtddz9n0v9t0efsx4p0tzor2px2aedravf" timestamp="1749397979"&gt;23&lt;/key&gt;&lt;/foreign-keys&gt;&lt;ref-type name="Journal Article"&gt;17&lt;/ref-type&gt;&lt;contributors&gt;&lt;authors&gt;&lt;author&gt;Alhadi, Alsaffar&lt;/author&gt;&lt;author&gt;Dr Tom, Beach&lt;/author&gt;&lt;author&gt;Yacine, Rezgui&lt;/author&gt;&lt;/authors&gt;&lt;/contributors&gt;&lt;titles&gt;&lt;title&gt;Enhancing asset management: Integrating digital twins for continuous permitting and compliance - A systematic literature review&lt;/title&gt;&lt;secondary-title&gt;Journal of Building Engineering&lt;/secondary-title&gt;&lt;/titles&gt;&lt;periodical&gt;&lt;full-title&gt;Journal of Building Engineering&lt;/full-title&gt;&lt;/periodical&gt;&lt;pages&gt;111515&lt;/pages&gt;&lt;volume&gt;99&lt;/volume&gt;&lt;keywords&gt;&lt;keyword&gt;Construction&lt;/keyword&gt;&lt;keyword&gt;Industry 4.0&lt;/keyword&gt;&lt;/keywords&gt;&lt;dates&gt;&lt;year&gt;2025&lt;/year&gt;&lt;/dates&gt;&lt;publisher&gt;Elsevier Ltd&lt;/publisher&gt;&lt;isbn&gt;2352-7102&lt;/isbn&gt;&lt;urls&gt;&lt;/urls&gt;&lt;electronic-resource-num&gt;10.1016/j.jobe.2024.111515&lt;/electronic-resource-num&gt;&lt;/record&gt;&lt;/Cite&gt;&lt;/EndNote&gt;</w:instrText>
      </w:r>
      <w:r w:rsidRPr="006C5559">
        <w:fldChar w:fldCharType="separate"/>
      </w:r>
      <w:r w:rsidRPr="006C5559">
        <w:t>(Alhadi et al., 2025)</w:t>
      </w:r>
      <w:r w:rsidRPr="006C5559">
        <w:fldChar w:fldCharType="end"/>
      </w:r>
      <w:r w:rsidRPr="006C5559">
        <w:t>.</w:t>
      </w:r>
    </w:p>
    <w:p w14:paraId="48F9AEB0" w14:textId="39880EB6" w:rsidR="00483B3A" w:rsidRPr="006C5559" w:rsidRDefault="00483B3A" w:rsidP="00CA2B2E">
      <w:pPr>
        <w:jc w:val="both"/>
        <w:rPr>
          <w:lang w:val="en-US"/>
        </w:rPr>
      </w:pPr>
      <w:r w:rsidRPr="006C5559">
        <w:t xml:space="preserve">This Implementation Plan describes a thorough approach to transforming FutureEnergy from a fragmented IT environment to an intelligent, networked system that facilitates strategic expansion, operational agility, and predictive maintenance. The strategy is set up to direct the implementation of SAP ERP in all functional areas, integrating predictive technologies, managing organizational transformation, and guaranteeing alignment with FutureEnergy's long-term sustainability and innovation agenda. This will allow for enterprise-wide visibility, agility, and sustainable scaling </w:t>
      </w:r>
      <w:r w:rsidRPr="006C5559">
        <w:fldChar w:fldCharType="begin"/>
      </w:r>
      <w:r w:rsidRPr="006C5559">
        <w:instrText xml:space="preserve"> ADDIN EN.CITE &lt;EndNote&gt;&lt;Cite&gt;&lt;Author&gt;Hutter&lt;/Author&gt;&lt;Year&gt;2023&lt;/Year&gt;&lt;RecNum&gt;24&lt;/RecNum&gt;&lt;DisplayText&gt;(Hutter et al., 2023)&lt;/DisplayText&gt;&lt;record&gt;&lt;rec-number&gt;24&lt;/rec-number&gt;&lt;foreign-keys&gt;&lt;key app="EN" db-id="9fvtddz9n0v9t0efsx4p0tzor2px2aedravf" timestamp="1749398059"&gt;24&lt;/key&gt;&lt;/foreign-keys&gt;&lt;ref-type name="Journal Article"&gt;17&lt;/ref-type&gt;&lt;contributors&gt;&lt;authors&gt;&lt;author&gt;Hutter, Katja&lt;/author&gt;&lt;author&gt;Brendgens, Ferry-Michael&lt;/author&gt;&lt;author&gt;Gauster, Sebastian Peter&lt;/author&gt;&lt;author&gt;Matzler, Kurt&lt;/author&gt;&lt;/authors&gt;&lt;/contributors&gt;&lt;titles&gt;&lt;title&gt;Scaling organizational agility: key insights from an incumbent firm&amp;apos;s agile transformation&lt;/title&gt;&lt;secondary-title&gt;Management decision&lt;/secondary-title&gt;&lt;/titles&gt;&lt;periodical&gt;&lt;full-title&gt;Management decision&lt;/full-title&gt;&lt;/periodical&gt;&lt;dates&gt;&lt;year&gt;2023&lt;/year&gt;&lt;/dates&gt;&lt;isbn&gt;0025-1747&lt;/isbn&gt;&lt;urls&gt;&lt;/urls&gt;&lt;electronic-resource-num&gt;10.1108/MD-05-2022-0650&lt;/electronic-resource-num&gt;&lt;/record&gt;&lt;/Cite&gt;&lt;/EndNote&gt;</w:instrText>
      </w:r>
      <w:r w:rsidRPr="006C5559">
        <w:fldChar w:fldCharType="separate"/>
      </w:r>
      <w:r w:rsidRPr="006C5559">
        <w:t>(Hutter et al., 2023)</w:t>
      </w:r>
      <w:r w:rsidRPr="006C5559">
        <w:fldChar w:fldCharType="end"/>
      </w:r>
      <w:r w:rsidRPr="006C5559">
        <w:t>. An intelligent energy ecosystem that can not only adapt to the future but also lead it may be established by the company through the integration of ERP and Industry 4.0.</w:t>
      </w:r>
    </w:p>
    <w:p w14:paraId="479BDCF6" w14:textId="68A12F88" w:rsidR="00C6358C" w:rsidRDefault="00C6358C">
      <w:r>
        <w:br w:type="page"/>
      </w:r>
    </w:p>
    <w:p w14:paraId="0AA95A63" w14:textId="77777777" w:rsidR="7BC6D389" w:rsidRPr="006C5559" w:rsidRDefault="7BC6D389" w:rsidP="7BC6D389"/>
    <w:p w14:paraId="580F0C62" w14:textId="654F0036" w:rsidR="7571A211" w:rsidRPr="00AA6E4C" w:rsidRDefault="00C6358C" w:rsidP="00C6358C">
      <w:pPr>
        <w:pStyle w:val="Heading1"/>
      </w:pPr>
      <w:bookmarkStart w:id="2" w:name="_Toc205819943"/>
      <w:r>
        <w:t xml:space="preserve">2.0 </w:t>
      </w:r>
      <w:r w:rsidR="16AADA61">
        <w:t>Business Process Context</w:t>
      </w:r>
      <w:bookmarkEnd w:id="2"/>
    </w:p>
    <w:p w14:paraId="1AD50604" w14:textId="1473A4E2" w:rsidR="16AADA61" w:rsidRPr="00AA6E4C" w:rsidRDefault="00C6358C" w:rsidP="00C6358C">
      <w:pPr>
        <w:pStyle w:val="Heading2"/>
      </w:pPr>
      <w:bookmarkStart w:id="3" w:name="_Toc205819944"/>
      <w:r>
        <w:t xml:space="preserve">2.1 </w:t>
      </w:r>
      <w:r w:rsidR="16AADA61">
        <w:t>Company Overview</w:t>
      </w:r>
      <w:bookmarkEnd w:id="3"/>
    </w:p>
    <w:p w14:paraId="0BEC43B9" w14:textId="51B87059" w:rsidR="16AADA61" w:rsidRPr="006C5559" w:rsidRDefault="16AADA61" w:rsidP="00CA2B2E">
      <w:pPr>
        <w:jc w:val="both"/>
      </w:pPr>
      <w:r>
        <w:t>FutureEnergy is</w:t>
      </w:r>
      <w:r w:rsidR="211EB66F">
        <w:t xml:space="preserve"> a major </w:t>
      </w:r>
      <w:r>
        <w:t>electricity provider</w:t>
      </w:r>
      <w:r w:rsidR="309A0362">
        <w:t xml:space="preserve"> based in South Australia</w:t>
      </w:r>
      <w:r w:rsidRPr="006C5559">
        <w:t>, supplying power to over 650,000 customers. The company was established in 2015 following the acquisition of two old companies and now manages a combination of fossil-fuel and renewable energy assets. Its portfolio includes a coal-fired power station in Port Augusta, a gas-fired power station in Port Bonython, a windfarm on the Eyre Peninsula, and a solar farm near Whyalla. These assets enable FutureEnergy to serve both residential and business customers and have positioned it as a key player in the state’s energy transition.</w:t>
      </w:r>
    </w:p>
    <w:p w14:paraId="0B577F69" w14:textId="2EA89230" w:rsidR="16AADA61" w:rsidRPr="006C5559" w:rsidRDefault="16AADA61" w:rsidP="00CA2B2E">
      <w:pPr>
        <w:jc w:val="both"/>
      </w:pPr>
      <w:r w:rsidRPr="006C5559">
        <w:t xml:space="preserve">As the energy sector evolves the government </w:t>
      </w:r>
      <w:r>
        <w:t>mandate</w:t>
      </w:r>
      <w:r w:rsidR="77C70414">
        <w:t>d</w:t>
      </w:r>
      <w:r w:rsidRPr="006C5559">
        <w:t xml:space="preserve"> push for a shift to entirely renewables by 2027, FutureEnergy is faced with both opportunities and challenges. The company must maintain high service reliability and comply with environmental regulations while responding to increasing competition, need to modernize operational core, and continue business growth. </w:t>
      </w:r>
    </w:p>
    <w:p w14:paraId="6AC437AE" w14:textId="39E6DC60" w:rsidR="16AADA61" w:rsidRPr="00865198" w:rsidRDefault="00C6358C" w:rsidP="00C6358C">
      <w:pPr>
        <w:pStyle w:val="Heading2"/>
      </w:pPr>
      <w:bookmarkStart w:id="4" w:name="_Toc205819945"/>
      <w:r>
        <w:t xml:space="preserve">2.2 </w:t>
      </w:r>
      <w:r w:rsidR="16AADA61">
        <w:t>Core Business Processes</w:t>
      </w:r>
      <w:bookmarkEnd w:id="4"/>
    </w:p>
    <w:p w14:paraId="28B20433" w14:textId="6AB9B6B2" w:rsidR="16AADA61" w:rsidRPr="006C5559" w:rsidRDefault="16AADA61" w:rsidP="00CA2B2E">
      <w:pPr>
        <w:jc w:val="both"/>
      </w:pPr>
      <w:r w:rsidRPr="006C5559">
        <w:t xml:space="preserve">FutureEnergy’s ability to provide reliable and sustainable electricity depends on several critical business processes. Some of the main processes integral to the business are outlined below. </w:t>
      </w:r>
    </w:p>
    <w:p w14:paraId="3C800B6B" w14:textId="17F98A80" w:rsidR="16AADA61" w:rsidRPr="006C5559" w:rsidRDefault="16AADA61" w:rsidP="00CA2B2E">
      <w:pPr>
        <w:jc w:val="both"/>
      </w:pPr>
      <w:r w:rsidRPr="006C5559">
        <w:t>Core Business Processes and Current Practices at FutureEnergy</w:t>
      </w:r>
    </w:p>
    <w:tbl>
      <w:tblPr>
        <w:tblStyle w:val="PlainTable1"/>
        <w:tblW w:w="0" w:type="auto"/>
        <w:tblLayout w:type="fixed"/>
        <w:tblLook w:val="04A0" w:firstRow="1" w:lastRow="0" w:firstColumn="1" w:lastColumn="0" w:noHBand="0" w:noVBand="1"/>
      </w:tblPr>
      <w:tblGrid>
        <w:gridCol w:w="2220"/>
        <w:gridCol w:w="6795"/>
      </w:tblGrid>
      <w:tr w:rsidR="7571A211" w:rsidRPr="006C5559" w14:paraId="13B14CB9" w14:textId="77777777" w:rsidTr="7571A211">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2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74A6CE6C" w14:textId="7C9EB2A0" w:rsidR="7571A211" w:rsidRPr="006C5559" w:rsidRDefault="7571A211" w:rsidP="00E472EF">
            <w:r w:rsidRPr="006C5559">
              <w:t>Process</w:t>
            </w:r>
          </w:p>
        </w:tc>
        <w:tc>
          <w:tcPr>
            <w:tcW w:w="679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5554DC19" w14:textId="66C8A564" w:rsidR="7571A211" w:rsidRPr="006C5559" w:rsidRDefault="7571A211" w:rsidP="00E472EF">
            <w:pPr>
              <w:cnfStyle w:val="100000000000" w:firstRow="1" w:lastRow="0" w:firstColumn="0" w:lastColumn="0" w:oddVBand="0" w:evenVBand="0" w:oddHBand="0" w:evenHBand="0" w:firstRowFirstColumn="0" w:firstRowLastColumn="0" w:lastRowFirstColumn="0" w:lastRowLastColumn="0"/>
            </w:pPr>
            <w:r w:rsidRPr="006C5559">
              <w:t>Current Practice at FutureEnergy</w:t>
            </w:r>
          </w:p>
        </w:tc>
      </w:tr>
      <w:tr w:rsidR="00CC4C2C" w:rsidRPr="006C5559" w14:paraId="4C4BC790" w14:textId="77777777" w:rsidTr="7571A2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2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46EEFB68" w14:textId="2B641A3C" w:rsidR="7571A211" w:rsidRPr="006C5559" w:rsidRDefault="7571A211" w:rsidP="00E472EF">
            <w:r w:rsidRPr="006C5559">
              <w:t>Power Generation</w:t>
            </w:r>
          </w:p>
        </w:tc>
        <w:tc>
          <w:tcPr>
            <w:tcW w:w="679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0F83EF13" w14:textId="6568B0A4" w:rsidR="7571A211" w:rsidRPr="006C5559" w:rsidRDefault="7571A211" w:rsidP="00E472EF">
            <w:pPr>
              <w:cnfStyle w:val="000000100000" w:firstRow="0" w:lastRow="0" w:firstColumn="0" w:lastColumn="0" w:oddVBand="0" w:evenVBand="0" w:oddHBand="1" w:evenHBand="0" w:firstRowFirstColumn="0" w:firstRowLastColumn="0" w:lastRowFirstColumn="0" w:lastRowLastColumn="0"/>
              <w:rPr>
                <w:highlight w:val="yellow"/>
              </w:rPr>
            </w:pPr>
            <w:r w:rsidRPr="006C5559">
              <w:t xml:space="preserve">FutureEnergy operates coal, gas, wind, and solar power plants across South Australia, with each type of plant managed independently and using separate systems. </w:t>
            </w:r>
            <w:r w:rsidR="716EBA4F">
              <w:t>Currently t</w:t>
            </w:r>
            <w:r>
              <w:t>here is</w:t>
            </w:r>
            <w:r w:rsidR="5B7349AB">
              <w:t xml:space="preserve"> no integration </w:t>
            </w:r>
            <w:r w:rsidRPr="006C5559">
              <w:t xml:space="preserve">between </w:t>
            </w:r>
            <w:r w:rsidR="0F1FEB19">
              <w:t xml:space="preserve">the </w:t>
            </w:r>
            <w:r>
              <w:t xml:space="preserve">fossil fuel and renewable energy </w:t>
            </w:r>
            <w:r w:rsidR="0F1FEB19">
              <w:t>plants.</w:t>
            </w:r>
            <w:r>
              <w:t xml:space="preserve"> </w:t>
            </w:r>
          </w:p>
        </w:tc>
      </w:tr>
      <w:tr w:rsidR="7571A211" w:rsidRPr="006C5559" w14:paraId="2F0C47E2" w14:textId="77777777" w:rsidTr="7571A211">
        <w:trPr>
          <w:trHeight w:val="300"/>
        </w:trPr>
        <w:tc>
          <w:tcPr>
            <w:cnfStyle w:val="001000000000" w:firstRow="0" w:lastRow="0" w:firstColumn="1" w:lastColumn="0" w:oddVBand="0" w:evenVBand="0" w:oddHBand="0" w:evenHBand="0" w:firstRowFirstColumn="0" w:firstRowLastColumn="0" w:lastRowFirstColumn="0" w:lastRowLastColumn="0"/>
            <w:tcW w:w="222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47318CD2" w14:textId="7F72B327" w:rsidR="7571A211" w:rsidRPr="006C5559" w:rsidRDefault="7571A211" w:rsidP="00E472EF">
            <w:r w:rsidRPr="006C5559">
              <w:t>Procurement &amp; Supply Chain</w:t>
            </w:r>
          </w:p>
        </w:tc>
        <w:tc>
          <w:tcPr>
            <w:tcW w:w="679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16600BDB" w14:textId="4B75D1F1" w:rsidR="7571A211" w:rsidRPr="006C5559" w:rsidRDefault="7571A211" w:rsidP="00E472EF">
            <w:pPr>
              <w:cnfStyle w:val="000000000000" w:firstRow="0" w:lastRow="0" w:firstColumn="0" w:lastColumn="0" w:oddVBand="0" w:evenVBand="0" w:oddHBand="0" w:evenHBand="0" w:firstRowFirstColumn="0" w:firstRowLastColumn="0" w:lastRowFirstColumn="0" w:lastRowLastColumn="0"/>
            </w:pPr>
            <w:r w:rsidRPr="006C5559">
              <w:t>The company manages procurement and supply chain activities using a proprietary, in-house Supply Chain Management (SCM) system called OnDemand. This system is not integrated with other business platforms. Vendor selection is based on price, quality, and delivery frequency for long-term contracts, such as coal supply, but there is no evidence of digital tendering or company-wide, real-time inventory tracking.</w:t>
            </w:r>
          </w:p>
        </w:tc>
      </w:tr>
      <w:tr w:rsidR="00CC4C2C" w:rsidRPr="006C5559" w14:paraId="67EEEF09" w14:textId="77777777" w:rsidTr="7571A2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2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7D3615A5" w14:textId="28FB355C" w:rsidR="7571A211" w:rsidRPr="006C5559" w:rsidRDefault="7571A211" w:rsidP="00E472EF">
            <w:r w:rsidRPr="006C5559">
              <w:t>Customer Management &amp; Billing</w:t>
            </w:r>
          </w:p>
        </w:tc>
        <w:tc>
          <w:tcPr>
            <w:tcW w:w="679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7BD76342" w14:textId="5DBB06D4" w:rsidR="7571A211" w:rsidRPr="006C5559" w:rsidRDefault="7571A211" w:rsidP="00E472EF">
            <w:pPr>
              <w:cnfStyle w:val="000000100000" w:firstRow="0" w:lastRow="0" w:firstColumn="0" w:lastColumn="0" w:oddVBand="0" w:evenVBand="0" w:oddHBand="1" w:evenHBand="0" w:firstRowFirstColumn="0" w:firstRowLastColumn="0" w:lastRowFirstColumn="0" w:lastRowLastColumn="0"/>
            </w:pPr>
            <w:r w:rsidRPr="006C5559">
              <w:t xml:space="preserve">Customer service operations are divided between private and business clients. The Customer Relationship Management (CRM) department works closely with SA Power Networks for outage management. Billing processes use digital meters for solar and </w:t>
            </w:r>
            <w:r w:rsidRPr="006C5559">
              <w:lastRenderedPageBreak/>
              <w:t xml:space="preserve">business customers, while 90% of residential customers still rely on manual meter readings every three months. </w:t>
            </w:r>
          </w:p>
        </w:tc>
      </w:tr>
      <w:tr w:rsidR="7571A211" w:rsidRPr="006C5559" w14:paraId="03ED6C97" w14:textId="77777777" w:rsidTr="7571A211">
        <w:trPr>
          <w:trHeight w:val="300"/>
        </w:trPr>
        <w:tc>
          <w:tcPr>
            <w:cnfStyle w:val="001000000000" w:firstRow="0" w:lastRow="0" w:firstColumn="1" w:lastColumn="0" w:oddVBand="0" w:evenVBand="0" w:oddHBand="0" w:evenHBand="0" w:firstRowFirstColumn="0" w:firstRowLastColumn="0" w:lastRowFirstColumn="0" w:lastRowLastColumn="0"/>
            <w:tcW w:w="222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51DAF65B" w14:textId="4B70B7D3" w:rsidR="7571A211" w:rsidRPr="006C5559" w:rsidRDefault="7571A211" w:rsidP="00E472EF">
            <w:r w:rsidRPr="006C5559">
              <w:lastRenderedPageBreak/>
              <w:t>Energy Distribution</w:t>
            </w:r>
          </w:p>
        </w:tc>
        <w:tc>
          <w:tcPr>
            <w:tcW w:w="679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4A4959EB" w14:textId="13777348" w:rsidR="7571A211" w:rsidRPr="006C5559" w:rsidRDefault="7571A211" w:rsidP="00E472EF">
            <w:pPr>
              <w:cnfStyle w:val="000000000000" w:firstRow="0" w:lastRow="0" w:firstColumn="0" w:lastColumn="0" w:oddVBand="0" w:evenVBand="0" w:oddHBand="0" w:evenHBand="0" w:firstRowFirstColumn="0" w:firstRowLastColumn="0" w:lastRowFirstColumn="0" w:lastRowLastColumn="0"/>
            </w:pPr>
            <w:r w:rsidRPr="006C5559">
              <w:t>Energy distribution is facilitated through the SA Power Networks grid. FutureEnergy has also invested in electric vehicle charging infrastructure in partnership with other local organizations, with most charging stations currently operating in the Adelaide CBD and nearby regions.</w:t>
            </w:r>
          </w:p>
        </w:tc>
      </w:tr>
      <w:tr w:rsidR="00CC4C2C" w:rsidRPr="006C5559" w14:paraId="4CD7E552" w14:textId="77777777" w:rsidTr="7571A211">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22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56106637" w14:textId="712F50B9" w:rsidR="7571A211" w:rsidRPr="006C5559" w:rsidRDefault="7571A211" w:rsidP="00E472EF">
            <w:r w:rsidRPr="006C5559">
              <w:t>Asset Management &amp; Maintenance</w:t>
            </w:r>
          </w:p>
        </w:tc>
        <w:tc>
          <w:tcPr>
            <w:tcW w:w="679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38802F9D" w14:textId="59A6DB45" w:rsidR="7571A211" w:rsidRPr="006C5559" w:rsidRDefault="7571A211" w:rsidP="00E472EF">
            <w:pPr>
              <w:cnfStyle w:val="000000100000" w:firstRow="0" w:lastRow="0" w:firstColumn="0" w:lastColumn="0" w:oddVBand="0" w:evenVBand="0" w:oddHBand="1" w:evenHBand="0" w:firstRowFirstColumn="0" w:firstRowLastColumn="0" w:lastRowFirstColumn="0" w:lastRowLastColumn="0"/>
            </w:pPr>
            <w:r w:rsidRPr="006C5559">
              <w:t xml:space="preserve">Maintenance for coal and gas power stations is mainly manual and scheduled, relying on local logs and plant-specific procedures. Wind and solar sites employ sensor monitoring systems with </w:t>
            </w:r>
            <w:r w:rsidR="14D44DBC">
              <w:t>remote</w:t>
            </w:r>
            <w:r>
              <w:t xml:space="preserve"> access</w:t>
            </w:r>
            <w:r w:rsidRPr="006C5559">
              <w:t>, but these systems are not integrated with head office platforms and are managed independently. There is no unified, company-wide asset management system in place.</w:t>
            </w:r>
          </w:p>
        </w:tc>
      </w:tr>
      <w:tr w:rsidR="7571A211" w:rsidRPr="006C5559" w14:paraId="6891F44F" w14:textId="77777777" w:rsidTr="7571A211">
        <w:trPr>
          <w:trHeight w:val="300"/>
        </w:trPr>
        <w:tc>
          <w:tcPr>
            <w:cnfStyle w:val="001000000000" w:firstRow="0" w:lastRow="0" w:firstColumn="1" w:lastColumn="0" w:oddVBand="0" w:evenVBand="0" w:oddHBand="0" w:evenHBand="0" w:firstRowFirstColumn="0" w:firstRowLastColumn="0" w:lastRowFirstColumn="0" w:lastRowLastColumn="0"/>
            <w:tcW w:w="2220"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15CC7EF2" w14:textId="104533E4" w:rsidR="7571A211" w:rsidRPr="006C5559" w:rsidRDefault="7571A211" w:rsidP="00E472EF">
            <w:r w:rsidRPr="006C5559">
              <w:t>HR &amp; Workforce Planning</w:t>
            </w:r>
          </w:p>
        </w:tc>
        <w:tc>
          <w:tcPr>
            <w:tcW w:w="6795" w:type="dxa"/>
            <w:tcBorders>
              <w:top w:val="single" w:sz="8" w:space="0" w:color="BFBFBF" w:themeColor="background1" w:themeShade="BF"/>
              <w:left w:val="single" w:sz="8" w:space="0" w:color="BFBFBF" w:themeColor="background1" w:themeShade="BF"/>
              <w:bottom w:val="single" w:sz="8" w:space="0" w:color="BFBFBF" w:themeColor="background1" w:themeShade="BF"/>
              <w:right w:val="single" w:sz="8" w:space="0" w:color="BFBFBF" w:themeColor="background1" w:themeShade="BF"/>
            </w:tcBorders>
            <w:tcMar>
              <w:left w:w="108" w:type="dxa"/>
              <w:right w:w="108" w:type="dxa"/>
            </w:tcMar>
          </w:tcPr>
          <w:p w14:paraId="7D4B3283" w14:textId="7860B114" w:rsidR="7571A211" w:rsidRPr="006C5559" w:rsidRDefault="7571A211" w:rsidP="00E472EF">
            <w:pPr>
              <w:cnfStyle w:val="000000000000" w:firstRow="0" w:lastRow="0" w:firstColumn="0" w:lastColumn="0" w:oddVBand="0" w:evenVBand="0" w:oddHBand="0" w:evenHBand="0" w:firstRowFirstColumn="0" w:firstRowLastColumn="0" w:lastRowFirstColumn="0" w:lastRowLastColumn="0"/>
            </w:pPr>
            <w:r w:rsidRPr="006C5559">
              <w:t>Recruitment at FutureEnergy is managed using a cloud-based tool (</w:t>
            </w:r>
            <w:proofErr w:type="spellStart"/>
            <w:r w:rsidRPr="006C5559">
              <w:t>HireNow</w:t>
            </w:r>
            <w:proofErr w:type="spellEnd"/>
            <w:r w:rsidRPr="006C5559">
              <w:t>), while ongoing employee data is maintained in a separate internal system (</w:t>
            </w:r>
            <w:proofErr w:type="spellStart"/>
            <w:r w:rsidRPr="006C5559">
              <w:t>MyStaff</w:t>
            </w:r>
            <w:proofErr w:type="spellEnd"/>
            <w:r w:rsidRPr="006C5559">
              <w:t>). These two systems are not integrated, which complicates workforce planning and hinders the efficient transfer of information from hiring to employment management.</w:t>
            </w:r>
          </w:p>
        </w:tc>
      </w:tr>
    </w:tbl>
    <w:p w14:paraId="40C19EB8" w14:textId="2E0BB6A9" w:rsidR="16AADA61" w:rsidRPr="006C5559" w:rsidRDefault="16AADA61" w:rsidP="00E472EF">
      <w:r w:rsidRPr="006C5559">
        <w:t xml:space="preserve"> </w:t>
      </w:r>
    </w:p>
    <w:p w14:paraId="084BFEC2" w14:textId="7430D2E8" w:rsidR="16AADA61" w:rsidRPr="00865198" w:rsidRDefault="00C6358C" w:rsidP="00865198">
      <w:pPr>
        <w:pStyle w:val="Heading2"/>
      </w:pPr>
      <w:bookmarkStart w:id="5" w:name="_Toc205819946"/>
      <w:r>
        <w:t xml:space="preserve">2.3 </w:t>
      </w:r>
      <w:r w:rsidR="16AADA61" w:rsidRPr="00865198">
        <w:t>Focusing on Asset Management</w:t>
      </w:r>
      <w:bookmarkEnd w:id="5"/>
    </w:p>
    <w:p w14:paraId="0230231B" w14:textId="3CC0A1D6" w:rsidR="16AADA61" w:rsidRPr="006C5559" w:rsidRDefault="16AADA61" w:rsidP="00CA2B2E">
      <w:pPr>
        <w:jc w:val="both"/>
      </w:pPr>
      <w:r w:rsidRPr="006C5559">
        <w:t xml:space="preserve">Although all business processes contribute to the success of the company, we focus on transforming Asset Management as it is a strategic priority for several reasons. </w:t>
      </w:r>
    </w:p>
    <w:p w14:paraId="0AF8DF9F" w14:textId="5A484DFE" w:rsidR="16AADA61" w:rsidRPr="006C5559" w:rsidRDefault="52BC9C02" w:rsidP="00CA2B2E">
      <w:pPr>
        <w:jc w:val="both"/>
      </w:pPr>
      <w:bookmarkStart w:id="6" w:name="_Toc205819947"/>
      <w:r w:rsidRPr="009B146D">
        <w:rPr>
          <w:rStyle w:val="Heading3Char"/>
        </w:rPr>
        <w:t xml:space="preserve">Business Continuity &amp; </w:t>
      </w:r>
      <w:r w:rsidR="16AADA61" w:rsidRPr="009B146D">
        <w:rPr>
          <w:rStyle w:val="Heading3Char"/>
        </w:rPr>
        <w:t>Operational Reliability:</w:t>
      </w:r>
      <w:bookmarkEnd w:id="6"/>
      <w:r w:rsidR="16AADA61" w:rsidRPr="00AA6E4C">
        <w:rPr>
          <w:sz w:val="28"/>
          <w:szCs w:val="28"/>
        </w:rPr>
        <w:t xml:space="preserve"> </w:t>
      </w:r>
      <w:r w:rsidR="16AADA61" w:rsidRPr="006C5559">
        <w:t xml:space="preserve">Effective maintenance emphasizes uptime and service continuity. </w:t>
      </w:r>
      <w:r w:rsidR="53F4274C">
        <w:t xml:space="preserve">Robust asset management not only maximizes equipment availability </w:t>
      </w:r>
      <w:r w:rsidR="487F9473">
        <w:t xml:space="preserve">but also </w:t>
      </w:r>
      <w:r w:rsidR="57252D01">
        <w:t>strengthens FutureEnergy’s ability to</w:t>
      </w:r>
      <w:r w:rsidR="53F4274C">
        <w:t xml:space="preserve"> </w:t>
      </w:r>
      <w:r w:rsidR="57252D01">
        <w:t xml:space="preserve">respond to </w:t>
      </w:r>
      <w:r w:rsidR="406D26CE">
        <w:t>unforeseen</w:t>
      </w:r>
      <w:r w:rsidR="57252D01">
        <w:t xml:space="preserve"> </w:t>
      </w:r>
      <w:r w:rsidR="529FB785">
        <w:t>disruptions.</w:t>
      </w:r>
      <w:r w:rsidR="53F4274C">
        <w:t xml:space="preserve"> </w:t>
      </w:r>
      <w:r w:rsidR="16AADA61">
        <w:t>Poor</w:t>
      </w:r>
      <w:r w:rsidR="16AADA61" w:rsidRPr="006C5559">
        <w:t xml:space="preserve"> practices raise the risk of outages, failures, and regulatory breaches affecting financial performance, reputation, and customer trust.</w:t>
      </w:r>
      <w:r w:rsidR="0410A830">
        <w:t xml:space="preserve"> Proactive maintenance can also be directly linked to improved business continuity.  </w:t>
      </w:r>
    </w:p>
    <w:p w14:paraId="2BE5C3E8" w14:textId="5E333297" w:rsidR="16AADA61" w:rsidRPr="006C5559" w:rsidRDefault="16AADA61" w:rsidP="00CA2B2E">
      <w:pPr>
        <w:jc w:val="both"/>
      </w:pPr>
      <w:bookmarkStart w:id="7" w:name="_Toc205819948"/>
      <w:r w:rsidRPr="009B146D">
        <w:rPr>
          <w:rStyle w:val="Heading3Char"/>
        </w:rPr>
        <w:t>Process Efficiency and Competitive Advantage:</w:t>
      </w:r>
      <w:bookmarkEnd w:id="7"/>
      <w:r w:rsidRPr="006C5559">
        <w:rPr>
          <w:b/>
        </w:rPr>
        <w:t xml:space="preserve"> </w:t>
      </w:r>
      <w:r w:rsidRPr="006C5559">
        <w:t xml:space="preserve">The new process will </w:t>
      </w:r>
      <w:r w:rsidR="00B44D7D">
        <w:t xml:space="preserve">automate </w:t>
      </w:r>
      <w:r w:rsidRPr="006C5559">
        <w:t xml:space="preserve">workflows, standardizing processes, eliminating redundancies, and enabling data-driven decisions. </w:t>
      </w:r>
      <w:r w:rsidR="7D55DE8D">
        <w:t xml:space="preserve">Such transformation streamlines communication </w:t>
      </w:r>
      <w:r w:rsidR="00D34A61">
        <w:t>and collaboration</w:t>
      </w:r>
      <w:r w:rsidR="7D55DE8D">
        <w:t xml:space="preserve"> between departments and enhances real-time visibility of operations.</w:t>
      </w:r>
      <w:r w:rsidR="00D34A61">
        <w:t xml:space="preserve"> </w:t>
      </w:r>
      <w:r>
        <w:t>This</w:t>
      </w:r>
      <w:r w:rsidRPr="006C5559">
        <w:t xml:space="preserve"> will also reduce downtime and keeps FutureEnergy competitive as the industry evolves.  </w:t>
      </w:r>
    </w:p>
    <w:p w14:paraId="73E86229" w14:textId="3FBAA459" w:rsidR="16AADA61" w:rsidRPr="006C5559" w:rsidRDefault="16AADA61" w:rsidP="00CA2B2E">
      <w:pPr>
        <w:jc w:val="both"/>
      </w:pPr>
      <w:bookmarkStart w:id="8" w:name="_Toc205819949"/>
      <w:r w:rsidRPr="009B146D">
        <w:rPr>
          <w:rStyle w:val="Heading3Char"/>
        </w:rPr>
        <w:t>Regulatory Compliance:</w:t>
      </w:r>
      <w:bookmarkEnd w:id="8"/>
      <w:r w:rsidRPr="006C5559">
        <w:t xml:space="preserve"> To meet the 2027 renewables mandate, efficient and transparent asset maintenance is essential. Advanced monitoring and automated reporting through ERP systems help ensure consistent regulatory compliance and reduce operational risk.</w:t>
      </w:r>
      <w:r w:rsidR="5CBA25AF">
        <w:t xml:space="preserve"> Regulatory bodies are increasingly requiring detailed audit trails and accountability, making automated and integrated reporting not just bene</w:t>
      </w:r>
      <w:r w:rsidR="6D17542B">
        <w:t>ficial, but essential for energy providers.</w:t>
      </w:r>
    </w:p>
    <w:p w14:paraId="73DF6546" w14:textId="2A270A90" w:rsidR="74A960DE" w:rsidRPr="006C5559" w:rsidRDefault="74A960DE" w:rsidP="00CA2B2E">
      <w:pPr>
        <w:jc w:val="both"/>
      </w:pPr>
      <w:bookmarkStart w:id="9" w:name="_Toc205819950"/>
      <w:r w:rsidRPr="009B146D">
        <w:rPr>
          <w:rStyle w:val="Heading3Char"/>
        </w:rPr>
        <w:lastRenderedPageBreak/>
        <w:t>Growth and Innovation:</w:t>
      </w:r>
      <w:bookmarkEnd w:id="9"/>
      <w:r w:rsidRPr="006C5559">
        <w:t xml:space="preserve"> Expanding renewable assets require increased maintenance and integrating industry 4.0 technologies like Digital Twins will enable predictive, condition-based maintenance. This will help anticipate failures while optimizing resources and scale as new technologies are deployed </w:t>
      </w:r>
      <w:r w:rsidR="00AD47C1" w:rsidRPr="006C5559">
        <w:fldChar w:fldCharType="begin"/>
      </w:r>
      <w:r w:rsidR="00A37BD5">
        <w:instrText xml:space="preserve"> ADDIN EN.CITE &lt;EndNote&gt;&lt;Cite&gt;&lt;Author&gt;Rojas&lt;/Author&gt;&lt;Year&gt;2025&lt;/Year&gt;&lt;RecNum&gt;38&lt;/RecNum&gt;&lt;DisplayText&gt;(Rojas et al., 2025)&lt;/DisplayText&gt;&lt;record&gt;&lt;rec-number&gt;38&lt;/rec-number&gt;&lt;foreign-keys&gt;&lt;key app="EN" db-id="9fvtddz9n0v9t0efsx4p0tzor2px2aedravf" timestamp="1749400383"&gt;38&lt;/key&gt;&lt;/foreign-keys&gt;&lt;ref-type name="Journal Article"&gt;17&lt;/ref-type&gt;&lt;contributors&gt;&lt;authors&gt;&lt;author&gt;Rojas, Luis&lt;/author&gt;&lt;author&gt;Peña, Álvaro&lt;/author&gt;&lt;author&gt;Garcia, José&lt;/author&gt;&lt;/authors&gt;&lt;/contributors&gt;&lt;titles&gt;&lt;title&gt;AI-Driven Predictive Maintenance in Mining: A Systematic Literature Review on Fault Detection, Digital Twins, and Intelligent Asset Management&lt;/title&gt;&lt;secondary-title&gt;Applied sciences&lt;/secondary-title&gt;&lt;/titles&gt;&lt;periodical&gt;&lt;full-title&gt;Applied sciences&lt;/full-title&gt;&lt;/periodical&gt;&lt;pages&gt;3337&lt;/pages&gt;&lt;volume&gt;15&lt;/volume&gt;&lt;number&gt;6&lt;/number&gt;&lt;keywords&gt;&lt;keyword&gt;Algorithms&lt;/keyword&gt;&lt;keyword&gt;Artificial intelligence&lt;/keyword&gt;&lt;keyword&gt;Bibliometrics&lt;/keyword&gt;&lt;keyword&gt;Computational linguistics&lt;/keyword&gt;&lt;keyword&gt;Congresses&lt;/keyword&gt;&lt;keyword&gt;Conveying machinery&lt;/keyword&gt;&lt;keyword&gt;Efficiency&lt;/keyword&gt;&lt;keyword&gt;Machine learning&lt;/keyword&gt;&lt;keyword&gt;Mineral industries&lt;/keyword&gt;&lt;keyword&gt;Mines and mineral resources&lt;/keyword&gt;&lt;keyword&gt;Natural Language Processing&lt;/keyword&gt;&lt;keyword&gt;Twins&lt;/keyword&gt;&lt;/keywords&gt;&lt;dates&gt;&lt;year&gt;2025&lt;/year&gt;&lt;/dates&gt;&lt;pub-location&gt;Basel&lt;/pub-location&gt;&lt;publisher&gt;MDPI AG&lt;/publisher&gt;&lt;isbn&gt;2076-3417&lt;/isbn&gt;&lt;urls&gt;&lt;/urls&gt;&lt;electronic-resource-num&gt;10.3390/app15063337&lt;/electronic-resource-num&gt;&lt;/record&gt;&lt;/Cite&gt;&lt;/EndNote&gt;</w:instrText>
      </w:r>
      <w:r w:rsidR="00AD47C1" w:rsidRPr="006C5559">
        <w:fldChar w:fldCharType="separate"/>
      </w:r>
      <w:r w:rsidR="00AD47C1" w:rsidRPr="006C5559">
        <w:rPr>
          <w:noProof/>
        </w:rPr>
        <w:t>(Rojas et al., 2025)</w:t>
      </w:r>
      <w:r w:rsidR="00AD47C1" w:rsidRPr="006C5559">
        <w:fldChar w:fldCharType="end"/>
      </w:r>
      <w:r w:rsidRPr="006C5559">
        <w:t>.</w:t>
      </w:r>
      <w:r w:rsidR="7C13AE4B">
        <w:t xml:space="preserve"> Innovations not only improve asset </w:t>
      </w:r>
      <w:r w:rsidR="50BF54BB">
        <w:t>performance</w:t>
      </w:r>
      <w:r w:rsidR="7C13AE4B">
        <w:t xml:space="preserve"> but also support s</w:t>
      </w:r>
      <w:r w:rsidR="120AD07B">
        <w:t>calable, sustainable business growth by enabling organizations to adapt quickly to technological change and market demands.</w:t>
      </w:r>
    </w:p>
    <w:p w14:paraId="63547C7B" w14:textId="763C0C53" w:rsidR="1FCF387C" w:rsidRPr="006C5559" w:rsidRDefault="16663C9F" w:rsidP="00CA2B2E">
      <w:pPr>
        <w:jc w:val="both"/>
      </w:pPr>
      <w:r>
        <w:t>Overall, prioritizing asset management transformation is not only fundamental to operational reliability and compliance but also to driving efficiency, fostering innovation, and ensuring the company’s long-ter</w:t>
      </w:r>
      <w:r w:rsidR="3D15A95F">
        <w:t xml:space="preserve">m competitiveness </w:t>
      </w:r>
      <w:r w:rsidR="331BDB12">
        <w:t xml:space="preserve">in a dynamic and challenging energy sector. </w:t>
      </w:r>
    </w:p>
    <w:p w14:paraId="350E8B15" w14:textId="3C3A8D4B" w:rsidR="16AADA61" w:rsidRPr="006C5559" w:rsidRDefault="00C6358C" w:rsidP="00865198">
      <w:pPr>
        <w:pStyle w:val="Heading2"/>
      </w:pPr>
      <w:bookmarkStart w:id="10" w:name="_Toc205819951"/>
      <w:r>
        <w:t xml:space="preserve">2.4 </w:t>
      </w:r>
      <w:r w:rsidR="16AADA61" w:rsidRPr="006C5559">
        <w:t>Predictive Analytics for Maintenance and Strategic Significance</w:t>
      </w:r>
      <w:bookmarkEnd w:id="10"/>
    </w:p>
    <w:p w14:paraId="41A713FD" w14:textId="6B23328F" w:rsidR="16AADA61" w:rsidRPr="006C5559" w:rsidRDefault="16AADA61" w:rsidP="00CA2B2E">
      <w:pPr>
        <w:jc w:val="both"/>
      </w:pPr>
      <w:r w:rsidRPr="006C5559">
        <w:t xml:space="preserve">Predictive maintenance is a forward-looking strategy that leverages real-time data, advanced analytics, </w:t>
      </w:r>
      <w:proofErr w:type="spellStart"/>
      <w:r w:rsidRPr="006C5559">
        <w:t>IIoT</w:t>
      </w:r>
      <w:proofErr w:type="spellEnd"/>
      <w:r w:rsidRPr="006C5559">
        <w:t xml:space="preserve"> sensors, and digital twin technology to anticipate and address potential equipment failures before they impact operations. By implementing predictive maintenance at FutureEnergy, the company can achieve:</w:t>
      </w:r>
    </w:p>
    <w:p w14:paraId="37A6204F" w14:textId="00E3E6E6" w:rsidR="16AADA61" w:rsidRPr="006C5559" w:rsidRDefault="16AADA61" w:rsidP="00CA2B2E">
      <w:pPr>
        <w:pStyle w:val="ListParagraph"/>
        <w:numPr>
          <w:ilvl w:val="0"/>
          <w:numId w:val="1"/>
        </w:numPr>
        <w:jc w:val="both"/>
      </w:pPr>
      <w:r w:rsidRPr="006C5559">
        <w:t xml:space="preserve">Business Continuity </w:t>
      </w:r>
      <w:r w:rsidR="0056085E">
        <w:t>F</w:t>
      </w:r>
      <w:r w:rsidRPr="006C5559">
        <w:t xml:space="preserve">ocus: Continuous, company-wide monitoring of asset health using </w:t>
      </w:r>
      <w:proofErr w:type="spellStart"/>
      <w:r w:rsidRPr="006C5559">
        <w:t>IIoT</w:t>
      </w:r>
      <w:proofErr w:type="spellEnd"/>
      <w:r w:rsidRPr="006C5559">
        <w:t xml:space="preserve"> devices and digital twins enables early detection of issues, which reduces downtime, lowers repair costs, extends asset life, and ensures uninterrupted business operations.</w:t>
      </w:r>
    </w:p>
    <w:p w14:paraId="7446B30E" w14:textId="6F86F40E" w:rsidR="16AADA61" w:rsidRPr="006C5559" w:rsidRDefault="16AADA61" w:rsidP="00CA2B2E">
      <w:pPr>
        <w:pStyle w:val="ListParagraph"/>
        <w:numPr>
          <w:ilvl w:val="0"/>
          <w:numId w:val="1"/>
        </w:numPr>
        <w:jc w:val="both"/>
      </w:pPr>
      <w:r w:rsidRPr="006C5559">
        <w:t>Maintenance only when needed: Data-driven predictions allow teams to intervene precisely when necessary, minimizing unnecessary maintenance and reducing wasted resources</w:t>
      </w:r>
      <w:r w:rsidR="19E54B59" w:rsidRPr="006C5559">
        <w:t xml:space="preserve"> </w:t>
      </w:r>
      <w:r w:rsidR="004D49A4" w:rsidRPr="006C5559">
        <w:fldChar w:fldCharType="begin"/>
      </w:r>
      <w:r w:rsidR="004D49A4" w:rsidRPr="006C5559">
        <w:instrText xml:space="preserve"> ADDIN EN.CITE &lt;EndNote&gt;&lt;Cite&gt;&lt;Author&gt;Magnus Okechukwu Kanu &lt;/Author&gt;&lt;Year&gt;2025&lt;/Year&gt;&lt;RecNum&gt;34&lt;/RecNum&gt;&lt;DisplayText&gt;(Magnus Okechukwu Kanu 2025)&lt;/DisplayText&gt;&lt;record&gt;&lt;rec-number&gt;34&lt;/rec-number&gt;&lt;foreign-keys&gt;&lt;key app="EN" db-id="9fvtddz9n0v9t0efsx4p0tzor2px2aedravf" timestamp="1749400034"&gt;34&lt;/key&gt;&lt;/foreign-keys&gt;&lt;ref-type name="Journal Article"&gt;17&lt;/ref-type&gt;&lt;contributors&gt;&lt;authors&gt;&lt;author&gt;Magnus Okechukwu Kanu , Elemele Ogu , Peter Ifechukwude Egbumokei , Wags Numoipiri Digitemie4, Ikiomoworio Nicholas Dienagha5&lt;/author&gt;&lt;/authors&gt;&lt;/contributors&gt;&lt;titles&gt;&lt;title&gt;Enhancing Asset Management in Gas Distribution Predictive Maintenance and Data-Driven Decision Making&lt;/title&gt;&lt;/titles&gt;&lt;dates&gt;&lt;year&gt;2025&lt;/year&gt;&lt;/dates&gt;&lt;urls&gt;&lt;/urls&gt;&lt;/record&gt;&lt;/Cite&gt;&lt;/EndNote&gt;</w:instrText>
      </w:r>
      <w:r w:rsidR="004D49A4" w:rsidRPr="006C5559">
        <w:fldChar w:fldCharType="separate"/>
      </w:r>
      <w:r w:rsidR="004D49A4" w:rsidRPr="006C5559">
        <w:t>(Magnus Okechukwu Kanu 2025)</w:t>
      </w:r>
      <w:r w:rsidR="004D49A4" w:rsidRPr="006C5559">
        <w:fldChar w:fldCharType="end"/>
      </w:r>
      <w:r w:rsidR="3106E407" w:rsidRPr="006C5559">
        <w:t>.</w:t>
      </w:r>
    </w:p>
    <w:p w14:paraId="1FBC63C8" w14:textId="0165C8DB" w:rsidR="16AADA61" w:rsidRPr="006C5559" w:rsidRDefault="16AADA61" w:rsidP="00CA2B2E">
      <w:pPr>
        <w:pStyle w:val="ListParagraph"/>
        <w:numPr>
          <w:ilvl w:val="0"/>
          <w:numId w:val="1"/>
        </w:numPr>
        <w:jc w:val="both"/>
      </w:pPr>
      <w:r w:rsidRPr="006C5559">
        <w:t xml:space="preserve">Shared </w:t>
      </w:r>
      <w:r w:rsidR="0056085E">
        <w:t>B</w:t>
      </w:r>
      <w:r w:rsidRPr="006C5559">
        <w:t xml:space="preserve">est </w:t>
      </w:r>
      <w:r w:rsidR="0056085E">
        <w:t>P</w:t>
      </w:r>
      <w:r w:rsidRPr="006C5559">
        <w:t xml:space="preserve">ractices and </w:t>
      </w:r>
      <w:r w:rsidR="0056085E">
        <w:t>D</w:t>
      </w:r>
      <w:r w:rsidRPr="006C5559">
        <w:t xml:space="preserve">ata across </w:t>
      </w:r>
      <w:r w:rsidR="0056085E">
        <w:t>B</w:t>
      </w:r>
      <w:r w:rsidRPr="006C5559">
        <w:t xml:space="preserve">usiness </w:t>
      </w:r>
      <w:r w:rsidR="0056085E">
        <w:t>U</w:t>
      </w:r>
      <w:r w:rsidRPr="006C5559">
        <w:t xml:space="preserve">nits: Centralized digital platforms ensure that maintenance insights, solutions, and lessons learned are accessible to all teams, supporting continuous improvement and standardized performance </w:t>
      </w:r>
      <w:proofErr w:type="gramStart"/>
      <w:r w:rsidRPr="006C5559">
        <w:t>company-wide</w:t>
      </w:r>
      <w:proofErr w:type="gramEnd"/>
      <w:r w:rsidRPr="006C5559">
        <w:t>.</w:t>
      </w:r>
    </w:p>
    <w:p w14:paraId="3DE13FA8" w14:textId="768F7092" w:rsidR="16AADA61" w:rsidRPr="006C5559" w:rsidRDefault="16AADA61" w:rsidP="00CA2B2E">
      <w:pPr>
        <w:jc w:val="both"/>
      </w:pPr>
      <w:r w:rsidRPr="006C5559">
        <w:t>Modernizing the maintenance process—moving from reactive, siloed approaches to a unified, predictive system—will support FutureEnergy’s transition to renewables, improve operational reliability, and enable scalable growth</w:t>
      </w:r>
      <w:r w:rsidR="004D49A4" w:rsidRPr="006C5559">
        <w:t xml:space="preserve"> </w:t>
      </w:r>
      <w:r w:rsidR="006A2EEA" w:rsidRPr="006C5559">
        <w:fldChar w:fldCharType="begin"/>
      </w:r>
      <w:r w:rsidR="006A2EEA" w:rsidRPr="006C5559">
        <w:instrText xml:space="preserve"> ADDIN EN.CITE &lt;EndNote&gt;&lt;Cite&gt;&lt;Author&gt;Rana;&lt;/Author&gt;&lt;Year&gt;2025&lt;/Year&gt;&lt;RecNum&gt;36&lt;/RecNum&gt;&lt;DisplayText&gt;(Rana;, 2025)&lt;/DisplayText&gt;&lt;record&gt;&lt;rec-number&gt;36&lt;/rec-number&gt;&lt;foreign-keys&gt;&lt;key app="EN" db-id="9fvtddz9n0v9t0efsx4p0tzor2px2aedravf" timestamp="1749400241"&gt;36&lt;/key&gt;&lt;/foreign-keys&gt;&lt;ref-type name="Journal Article"&gt;17&lt;/ref-type&gt;&lt;contributors&gt;&lt;authors&gt;&lt;author&gt;Md. Nuruzzaman; Sohel Rana;&lt;/author&gt;&lt;/authors&gt;&lt;/contributors&gt;&lt;titles&gt;&lt;title&gt;IOT-ENABLED CONDITION MONITORING IN POWER DISTRIBUTION SYSTEMS: A REVIEW OF SCADA-BASED AUTOMATION, REAL-TIME DATA ANALYTICS, AND CYBER-PHYSICAL SECURITY CHALLENGES&lt;/title&gt;&lt;/titles&gt;&lt;dates&gt;&lt;year&gt;2025&lt;/year&gt;&lt;/dates&gt;&lt;urls&gt;&lt;/urls&gt;&lt;/record&gt;&lt;/Cite&gt;&lt;/EndNote&gt;</w:instrText>
      </w:r>
      <w:r w:rsidR="006A2EEA" w:rsidRPr="006C5559">
        <w:fldChar w:fldCharType="separate"/>
      </w:r>
      <w:r w:rsidR="006A2EEA" w:rsidRPr="006C5559">
        <w:t>(Rana;, 2025)</w:t>
      </w:r>
      <w:r w:rsidR="006A2EEA" w:rsidRPr="006C5559">
        <w:fldChar w:fldCharType="end"/>
      </w:r>
      <w:r w:rsidR="006A2EEA" w:rsidRPr="006C5559">
        <w:t>.</w:t>
      </w:r>
      <w:r w:rsidRPr="006C5559">
        <w:t xml:space="preserve"> This focus not only addresses regulatory and competitive challenges but also positions FutureEnergy as a leader in digital transformation within Australia’s energy sector.</w:t>
      </w:r>
    </w:p>
    <w:p w14:paraId="0A37C9A2" w14:textId="77777777" w:rsidR="00B23C17" w:rsidRPr="006C5559" w:rsidRDefault="00B23C17" w:rsidP="00CA2B2E">
      <w:pPr>
        <w:jc w:val="both"/>
      </w:pPr>
    </w:p>
    <w:p w14:paraId="64E42E86" w14:textId="72743C19" w:rsidR="7571A211" w:rsidRPr="006C5559" w:rsidRDefault="7571A211" w:rsidP="00E472EF"/>
    <w:p w14:paraId="1D134227" w14:textId="77777777" w:rsidR="00B23C17" w:rsidRPr="006C5559" w:rsidRDefault="00B23C17" w:rsidP="00E472EF"/>
    <w:p w14:paraId="573442B2" w14:textId="7E2128A4" w:rsidR="70C08E4B" w:rsidRDefault="70C08E4B" w:rsidP="70C08E4B">
      <w:pPr>
        <w:pStyle w:val="Heading1"/>
      </w:pPr>
    </w:p>
    <w:p w14:paraId="44E33BF9" w14:textId="31AF9D44" w:rsidR="08BFEE96" w:rsidRPr="006C5559" w:rsidRDefault="00C6358C" w:rsidP="00E369AA">
      <w:pPr>
        <w:pStyle w:val="Heading1"/>
      </w:pPr>
      <w:bookmarkStart w:id="11" w:name="_Toc205819952"/>
      <w:r>
        <w:t xml:space="preserve">3.0 </w:t>
      </w:r>
      <w:r w:rsidR="00047CA0">
        <w:t>Current</w:t>
      </w:r>
      <w:r w:rsidR="08BFEE96" w:rsidRPr="006C5559">
        <w:t xml:space="preserve"> Maintenance Process Overview</w:t>
      </w:r>
      <w:bookmarkEnd w:id="11"/>
    </w:p>
    <w:p w14:paraId="66C65AE7" w14:textId="4C08F3AD" w:rsidR="08BFEE96" w:rsidRPr="006C5559" w:rsidRDefault="00C6358C" w:rsidP="00865198">
      <w:pPr>
        <w:pStyle w:val="Heading2"/>
      </w:pPr>
      <w:bookmarkStart w:id="12" w:name="_Toc205819953"/>
      <w:r>
        <w:t xml:space="preserve">3.1 </w:t>
      </w:r>
      <w:r w:rsidR="08BFEE96" w:rsidRPr="006C5559">
        <w:t>Fragmented Maintenance Landscape</w:t>
      </w:r>
      <w:bookmarkEnd w:id="12"/>
    </w:p>
    <w:p w14:paraId="22228BB9" w14:textId="1E9F2A7F" w:rsidR="08BFEE96" w:rsidRPr="006C5559" w:rsidRDefault="08BFEE96" w:rsidP="00CA2B2E">
      <w:pPr>
        <w:jc w:val="both"/>
      </w:pPr>
      <w:r w:rsidRPr="006C5559">
        <w:t>FutureEnergy operates several types of power plants across South Australia, including coal, gas, wind, and solar. Although the company covers both traditional and renewable energy sources, maintenance and asset management are handled very differently at each site. Coal and gas plants rely on legacy, manual routines, while wind and solar sites are managed with sensors. Importantly, these approaches are not linked, so each plant follows its own maintenance process, making coordination difficult and limiting overall visibility across the company.</w:t>
      </w:r>
    </w:p>
    <w:p w14:paraId="6FA07910" w14:textId="362AE880" w:rsidR="08BFEE96" w:rsidRPr="006C5559" w:rsidRDefault="00C6358C" w:rsidP="00865198">
      <w:pPr>
        <w:pStyle w:val="Heading2"/>
      </w:pPr>
      <w:bookmarkStart w:id="13" w:name="_Toc205819954"/>
      <w:r>
        <w:t xml:space="preserve">3.2 </w:t>
      </w:r>
      <w:r w:rsidR="08BFEE96" w:rsidRPr="006C5559">
        <w:t>Manual and Reactive Maintenance in Fossil Fuel Plants</w:t>
      </w:r>
      <w:bookmarkEnd w:id="13"/>
    </w:p>
    <w:p w14:paraId="7F7A1AEC" w14:textId="6BEDDE52" w:rsidR="08BFEE96" w:rsidRPr="006C5559" w:rsidRDefault="08BFEE96" w:rsidP="00CA2B2E">
      <w:pPr>
        <w:jc w:val="both"/>
      </w:pPr>
      <w:r w:rsidRPr="006C5559">
        <w:t>Maintenance at the coal and gas power stations is organized at the plant level according to established routines. The coal plant is under a long-term decommissioning plan and receives coal supplies via contracts negotiated on price, quality, and delivery frequency. The gas plant was modernized in 2010 with sensor technology to support monitoring. Overall, maintenance activities for fossil fuel plants remain local, with no integration between plants or with company headquarters.</w:t>
      </w:r>
    </w:p>
    <w:p w14:paraId="4B07BAE2" w14:textId="6CDC0F19" w:rsidR="08BFEE96" w:rsidRPr="006C5559" w:rsidRDefault="00C6358C" w:rsidP="00865198">
      <w:pPr>
        <w:pStyle w:val="Heading2"/>
      </w:pPr>
      <w:bookmarkStart w:id="14" w:name="_Toc205819955"/>
      <w:r>
        <w:t xml:space="preserve">3.3 </w:t>
      </w:r>
      <w:r w:rsidR="08BFEE96" w:rsidRPr="006C5559">
        <w:t>Sensor-Based, Yet Isolated, Maintenance in Renewable Plants</w:t>
      </w:r>
      <w:bookmarkEnd w:id="14"/>
      <w:r w:rsidR="006E2A16">
        <w:t xml:space="preserve"> </w:t>
      </w:r>
    </w:p>
    <w:p w14:paraId="44D57B66" w14:textId="78B6885D" w:rsidR="08BFEE96" w:rsidRPr="006C5559" w:rsidRDefault="08BFEE96" w:rsidP="00CA2B2E">
      <w:pPr>
        <w:jc w:val="both"/>
      </w:pPr>
      <w:r w:rsidRPr="006C5559">
        <w:t>Wind and solar farms are equipped with state-of-the-art sensors and can be operated remotely. Maintenance at the windfarm involves manual inspections every six months, while solar panels require regular cleaning every six to twelve months and occasional replacement. Monitoring and maintenance are managed within each plant, with no integration or data sharing across sites.</w:t>
      </w:r>
      <w:r w:rsidR="006E2A16">
        <w:t xml:space="preserve"> </w:t>
      </w:r>
    </w:p>
    <w:p w14:paraId="5C544CFE" w14:textId="613B039B" w:rsidR="08BFEE96" w:rsidRPr="006C5559" w:rsidRDefault="00C6358C" w:rsidP="0080153B">
      <w:pPr>
        <w:pStyle w:val="Heading2"/>
      </w:pPr>
      <w:bookmarkStart w:id="15" w:name="_Toc205819956"/>
      <w:r>
        <w:t xml:space="preserve">3.4 </w:t>
      </w:r>
      <w:r w:rsidR="08BFEE96" w:rsidRPr="006C5559">
        <w:t>Lack of Centralized Visibility and Coordination</w:t>
      </w:r>
      <w:bookmarkEnd w:id="15"/>
    </w:p>
    <w:p w14:paraId="64D400A7" w14:textId="2FB8CE07" w:rsidR="08BFEE96" w:rsidRPr="006C5559" w:rsidRDefault="08BFEE96" w:rsidP="00CA2B2E">
      <w:pPr>
        <w:jc w:val="both"/>
      </w:pPr>
      <w:r w:rsidRPr="006C5559">
        <w:t>There is no mention of FutureEnergy using a unified platform for asset management. Fossil fuel and renewable operations are managed separately, with maintenance records, schedules, and processes kept at each site. There is no aggregation or sharing of maintenance data, which limits company-wide visibility, coordination, and informed decision-making.</w:t>
      </w:r>
    </w:p>
    <w:p w14:paraId="577C79C9" w14:textId="51714FBF" w:rsidR="7571A211" w:rsidRPr="006C5559" w:rsidRDefault="7571A211" w:rsidP="00E472EF"/>
    <w:p w14:paraId="621DF4CD" w14:textId="74B54AD8" w:rsidR="0055590B" w:rsidRPr="006C5559" w:rsidRDefault="00C6358C" w:rsidP="006B228A">
      <w:pPr>
        <w:pStyle w:val="Heading1"/>
        <w:rPr>
          <w:lang w:eastAsia="en-AU"/>
        </w:rPr>
      </w:pPr>
      <w:bookmarkStart w:id="16" w:name="_Toc205819957"/>
      <w:r>
        <w:rPr>
          <w:lang w:eastAsia="en-AU"/>
        </w:rPr>
        <w:t xml:space="preserve">4.0 </w:t>
      </w:r>
      <w:r w:rsidR="0055590B" w:rsidRPr="006C5559">
        <w:rPr>
          <w:lang w:eastAsia="en-AU"/>
        </w:rPr>
        <w:t>Problem Statement and Digital Transformation Drivers</w:t>
      </w:r>
      <w:bookmarkEnd w:id="16"/>
    </w:p>
    <w:p w14:paraId="6B83B715" w14:textId="77777777" w:rsidR="009D140E" w:rsidRPr="009D140E" w:rsidRDefault="009D140E" w:rsidP="009D140E">
      <w:pPr>
        <w:rPr>
          <w:lang w:eastAsia="en-AU"/>
        </w:rPr>
      </w:pPr>
    </w:p>
    <w:p w14:paraId="55468B5C" w14:textId="7EAEB7BA" w:rsidR="0055590B" w:rsidRPr="006C5559" w:rsidRDefault="0055590B" w:rsidP="00CA2B2E">
      <w:pPr>
        <w:jc w:val="both"/>
        <w:rPr>
          <w:lang w:eastAsia="en-AU"/>
        </w:rPr>
      </w:pPr>
      <w:r w:rsidRPr="006C5559">
        <w:rPr>
          <w:lang w:eastAsia="en-AU"/>
        </w:rPr>
        <w:t>FutureEnergy’s current maintenance model is both fragmented and outdated. The company relies on disjointed systems and manual workflows that hinder operational efficiency. While FutureEnergy has outlined strategic goals focused on expanding its renewable energy portfolio, the supporting maintenance and asset management practices remain inconsistent and siloed</w:t>
      </w:r>
      <w:r w:rsidR="0091269C" w:rsidRPr="006C5559">
        <w:rPr>
          <w:lang w:eastAsia="en-AU"/>
        </w:rPr>
        <w:t xml:space="preserve"> </w:t>
      </w:r>
      <w:r w:rsidR="00F719CB" w:rsidRPr="006C5559">
        <w:rPr>
          <w:lang w:eastAsia="en-AU"/>
        </w:rPr>
        <w:fldChar w:fldCharType="begin"/>
      </w:r>
      <w:r w:rsidR="00F719CB" w:rsidRPr="006C5559">
        <w:rPr>
          <w:lang w:eastAsia="en-AU"/>
        </w:rPr>
        <w:instrText xml:space="preserve"> ADDIN EN.CITE &lt;EndNote&gt;&lt;Cite&gt;&lt;Author&gt;Zhan&lt;/Author&gt;&lt;Year&gt;2025&lt;/Year&gt;&lt;RecNum&gt;1&lt;/RecNum&gt;&lt;DisplayText&gt;(Zhan et al., 2025)&lt;/DisplayText&gt;&lt;record&gt;&lt;rec-number&gt;1&lt;/rec-number&gt;&lt;foreign-keys&gt;&lt;key app="EN" db-id="9fvtddz9n0v9t0efsx4p0tzor2px2aedravf" timestamp="1749222902"&gt;1&lt;/key&gt;&lt;/foreign-keys&gt;&lt;ref-type name="Journal Article"&gt;17&lt;/ref-type&gt;&lt;contributors&gt;&lt;authors&gt;&lt;author&gt;Zhan, Hanzhang&lt;/author&gt;&lt;author&gt;Hwang, Bon‐Gang&lt;/author&gt;&lt;author&gt;Krishnankutty, Pramesh&lt;/author&gt;&lt;/authors&gt;&lt;/contributors&gt;&lt;titles&gt;&lt;title&gt;Embracing digital transformation for sustainable development: Barriers to adopting digital twin in asset management within Singapore&amp;apos;s energy and chemicals industry&lt;/title&gt;&lt;secondary-title&gt;Sustainable development (Bradford, West Yorkshire, England)&lt;/secondary-title&gt;&lt;/titles&gt;&lt;periodical&gt;&lt;full-title&gt;Sustainable development (Bradford, West Yorkshire, England)&lt;/full-title&gt;&lt;/periodical&gt;&lt;pages&gt;2864-2887&lt;/pages&gt;&lt;volume&gt;33&lt;/volume&gt;&lt;number&gt;2&lt;/number&gt;&lt;keywords&gt;&lt;keyword&gt;Chemical industry&lt;/keyword&gt;&lt;keyword&gt;Chemicals&lt;/keyword&gt;&lt;keyword&gt;Competition&lt;/keyword&gt;&lt;keyword&gt;Data Analysis&lt;/keyword&gt;&lt;keyword&gt;Data Management&lt;/keyword&gt;&lt;keyword&gt;Energy development&lt;/keyword&gt;&lt;keyword&gt;Industry 4.0&lt;/keyword&gt;&lt;keyword&gt;Interviews&lt;/keyword&gt;&lt;keyword&gt;Investments&lt;/keyword&gt;&lt;keyword&gt;Management&lt;/keyword&gt;&lt;keyword&gt;Public administration&lt;/keyword&gt;&lt;keyword&gt;Social sciences&lt;/keyword&gt;&lt;keyword&gt;Sustainability&lt;/keyword&gt;&lt;keyword&gt;Sustainable development&lt;/keyword&gt;&lt;/keywords&gt;&lt;dates&gt;&lt;year&gt;2025&lt;/year&gt;&lt;/dates&gt;&lt;pub-location&gt;Chichester, UK&lt;/pub-location&gt;&lt;publisher&gt;John Wiley &amp;amp; Sons, Inc&lt;/publisher&gt;&lt;isbn&gt;0968-0802&lt;/isbn&gt;&lt;urls&gt;&lt;/urls&gt;&lt;electronic-resource-num&gt;10.1002/sd.3270&lt;/electronic-resource-num&gt;&lt;/record&gt;&lt;/Cite&gt;&lt;/EndNote&gt;</w:instrText>
      </w:r>
      <w:r w:rsidR="00F719CB" w:rsidRPr="006C5559">
        <w:rPr>
          <w:lang w:eastAsia="en-AU"/>
        </w:rPr>
        <w:fldChar w:fldCharType="separate"/>
      </w:r>
      <w:r w:rsidR="00F719CB" w:rsidRPr="006C5559">
        <w:rPr>
          <w:lang w:eastAsia="en-AU"/>
        </w:rPr>
        <w:t>(Zhan et al., 2025)</w:t>
      </w:r>
      <w:r w:rsidR="00F719CB" w:rsidRPr="006C5559">
        <w:rPr>
          <w:lang w:eastAsia="en-AU"/>
        </w:rPr>
        <w:fldChar w:fldCharType="end"/>
      </w:r>
      <w:r w:rsidR="00F719CB" w:rsidRPr="006C5559">
        <w:rPr>
          <w:lang w:eastAsia="en-AU"/>
        </w:rPr>
        <w:t>.</w:t>
      </w:r>
    </w:p>
    <w:p w14:paraId="0E5D2350" w14:textId="1C1BB81B" w:rsidR="0055590B" w:rsidRPr="006C5559" w:rsidRDefault="0055590B" w:rsidP="00CA2B2E">
      <w:pPr>
        <w:jc w:val="both"/>
        <w:rPr>
          <w:lang w:eastAsia="en-AU"/>
        </w:rPr>
      </w:pPr>
      <w:r w:rsidRPr="006C5559">
        <w:rPr>
          <w:lang w:eastAsia="en-AU"/>
        </w:rPr>
        <w:t>The organization operates a diverse mix of coal, gas, wind, and solar generation assets</w:t>
      </w:r>
      <w:r w:rsidR="008C576B" w:rsidRPr="006C5559">
        <w:rPr>
          <w:lang w:eastAsia="en-AU"/>
        </w:rPr>
        <w:t xml:space="preserve">, </w:t>
      </w:r>
      <w:r w:rsidRPr="006C5559">
        <w:rPr>
          <w:lang w:eastAsia="en-AU"/>
        </w:rPr>
        <w:t>each managed independently using distinct tools and protocols. Asset management for fossil fuel stations (coal and gas) still relies on manual inspections and fixed-interval servicing. In contrast, wind and solar plants are equipped with modern, sensor-based monitoring systems that support remote diagnostics. However, despite these technological disparities, no centralized platform exists to integrate maintenance operations or provide enterprise-wide asset visibility.</w:t>
      </w:r>
    </w:p>
    <w:p w14:paraId="26207434" w14:textId="77777777" w:rsidR="0055590B" w:rsidRPr="006C5559" w:rsidRDefault="0055590B" w:rsidP="00CA2B2E">
      <w:pPr>
        <w:jc w:val="both"/>
        <w:rPr>
          <w:lang w:eastAsia="en-AU"/>
        </w:rPr>
      </w:pPr>
      <w:r w:rsidRPr="006C5559">
        <w:rPr>
          <w:lang w:eastAsia="en-AU"/>
        </w:rPr>
        <w:t>This lack of integration results in inefficient scheduling, limited data-driven decision-making, and increased operational risk. Recognizing this, FutureEnergy is exploring the consolidation of all asset maintenance under a unified ERP platform. This transformation is proposed to standardize operations, improve uptime, and support long-term growth.</w:t>
      </w:r>
    </w:p>
    <w:p w14:paraId="7028A1BF" w14:textId="3715D11E" w:rsidR="0055590B" w:rsidRPr="006C5559" w:rsidRDefault="0055590B" w:rsidP="00CA2B2E">
      <w:pPr>
        <w:jc w:val="both"/>
        <w:rPr>
          <w:lang w:eastAsia="en-AU"/>
        </w:rPr>
      </w:pPr>
      <w:r w:rsidRPr="006C5559">
        <w:rPr>
          <w:lang w:eastAsia="en-AU"/>
        </w:rPr>
        <w:t>Externally, the South Australian Government has mandated a complete shift to renewable energy generation by 2027, adding urgency to FutureEnergy’s modernization efforts</w:t>
      </w:r>
      <w:r w:rsidR="0097741B" w:rsidRPr="006C5559">
        <w:rPr>
          <w:lang w:eastAsia="en-AU"/>
        </w:rPr>
        <w:t xml:space="preserve"> </w:t>
      </w:r>
      <w:r w:rsidR="00AA24EA" w:rsidRPr="006C5559">
        <w:rPr>
          <w:lang w:eastAsia="en-AU"/>
        </w:rPr>
        <w:fldChar w:fldCharType="begin"/>
      </w:r>
      <w:r w:rsidR="006C53C6" w:rsidRPr="006C5559">
        <w:rPr>
          <w:lang w:eastAsia="en-AU"/>
        </w:rPr>
        <w:instrText xml:space="preserve"> ADDIN EN.CITE &lt;EndNote&gt;&lt;Cite&gt;&lt;Author&gt;Mahmood&lt;/Author&gt;&lt;Year&gt;2024&lt;/Year&gt;&lt;RecNum&gt;2&lt;/RecNum&gt;&lt;DisplayText&gt;(Mahmood et al., 2024)&lt;/DisplayText&gt;&lt;record&gt;&lt;rec-number&gt;2&lt;/rec-number&gt;&lt;foreign-keys&gt;&lt;key app="EN" db-id="9fvtddz9n0v9t0efsx4p0tzor2px2aedravf" timestamp="1749222908"&gt;2&lt;/key&gt;&lt;/foreign-keys&gt;&lt;ref-type name="Journal Article"&gt;17&lt;/ref-type&gt;&lt;contributors&gt;&lt;authors&gt;&lt;author&gt;Mahmood, Swadi&lt;/author&gt;&lt;author&gt;Dheyaa Jasim, Kadhim&lt;/author&gt;&lt;author&gt;Mohamed, Salem&lt;/author&gt;&lt;author&gt;Firas Mohammed, Tuaimah&lt;/author&gt;&lt;author&gt;Ammar Sabri, Majeed&lt;/author&gt;&lt;author&gt;Ali Jawad, Alrubaie&lt;/author&gt;&lt;/authors&gt;&lt;/contributors&gt;&lt;titles&gt;&lt;title&gt;Investigating and predicting the role of photovoltaic, wind, and hydrogen energies in sustainable global energy evolution Investigating and predicting the role of photovoltaic, wind, and hydrogen energies in sustainable global energy evolution&lt;/title&gt;&lt;secondary-title&gt;Global Energy Interconnection&lt;/secondary-title&gt;&lt;/titles&gt;&lt;periodical&gt;&lt;full-title&gt;Global Energy Interconnection&lt;/full-title&gt;&lt;/periodical&gt;&lt;pages&gt;429-445&lt;/pages&gt;&lt;volume&gt;7&lt;/volume&gt;&lt;number&gt;4&lt;/number&gt;&lt;keywords&gt;&lt;keyword&gt;Sustainability&lt;/keyword&gt;&lt;/keywords&gt;&lt;dates&gt;&lt;year&gt;2024&lt;/year&gt;&lt;/dates&gt;&lt;publisher&gt;KeAi Communications Co., Ltd&lt;/publisher&gt;&lt;isbn&gt;2096-5117&lt;/isbn&gt;&lt;urls&gt;&lt;/urls&gt;&lt;/record&gt;&lt;/Cite&gt;&lt;/EndNote&gt;</w:instrText>
      </w:r>
      <w:r w:rsidR="00AA24EA" w:rsidRPr="006C5559">
        <w:rPr>
          <w:lang w:eastAsia="en-AU"/>
        </w:rPr>
        <w:fldChar w:fldCharType="separate"/>
      </w:r>
      <w:r w:rsidR="00AA24EA" w:rsidRPr="006C5559">
        <w:rPr>
          <w:lang w:eastAsia="en-AU"/>
        </w:rPr>
        <w:t>(Mahmood et al., 2024)</w:t>
      </w:r>
      <w:r w:rsidR="00AA24EA" w:rsidRPr="006C5559">
        <w:rPr>
          <w:lang w:eastAsia="en-AU"/>
        </w:rPr>
        <w:fldChar w:fldCharType="end"/>
      </w:r>
      <w:r w:rsidRPr="006C5559">
        <w:rPr>
          <w:lang w:eastAsia="en-AU"/>
        </w:rPr>
        <w:t xml:space="preserve">. In parallel, industry competitors such as AGL and </w:t>
      </w:r>
      <w:proofErr w:type="spellStart"/>
      <w:r w:rsidRPr="006C5559">
        <w:rPr>
          <w:lang w:eastAsia="en-AU"/>
        </w:rPr>
        <w:t>SimplyEnergy</w:t>
      </w:r>
      <w:proofErr w:type="spellEnd"/>
      <w:r w:rsidRPr="006C5559">
        <w:rPr>
          <w:lang w:eastAsia="en-AU"/>
        </w:rPr>
        <w:t xml:space="preserve"> are advancing rapidly with digital tools and integrated operations</w:t>
      </w:r>
      <w:r w:rsidR="00A33425" w:rsidRPr="006C5559">
        <w:rPr>
          <w:lang w:eastAsia="en-AU"/>
        </w:rPr>
        <w:t xml:space="preserve"> </w:t>
      </w:r>
      <w:r w:rsidR="00B63C40" w:rsidRPr="006C5559">
        <w:rPr>
          <w:lang w:eastAsia="en-AU"/>
        </w:rPr>
        <w:t xml:space="preserve">by </w:t>
      </w:r>
      <w:r w:rsidRPr="006C5559">
        <w:rPr>
          <w:lang w:eastAsia="en-AU"/>
        </w:rPr>
        <w:t>highlighting the need for FutureEnergy to accelerate its own transformation to remain competitive.</w:t>
      </w:r>
      <w:r w:rsidR="00974B01" w:rsidRPr="006C5559">
        <w:rPr>
          <w:lang w:eastAsia="en-AU"/>
        </w:rPr>
        <w:t xml:space="preserve"> </w:t>
      </w:r>
      <w:r w:rsidRPr="006C5559">
        <w:rPr>
          <w:lang w:eastAsia="en-AU"/>
        </w:rPr>
        <w:t>These internal limitations and external pressures form the foundation for FutureEnergy’s proposal to pursue a digital transformation strategy. The following section outlines the rationale for selecting specific Industry 4.0 technologies to support this strategic initiative.</w:t>
      </w:r>
    </w:p>
    <w:p w14:paraId="3D91B583" w14:textId="50485C0D" w:rsidR="0055590B" w:rsidRPr="006C5559" w:rsidRDefault="00C6358C" w:rsidP="006B228A">
      <w:pPr>
        <w:pStyle w:val="Heading1"/>
      </w:pPr>
      <w:bookmarkStart w:id="17" w:name="_Toc205819958"/>
      <w:r>
        <w:t xml:space="preserve">5.0 </w:t>
      </w:r>
      <w:r w:rsidR="0055590B" w:rsidRPr="006C5559">
        <w:t>Industry 4.0 Integration</w:t>
      </w:r>
      <w:bookmarkEnd w:id="17"/>
    </w:p>
    <w:p w14:paraId="19ED4666" w14:textId="3176C714" w:rsidR="0055590B" w:rsidRPr="006C5559" w:rsidRDefault="0055590B" w:rsidP="00CA2B2E">
      <w:pPr>
        <w:pStyle w:val="NormalWeb"/>
        <w:jc w:val="both"/>
      </w:pPr>
      <w:r w:rsidRPr="006C5559">
        <w:t xml:space="preserve">There is a need to adapt and implement Industry 4.0 technologies like namely </w:t>
      </w:r>
      <w:proofErr w:type="spellStart"/>
      <w:r w:rsidR="00B15C84">
        <w:t>IIoT</w:t>
      </w:r>
      <w:proofErr w:type="spellEnd"/>
      <w:r w:rsidRPr="006C5559">
        <w:t>-enabled sensors, Digital Twin simulation engines, and predictive analytics</w:t>
      </w:r>
      <w:r w:rsidR="00D77C0E" w:rsidRPr="006C5559">
        <w:t xml:space="preserve"> </w:t>
      </w:r>
      <w:r w:rsidR="00E2015B" w:rsidRPr="006C5559">
        <w:fldChar w:fldCharType="begin"/>
      </w:r>
      <w:r w:rsidR="006C53C6" w:rsidRPr="006C5559">
        <w:instrText xml:space="preserve"> ADDIN EN.CITE &lt;EndNote&gt;&lt;Cite&gt;&lt;Author&gt;Mohd&lt;/Author&gt;&lt;Year&gt;2023&lt;/Year&gt;&lt;RecNum&gt;3&lt;/RecNum&gt;&lt;DisplayText&gt;(Mohd et al., 2023)&lt;/DisplayText&gt;&lt;record&gt;&lt;rec-number&gt;3&lt;/rec-number&gt;&lt;foreign-keys&gt;&lt;key app="EN" db-id="9fvtddz9n0v9t0efsx4p0tzor2px2aedravf" timestamp="1749222912"&gt;3&lt;/key&gt;&lt;/foreign-keys&gt;&lt;ref-type name="Journal Article"&gt;17&lt;/ref-type&gt;&lt;contributors&gt;&lt;authors&gt;&lt;author&gt;Mohd, Javaid&lt;/author&gt;&lt;author&gt;Abid, Haleem&lt;/author&gt;&lt;author&gt;Rajiv, Suman&lt;/author&gt;&lt;/authors&gt;&lt;/contributors&gt;&lt;titles&gt;&lt;title&gt;Digital Twin applications toward Industry 4.0: A Review Digital Twin applications toward Industry 4.0: A Review&lt;/title&gt;&lt;secondary-title&gt;Cognitive robotics&lt;/secondary-title&gt;&lt;/titles&gt;&lt;periodical&gt;&lt;full-title&gt;Cognitive robotics&lt;/full-title&gt;&lt;/periodical&gt;&lt;pages&gt;71-92&lt;/pages&gt;&lt;volume&gt;3&lt;/volume&gt;&lt;keywords&gt;&lt;keyword&gt;Industry 4.0&lt;/keyword&gt;&lt;/keywords&gt;&lt;dates&gt;&lt;year&gt;2023&lt;/year&gt;&lt;/dates&gt;&lt;publisher&gt;KeAi Communications Co. Ltd&lt;/publisher&gt;&lt;isbn&gt;2667-2413&lt;/isbn&gt;&lt;urls&gt;&lt;/urls&gt;&lt;/record&gt;&lt;/Cite&gt;&lt;/EndNote&gt;</w:instrText>
      </w:r>
      <w:r w:rsidR="00E2015B" w:rsidRPr="006C5559">
        <w:fldChar w:fldCharType="separate"/>
      </w:r>
      <w:r w:rsidR="00E2015B" w:rsidRPr="006C5559">
        <w:t>(Mohd et al., 2023)</w:t>
      </w:r>
      <w:r w:rsidR="00E2015B" w:rsidRPr="006C5559">
        <w:fldChar w:fldCharType="end"/>
      </w:r>
      <w:r w:rsidRPr="006C5559">
        <w:t>. These technologies can act as a critical enabler of FutureEnergy’s transition toward unified, predictive asset maintenance. These technologies directly address the company’s operational bottlenecks and align with its strategic direction, particularly the shift toward renewable energy. </w:t>
      </w:r>
    </w:p>
    <w:p w14:paraId="0430EB35" w14:textId="5677DC5D" w:rsidR="0055590B" w:rsidRPr="006C5559" w:rsidRDefault="00C6358C" w:rsidP="008A4876">
      <w:pPr>
        <w:pStyle w:val="Heading2"/>
      </w:pPr>
      <w:bookmarkStart w:id="18" w:name="_Toc205819959"/>
      <w:r>
        <w:lastRenderedPageBreak/>
        <w:t xml:space="preserve">5.1 </w:t>
      </w:r>
      <w:r w:rsidR="0055590B" w:rsidRPr="006C5559">
        <w:t xml:space="preserve">Use of </w:t>
      </w:r>
      <w:proofErr w:type="spellStart"/>
      <w:r w:rsidR="00B15C84">
        <w:t>IIoT</w:t>
      </w:r>
      <w:proofErr w:type="spellEnd"/>
      <w:r w:rsidR="0055590B" w:rsidRPr="006C5559">
        <w:t xml:space="preserve"> Sensors for Asset Data Collection</w:t>
      </w:r>
      <w:bookmarkEnd w:id="18"/>
    </w:p>
    <w:p w14:paraId="7E9125A8" w14:textId="209AC627" w:rsidR="0055590B" w:rsidRPr="006C5559" w:rsidRDefault="0055590B" w:rsidP="00CA2B2E">
      <w:pPr>
        <w:pStyle w:val="NormalWeb"/>
        <w:jc w:val="both"/>
      </w:pPr>
      <w:r w:rsidRPr="006C5559">
        <w:t>The current inconsistency in maintenance approaches across asset types—manual for fossil fuel stations and sensor-based for renewables has led to fragmented oversights along with providing limited strategic coordination.</w:t>
      </w:r>
      <w:r w:rsidR="003C4801" w:rsidRPr="006C5559">
        <w:t xml:space="preserve"> By equipping assets with standardized </w:t>
      </w:r>
      <w:proofErr w:type="spellStart"/>
      <w:r w:rsidR="00B15C84">
        <w:t>IIoT</w:t>
      </w:r>
      <w:proofErr w:type="spellEnd"/>
      <w:r w:rsidR="003C4801" w:rsidRPr="006C5559">
        <w:t xml:space="preserve"> sensors, </w:t>
      </w:r>
      <w:proofErr w:type="spellStart"/>
      <w:r w:rsidR="003C4801" w:rsidRPr="006C5559">
        <w:t>FutureEnergy</w:t>
      </w:r>
      <w:proofErr w:type="spellEnd"/>
      <w:r w:rsidR="003C4801" w:rsidRPr="006C5559">
        <w:t xml:space="preserve"> can capture real-time data such as temperature, vibration, pressure, and electrical load</w:t>
      </w:r>
      <w:r w:rsidR="00683119" w:rsidRPr="006C5559">
        <w:t xml:space="preserve"> </w:t>
      </w:r>
      <w:r w:rsidR="00D50D8C" w:rsidRPr="006C5559">
        <w:fldChar w:fldCharType="begin"/>
      </w:r>
      <w:r w:rsidR="006C53C6" w:rsidRPr="006C5559">
        <w:instrText xml:space="preserve"> ADDIN EN.CITE &lt;EndNote&gt;&lt;Cite&gt;&lt;Author&gt;Dilshad Ansari&lt;/Author&gt;&lt;Year&gt;2024&lt;/Year&gt;&lt;RecNum&gt;5&lt;/RecNum&gt;&lt;DisplayText&gt;(Dilshad Ansari et al., 2024)&lt;/DisplayText&gt;&lt;record&gt;&lt;rec-number&gt;5&lt;/rec-number&gt;&lt;foreign-keys&gt;&lt;key app="EN" db-id="9fvtddz9n0v9t0efsx4p0tzor2px2aedravf" timestamp="1749222919"&gt;5&lt;/key&gt;&lt;/foreign-keys&gt;&lt;ref-type name="Book Section"&gt;5&lt;/ref-type&gt;&lt;contributors&gt;&lt;authors&gt;&lt;author&gt;Dilshad Ansari, Mohd&lt;/author&gt;&lt;author&gt;Singh, Neha&lt;/author&gt;&lt;author&gt;Birla, Shilpi&lt;/author&gt;&lt;author&gt;Shukla, Neeraj Kumar&lt;/author&gt;&lt;/authors&gt;&lt;/contributors&gt;&lt;titles&gt;&lt;title&gt;An Overview of Predictive Maintenance and Load Forecasting&lt;/title&gt;&lt;/titles&gt;&lt;dates&gt;&lt;year&gt;2024&lt;/year&gt;&lt;/dates&gt;&lt;pub-location&gt;United States&lt;/pub-location&gt;&lt;publisher&gt;John Wiley &amp;amp; Sons, Incorporated&lt;/publisher&gt;&lt;isbn&gt;1394227965&lt;/isbn&gt;&lt;urls&gt;&lt;/urls&gt;&lt;electronic-resource-num&gt;10.1002/9781394227990.ch11&lt;/electronic-resource-num&gt;&lt;/record&gt;&lt;/Cite&gt;&lt;/EndNote&gt;</w:instrText>
      </w:r>
      <w:r w:rsidR="00D50D8C" w:rsidRPr="006C5559">
        <w:fldChar w:fldCharType="separate"/>
      </w:r>
      <w:r w:rsidR="00D50D8C" w:rsidRPr="006C5559">
        <w:t>(Dilshad Ansari et al., 2024)</w:t>
      </w:r>
      <w:r w:rsidR="00D50D8C" w:rsidRPr="006C5559">
        <w:fldChar w:fldCharType="end"/>
      </w:r>
      <w:r w:rsidR="003C4801" w:rsidRPr="006C5559">
        <w:t>. This enables consistent and centralized monitoring across the entire generation portfolio, enhancing situational awareness and responsiveness</w:t>
      </w:r>
      <w:r w:rsidR="008366C4" w:rsidRPr="006C5559">
        <w:t xml:space="preserve">. </w:t>
      </w:r>
    </w:p>
    <w:p w14:paraId="19E52C97" w14:textId="2A506D1C" w:rsidR="008366C4" w:rsidRPr="006C5559" w:rsidRDefault="00C6358C" w:rsidP="008A4876">
      <w:pPr>
        <w:pStyle w:val="Heading2"/>
      </w:pPr>
      <w:bookmarkStart w:id="19" w:name="_Toc205819960"/>
      <w:r>
        <w:t xml:space="preserve">5.2 </w:t>
      </w:r>
      <w:r w:rsidR="008366C4" w:rsidRPr="006C5559">
        <w:t>Linking Sensor Data to Digital Twin Simulation</w:t>
      </w:r>
      <w:bookmarkEnd w:id="19"/>
    </w:p>
    <w:p w14:paraId="21FC8767" w14:textId="3B9AA92B" w:rsidR="00406889" w:rsidRPr="006C5559" w:rsidRDefault="008366C4" w:rsidP="00CA2B2E">
      <w:pPr>
        <w:pStyle w:val="NormalWeb"/>
        <w:jc w:val="both"/>
      </w:pPr>
      <w:r w:rsidRPr="006C5559">
        <w:t xml:space="preserve">While </w:t>
      </w:r>
      <w:proofErr w:type="spellStart"/>
      <w:r w:rsidR="00B15C84">
        <w:t>IIoT</w:t>
      </w:r>
      <w:proofErr w:type="spellEnd"/>
      <w:r w:rsidRPr="006C5559">
        <w:t xml:space="preserve"> sensors provide visibility, the </w:t>
      </w:r>
      <w:r w:rsidR="00106686" w:rsidRPr="006C5559">
        <w:t xml:space="preserve">actual benefit will come when linked to </w:t>
      </w:r>
      <w:r w:rsidRPr="006C5559">
        <w:t xml:space="preserve">a Digital Twin simulation engine. The Digital Twin </w:t>
      </w:r>
      <w:r w:rsidR="003C4801" w:rsidRPr="006C5559">
        <w:t xml:space="preserve">will </w:t>
      </w:r>
      <w:r w:rsidR="00106686" w:rsidRPr="006C5559">
        <w:t xml:space="preserve">utilize the </w:t>
      </w:r>
      <w:r w:rsidRPr="006C5559">
        <w:t xml:space="preserve">historical </w:t>
      </w:r>
      <w:r w:rsidR="00106686" w:rsidRPr="006C5559">
        <w:t xml:space="preserve">data as well as the </w:t>
      </w:r>
      <w:r w:rsidRPr="006C5559">
        <w:t>real-time data to create dynamic models of</w:t>
      </w:r>
      <w:r w:rsidR="003C4801" w:rsidRPr="006C5559">
        <w:t xml:space="preserve"> </w:t>
      </w:r>
      <w:r w:rsidR="00106686" w:rsidRPr="006C5559">
        <w:t>FutureEnergy's</w:t>
      </w:r>
      <w:r w:rsidRPr="006C5559">
        <w:t xml:space="preserve"> physical assets. </w:t>
      </w:r>
      <w:r w:rsidR="00106686" w:rsidRPr="006C5559">
        <w:t xml:space="preserve">The </w:t>
      </w:r>
      <w:r w:rsidRPr="006C5559">
        <w:t>simulations</w:t>
      </w:r>
      <w:r w:rsidR="003C4801" w:rsidRPr="006C5559">
        <w:t xml:space="preserve"> will then</w:t>
      </w:r>
      <w:r w:rsidRPr="006C5559">
        <w:t xml:space="preserve"> forecast future </w:t>
      </w:r>
      <w:r w:rsidR="00106686" w:rsidRPr="006C5559">
        <w:t xml:space="preserve">degradations, estimate </w:t>
      </w:r>
      <w:r w:rsidRPr="006C5559">
        <w:t xml:space="preserve">component stress </w:t>
      </w:r>
      <w:r w:rsidR="00106686" w:rsidRPr="006C5559">
        <w:t>across various</w:t>
      </w:r>
      <w:r w:rsidRPr="006C5559">
        <w:t xml:space="preserve"> conditions, and </w:t>
      </w:r>
      <w:r w:rsidR="00106686" w:rsidRPr="006C5559">
        <w:t xml:space="preserve">forecast </w:t>
      </w:r>
      <w:r w:rsidRPr="006C5559">
        <w:t>remaining useful life (RUL</w:t>
      </w:r>
      <w:r w:rsidR="00D71E91" w:rsidRPr="006C5559">
        <w:t>)</w:t>
      </w:r>
      <w:r w:rsidR="00796E53" w:rsidRPr="006C5559">
        <w:t xml:space="preserve"> </w:t>
      </w:r>
      <w:r w:rsidR="002039CF" w:rsidRPr="006C5559">
        <w:fldChar w:fldCharType="begin"/>
      </w:r>
      <w:r w:rsidR="006C53C6" w:rsidRPr="006C5559">
        <w:instrText xml:space="preserve"> ADDIN EN.CITE &lt;EndNote&gt;&lt;Cite&gt;&lt;Author&gt;Yan&lt;/Author&gt;&lt;Year&gt;2021&lt;/Year&gt;&lt;RecNum&gt;4&lt;/RecNum&gt;&lt;DisplayText&gt;(Yan et al., 2021)&lt;/DisplayText&gt;&lt;record&gt;&lt;rec-number&gt;4&lt;/rec-number&gt;&lt;foreign-keys&gt;&lt;key app="EN" db-id="9fvtddz9n0v9t0efsx4p0tzor2px2aedravf" timestamp="1749222917"&gt;4&lt;/key&gt;&lt;/foreign-keys&gt;&lt;ref-type name="Journal Article"&gt;17&lt;/ref-type&gt;&lt;contributors&gt;&lt;authors&gt;&lt;author&gt;Yan, Tao&lt;/author&gt;&lt;author&gt;Lei, Yaguo&lt;/author&gt;&lt;author&gt;Li, Naipeng&lt;/author&gt;&lt;author&gt;Wang, Biao&lt;/author&gt;&lt;author&gt;Wang, Wenting&lt;/author&gt;&lt;/authors&gt;&lt;/contributors&gt;&lt;titles&gt;&lt;title&gt;Degradation modeling and remaining useful life prediction for dependent competing failure processes&lt;/title&gt;&lt;secondary-title&gt;Reliability engineering &amp;amp; system safety&lt;/secondary-title&gt;&lt;/titles&gt;&lt;periodical&gt;&lt;full-title&gt;Reliability engineering &amp;amp; system safety&lt;/full-title&gt;&lt;/periodical&gt;&lt;pages&gt;107638&lt;/pages&gt;&lt;volume&gt;212&lt;/volume&gt;&lt;keywords&gt;&lt;keyword&gt;Engineering&lt;/keyword&gt;&lt;keyword&gt;Mathematical models&lt;/keyword&gt;&lt;keyword&gt;Parameter estimation&lt;/keyword&gt;&lt;keyword&gt;Prophecies&lt;/keyword&gt;&lt;keyword&gt;Reliability (Engineering)&lt;/keyword&gt;&lt;keyword&gt;Technology&lt;/keyword&gt;&lt;/keywords&gt;&lt;dates&gt;&lt;year&gt;2021&lt;/year&gt;&lt;/dates&gt;&lt;pub-location&gt;OXFORD&lt;/pub-location&gt;&lt;publisher&gt;Elsevier Ltd&lt;/publisher&gt;&lt;isbn&gt;0951-8320&lt;/isbn&gt;&lt;urls&gt;&lt;/urls&gt;&lt;electronic-resource-num&gt;10.1016/j.ress.2021.107638&lt;/electronic-resource-num&gt;&lt;/record&gt;&lt;/Cite&gt;&lt;/EndNote&gt;</w:instrText>
      </w:r>
      <w:r w:rsidR="002039CF" w:rsidRPr="006C5559">
        <w:fldChar w:fldCharType="separate"/>
      </w:r>
      <w:r w:rsidR="002039CF" w:rsidRPr="006C5559">
        <w:t>(Yan et al., 2021)</w:t>
      </w:r>
      <w:r w:rsidR="002039CF" w:rsidRPr="006C5559">
        <w:fldChar w:fldCharType="end"/>
      </w:r>
      <w:r w:rsidR="00106686" w:rsidRPr="006C5559">
        <w:t xml:space="preserve">. Integrating real-time </w:t>
      </w:r>
      <w:proofErr w:type="spellStart"/>
      <w:r w:rsidR="00B15C84">
        <w:t>IIoT</w:t>
      </w:r>
      <w:proofErr w:type="spellEnd"/>
      <w:r w:rsidR="00106686" w:rsidRPr="006C5559">
        <w:t xml:space="preserve"> streams with the simulation engine gives timely updates, and predictions become accurate and timely.</w:t>
      </w:r>
    </w:p>
    <w:p w14:paraId="137034E9" w14:textId="61D520C2" w:rsidR="008366C4" w:rsidRPr="006C5559" w:rsidRDefault="008366C4" w:rsidP="00CA2B2E">
      <w:pPr>
        <w:pStyle w:val="NormalWeb"/>
        <w:jc w:val="both"/>
      </w:pPr>
      <w:r w:rsidRPr="006C5559">
        <w:t xml:space="preserve">For example, </w:t>
      </w:r>
      <w:r w:rsidR="004A6045" w:rsidRPr="006C5559">
        <w:t xml:space="preserve">a </w:t>
      </w:r>
      <w:r w:rsidRPr="006C5559">
        <w:t xml:space="preserve">temperature </w:t>
      </w:r>
      <w:r w:rsidR="004A6045" w:rsidRPr="006C5559">
        <w:t>spike</w:t>
      </w:r>
      <w:r w:rsidRPr="006C5559">
        <w:t xml:space="preserve"> in </w:t>
      </w:r>
      <w:r w:rsidR="004A6045" w:rsidRPr="006C5559">
        <w:t xml:space="preserve">an </w:t>
      </w:r>
      <w:proofErr w:type="spellStart"/>
      <w:r w:rsidR="00B15C84">
        <w:t>IIoT</w:t>
      </w:r>
      <w:proofErr w:type="spellEnd"/>
      <w:r w:rsidR="004A6045" w:rsidRPr="006C5559">
        <w:t xml:space="preserve"> sensor-monitored </w:t>
      </w:r>
      <w:r w:rsidRPr="006C5559">
        <w:t xml:space="preserve">gas turbine can be fed into the Digital Twin to simulate </w:t>
      </w:r>
      <w:r w:rsidR="004A6045" w:rsidRPr="006C5559">
        <w:t>expected</w:t>
      </w:r>
      <w:r w:rsidRPr="006C5559">
        <w:t xml:space="preserve"> bearing </w:t>
      </w:r>
      <w:r w:rsidR="004A6045" w:rsidRPr="006C5559">
        <w:t>failure.</w:t>
      </w:r>
      <w:r w:rsidRPr="006C5559">
        <w:t xml:space="preserve"> If the </w:t>
      </w:r>
      <w:r w:rsidR="004A6045" w:rsidRPr="006C5559">
        <w:t>expected</w:t>
      </w:r>
      <w:r w:rsidRPr="006C5559">
        <w:t xml:space="preserve"> stress </w:t>
      </w:r>
      <w:r w:rsidR="004A6045" w:rsidRPr="006C5559">
        <w:t>curve</w:t>
      </w:r>
      <w:r w:rsidRPr="006C5559">
        <w:t xml:space="preserve"> exceeds safe </w:t>
      </w:r>
      <w:r w:rsidR="004A6045" w:rsidRPr="006C5559">
        <w:t>limits, the</w:t>
      </w:r>
      <w:r w:rsidRPr="006C5559">
        <w:t xml:space="preserve"> maintenance alert is </w:t>
      </w:r>
      <w:r w:rsidR="004A6045" w:rsidRPr="006C5559">
        <w:t>issued even</w:t>
      </w:r>
      <w:r w:rsidRPr="006C5559">
        <w:t xml:space="preserve"> before </w:t>
      </w:r>
      <w:r w:rsidR="004A6045" w:rsidRPr="006C5559">
        <w:t>any real</w:t>
      </w:r>
      <w:r w:rsidRPr="006C5559">
        <w:t xml:space="preserve"> damage occurs</w:t>
      </w:r>
      <w:r w:rsidR="006B7950" w:rsidRPr="006C5559">
        <w:t xml:space="preserve"> </w:t>
      </w:r>
      <w:r w:rsidR="006B7950" w:rsidRPr="006C5559">
        <w:fldChar w:fldCharType="begin"/>
      </w:r>
      <w:r w:rsidR="006C53C6" w:rsidRPr="006C5559">
        <w:instrText xml:space="preserve"> ADDIN EN.CITE &lt;EndNote&gt;&lt;Cite&gt;&lt;Author&gt;Hu&lt;/Author&gt;&lt;Year&gt;2023&lt;/Year&gt;&lt;RecNum&gt;6&lt;/RecNum&gt;&lt;DisplayText&gt;(Hu et al., 2023)&lt;/DisplayText&gt;&lt;record&gt;&lt;rec-number&gt;6&lt;/rec-number&gt;&lt;foreign-keys&gt;&lt;key app="EN" db-id="9fvtddz9n0v9t0efsx4p0tzor2px2aedravf" timestamp="1749222921"&gt;6&lt;/key&gt;&lt;/foreign-keys&gt;&lt;ref-type name="Journal Article"&gt;17&lt;/ref-type&gt;&lt;contributors&gt;&lt;authors&gt;&lt;author&gt;Hu, Minghui&lt;/author&gt;&lt;author&gt;He, Ya&lt;/author&gt;&lt;author&gt;Lin, Xinzhi&lt;/author&gt;&lt;author&gt;Lu, Ziyuan&lt;/author&gt;&lt;author&gt;Jiang, Zhinong&lt;/author&gt;&lt;author&gt;Ma, Bo&lt;/author&gt;&lt;/authors&gt;&lt;/contributors&gt;&lt;titles&gt;&lt;title&gt;Digital twin model of gas turbine and its application in warning of performance fault&lt;/title&gt;&lt;secondary-title&gt;Chinese journal of aeronautics&lt;/secondary-title&gt;&lt;/titles&gt;&lt;periodical&gt;&lt;full-title&gt;Chinese journal of aeronautics&lt;/full-title&gt;&lt;/periodical&gt;&lt;pages&gt;449-470&lt;/pages&gt;&lt;volume&gt;36&lt;/volume&gt;&lt;number&gt;3&lt;/number&gt;&lt;keywords&gt;&lt;keyword&gt;Engineering&lt;/keyword&gt;&lt;keyword&gt;Technology&lt;/keyword&gt;&lt;/keywords&gt;&lt;dates&gt;&lt;year&gt;2023&lt;/year&gt;&lt;/dates&gt;&lt;pub-location&gt;NEW YORK&lt;/pub-location&gt;&lt;publisher&gt;Elsevier Ltd&lt;/publisher&gt;&lt;isbn&gt;1000-9361&lt;/isbn&gt;&lt;urls&gt;&lt;/urls&gt;&lt;electronic-resource-num&gt;10.1016/j.cja.2022.07.021&lt;/electronic-resource-num&gt;&lt;/record&gt;&lt;/Cite&gt;&lt;/EndNote&gt;</w:instrText>
      </w:r>
      <w:r w:rsidR="006B7950" w:rsidRPr="006C5559">
        <w:fldChar w:fldCharType="separate"/>
      </w:r>
      <w:r w:rsidR="006B7950" w:rsidRPr="006C5559">
        <w:t>(Hu et al., 2023)</w:t>
      </w:r>
      <w:r w:rsidR="006B7950" w:rsidRPr="006C5559">
        <w:fldChar w:fldCharType="end"/>
      </w:r>
      <w:r w:rsidRPr="006C5559">
        <w:t>.</w:t>
      </w:r>
    </w:p>
    <w:p w14:paraId="01F08640" w14:textId="404194C0" w:rsidR="006F3AD7" w:rsidRPr="006C5559" w:rsidRDefault="00C6358C" w:rsidP="008A4876">
      <w:pPr>
        <w:pStyle w:val="Heading2"/>
      </w:pPr>
      <w:bookmarkStart w:id="20" w:name="_Toc205819961"/>
      <w:r>
        <w:t xml:space="preserve">5.3 </w:t>
      </w:r>
      <w:r w:rsidR="006F3AD7" w:rsidRPr="006C5559">
        <w:t>Enabling Predictive Analytics for Proactive Intervention</w:t>
      </w:r>
      <w:bookmarkEnd w:id="20"/>
    </w:p>
    <w:p w14:paraId="035B0697" w14:textId="406516A5" w:rsidR="006F3AD7" w:rsidRPr="006C5559" w:rsidRDefault="006F3AD7" w:rsidP="00CA2B2E">
      <w:pPr>
        <w:pStyle w:val="NormalWeb"/>
        <w:jc w:val="both"/>
      </w:pPr>
      <w:r w:rsidRPr="006C5559">
        <w:t xml:space="preserve">The </w:t>
      </w:r>
      <w:r w:rsidR="0044555E" w:rsidRPr="006C5559">
        <w:t>simultaneous</w:t>
      </w:r>
      <w:r w:rsidRPr="006C5559">
        <w:t xml:space="preserve"> output of </w:t>
      </w:r>
      <w:proofErr w:type="spellStart"/>
      <w:r w:rsidR="00B15C84">
        <w:t>IIoT</w:t>
      </w:r>
      <w:proofErr w:type="spellEnd"/>
      <w:r w:rsidRPr="006C5559">
        <w:t xml:space="preserve"> data and Digital Twin simulation will </w:t>
      </w:r>
      <w:r w:rsidR="006722C5" w:rsidRPr="006C5559">
        <w:t>form</w:t>
      </w:r>
      <w:r w:rsidRPr="006C5559">
        <w:t xml:space="preserve"> the foundation for predictive analytics. Once an asset simulated </w:t>
      </w:r>
      <w:r w:rsidR="00FA3310" w:rsidRPr="006C5559">
        <w:t>condit</w:t>
      </w:r>
      <w:r w:rsidR="001C38AA" w:rsidRPr="006C5559">
        <w:t>i</w:t>
      </w:r>
      <w:r w:rsidR="00FA3310" w:rsidRPr="006C5559">
        <w:t>ons</w:t>
      </w:r>
      <w:r w:rsidRPr="006C5559">
        <w:t xml:space="preserve"> exceeds</w:t>
      </w:r>
      <w:r w:rsidR="001C38AA" w:rsidRPr="006C5559">
        <w:t xml:space="preserve"> set level</w:t>
      </w:r>
      <w:r w:rsidR="00C33843" w:rsidRPr="006C5559">
        <w:t>s of risk</w:t>
      </w:r>
      <w:r w:rsidRPr="006C5559">
        <w:t xml:space="preserve"> or operational thresholds, predictive algorithms will generate an advanced maintenance schedule</w:t>
      </w:r>
      <w:r w:rsidR="00E367BB" w:rsidRPr="006C5559">
        <w:t xml:space="preserve"> </w:t>
      </w:r>
      <w:r w:rsidR="00E367BB" w:rsidRPr="006C5559">
        <w:fldChar w:fldCharType="begin"/>
      </w:r>
      <w:r w:rsidR="006C53C6" w:rsidRPr="006C5559">
        <w:instrText xml:space="preserve"> ADDIN EN.CITE &lt;EndNote&gt;&lt;Cite&gt;&lt;Author&gt;Aivaliotis&lt;/Author&gt;&lt;Year&gt;2019&lt;/Year&gt;&lt;RecNum&gt;7&lt;/RecNum&gt;&lt;DisplayText&gt;(Aivaliotis et al., 2019)&lt;/DisplayText&gt;&lt;record&gt;&lt;rec-number&gt;7&lt;/rec-number&gt;&lt;foreign-keys&gt;&lt;key app="EN" db-id="9fvtddz9n0v9t0efsx4p0tzor2px2aedravf" timestamp="1749222923"&gt;7&lt;/key&gt;&lt;/foreign-keys&gt;&lt;ref-type name="Journal Article"&gt;17&lt;/ref-type&gt;&lt;contributors&gt;&lt;authors&gt;&lt;author&gt;Aivaliotis, P.&lt;/author&gt;&lt;author&gt;Georgoulias, K.&lt;/author&gt;&lt;author&gt;Chryssolouris, G.&lt;/author&gt;&lt;/authors&gt;&lt;/contributors&gt;&lt;titles&gt;&lt;title&gt;The use of Digital Twin for predictive maintenance in manufacturing&lt;/title&gt;&lt;secondary-title&gt;International journal of computer integrated manufacturing&lt;/secondary-title&gt;&lt;/titles&gt;&lt;periodical&gt;&lt;full-title&gt;International journal of computer integrated manufacturing&lt;/full-title&gt;&lt;/periodical&gt;&lt;pages&gt;1067-1080&lt;/pages&gt;&lt;volume&gt;32&lt;/volume&gt;&lt;number&gt;11&lt;/number&gt;&lt;keywords&gt;&lt;keyword&gt;Computer science&lt;/keyword&gt;&lt;keyword&gt;Engineering&lt;/keyword&gt;&lt;keyword&gt;Technology&lt;/keyword&gt;&lt;/keywords&gt;&lt;dates&gt;&lt;year&gt;2019&lt;/year&gt;&lt;/dates&gt;&lt;pub-location&gt;ABINGDON&lt;/pub-location&gt;&lt;publisher&gt;Taylor &amp;amp; Francis&lt;/publisher&gt;&lt;isbn&gt;0951-192X&lt;/isbn&gt;&lt;urls&gt;&lt;/urls&gt;&lt;electronic-resource-num&gt;10.1080/0951192X.2019.1686173&lt;/electronic-resource-num&gt;&lt;/record&gt;&lt;/Cite&gt;&lt;/EndNote&gt;</w:instrText>
      </w:r>
      <w:r w:rsidR="00E367BB" w:rsidRPr="006C5559">
        <w:fldChar w:fldCharType="separate"/>
      </w:r>
      <w:r w:rsidR="00E367BB" w:rsidRPr="006C5559">
        <w:t>(Aivaliotis et al., 2019)</w:t>
      </w:r>
      <w:r w:rsidR="00E367BB" w:rsidRPr="006C5559">
        <w:fldChar w:fldCharType="end"/>
      </w:r>
      <w:r w:rsidRPr="006C5559">
        <w:t xml:space="preserve">. The generated schedule will </w:t>
      </w:r>
      <w:proofErr w:type="gramStart"/>
      <w:r w:rsidRPr="006C5559">
        <w:t>take into account</w:t>
      </w:r>
      <w:proofErr w:type="gramEnd"/>
      <w:r w:rsidRPr="006C5559">
        <w:t xml:space="preserve"> risk severity, operational impact, and historical performance to trigger condition-based interventions.</w:t>
      </w:r>
    </w:p>
    <w:p w14:paraId="33A96773" w14:textId="6DABE710" w:rsidR="006B228A" w:rsidRPr="006C5559" w:rsidRDefault="006F3AD7" w:rsidP="00CA2B2E">
      <w:pPr>
        <w:pStyle w:val="NormalWeb"/>
        <w:jc w:val="both"/>
      </w:pPr>
      <w:r w:rsidRPr="006C5559">
        <w:t xml:space="preserve">This mechanism replaces manual, calendar-based servicing with a more targeted and predictive approach, ensuring maintenance resources are deployed only when and where they are needed. It also enables FutureEnergy to </w:t>
      </w:r>
      <w:r w:rsidR="001A5215" w:rsidRPr="006C5559">
        <w:t>concentrate on high-risk</w:t>
      </w:r>
      <w:r w:rsidRPr="006C5559">
        <w:t xml:space="preserve"> assets and </w:t>
      </w:r>
      <w:r w:rsidR="001A5215" w:rsidRPr="006C5559">
        <w:t>prevent avoidable</w:t>
      </w:r>
      <w:r w:rsidRPr="006C5559">
        <w:t xml:space="preserve"> downtime without over-maintaining </w:t>
      </w:r>
      <w:r w:rsidR="001A5215" w:rsidRPr="006C5559">
        <w:t>lower-risk</w:t>
      </w:r>
      <w:r w:rsidRPr="006C5559">
        <w:t xml:space="preserve"> components and hence resulting in </w:t>
      </w:r>
      <w:r w:rsidR="001A5215" w:rsidRPr="006C5559">
        <w:t>optimal use of resources</w:t>
      </w:r>
      <w:r w:rsidRPr="006C5559">
        <w:t xml:space="preserve"> and operational excellence. </w:t>
      </w:r>
    </w:p>
    <w:p w14:paraId="03D8A6C4" w14:textId="3FB44BCD" w:rsidR="00652099" w:rsidRPr="006C5559" w:rsidRDefault="00C6358C" w:rsidP="008A4876">
      <w:pPr>
        <w:pStyle w:val="Heading2"/>
      </w:pPr>
      <w:bookmarkStart w:id="21" w:name="_Toc205819962"/>
      <w:r>
        <w:t xml:space="preserve">5.4 </w:t>
      </w:r>
      <w:r w:rsidR="00652099" w:rsidRPr="006C5559">
        <w:t>Supporting the Strategic Renewable Transition</w:t>
      </w:r>
      <w:bookmarkEnd w:id="21"/>
    </w:p>
    <w:p w14:paraId="29826759" w14:textId="20C5AF72" w:rsidR="00652099" w:rsidRPr="006C5559" w:rsidRDefault="00652099" w:rsidP="00CA2B2E">
      <w:pPr>
        <w:pStyle w:val="NormalWeb"/>
        <w:jc w:val="both"/>
      </w:pPr>
      <w:r w:rsidRPr="006C5559">
        <w:t>As FutureEnergy increases its reliance on renewable energy sources, operational agility and asset reliability become critical. A predictive maintenance framework reduces unplanned outages, optimizes maintenance costs, and supports scalable operations</w:t>
      </w:r>
      <w:r w:rsidR="00380A07" w:rsidRPr="006C5559">
        <w:t xml:space="preserve">, </w:t>
      </w:r>
      <w:r w:rsidRPr="006C5559">
        <w:t xml:space="preserve">all necessary to meet the 2027 renewable energy mandate. The ability to simulate asset </w:t>
      </w:r>
      <w:r w:rsidR="00861E41" w:rsidRPr="006C5559">
        <w:t>condition over</w:t>
      </w:r>
      <w:r w:rsidRPr="006C5559">
        <w:t xml:space="preserve"> a distributed </w:t>
      </w:r>
      <w:r w:rsidRPr="006C5559">
        <w:lastRenderedPageBreak/>
        <w:t xml:space="preserve">infrastructure provides a strategic advantage in managing </w:t>
      </w:r>
      <w:r w:rsidR="00861E41" w:rsidRPr="006C5559">
        <w:t>broad</w:t>
      </w:r>
      <w:r w:rsidRPr="006C5559">
        <w:t xml:space="preserve">-scale, </w:t>
      </w:r>
      <w:r w:rsidR="00861E41" w:rsidRPr="006C5559">
        <w:t>dispersed plants</w:t>
      </w:r>
      <w:r w:rsidR="00A105B2" w:rsidRPr="006C5559">
        <w:t xml:space="preserve"> </w:t>
      </w:r>
      <w:r w:rsidR="00421866" w:rsidRPr="006C5559">
        <w:fldChar w:fldCharType="begin"/>
      </w:r>
      <w:r w:rsidR="006C53C6" w:rsidRPr="006C5559">
        <w:instrText xml:space="preserve"> ADDIN EN.CITE &lt;EndNote&gt;&lt;Cite&gt;&lt;Author&gt;Zhan&lt;/Author&gt;&lt;Year&gt;2025&lt;/Year&gt;&lt;RecNum&gt;1&lt;/RecNum&gt;&lt;DisplayText&gt;(Zhan et al., 2025)&lt;/DisplayText&gt;&lt;record&gt;&lt;rec-number&gt;1&lt;/rec-number&gt;&lt;foreign-keys&gt;&lt;key app="EN" db-id="9fvtddz9n0v9t0efsx4p0tzor2px2aedravf" timestamp="1749222902"&gt;1&lt;/key&gt;&lt;/foreign-keys&gt;&lt;ref-type name="Journal Article"&gt;17&lt;/ref-type&gt;&lt;contributors&gt;&lt;authors&gt;&lt;author&gt;Zhan, Hanzhang&lt;/author&gt;&lt;author&gt;Hwang, Bon‐Gang&lt;/author&gt;&lt;author&gt;Krishnankutty, Pramesh&lt;/author&gt;&lt;/authors&gt;&lt;/contributors&gt;&lt;titles&gt;&lt;title&gt;Embracing digital transformation for sustainable development: Barriers to adopting digital twin in asset management within Singapore&amp;apos;s energy and chemicals industry&lt;/title&gt;&lt;secondary-title&gt;Sustainable development (Bradford, West Yorkshire, England)&lt;/secondary-title&gt;&lt;/titles&gt;&lt;periodical&gt;&lt;full-title&gt;Sustainable development (Bradford, West Yorkshire, England)&lt;/full-title&gt;&lt;/periodical&gt;&lt;pages&gt;2864-2887&lt;/pages&gt;&lt;volume&gt;33&lt;/volume&gt;&lt;number&gt;2&lt;/number&gt;&lt;keywords&gt;&lt;keyword&gt;Chemical industry&lt;/keyword&gt;&lt;keyword&gt;Chemicals&lt;/keyword&gt;&lt;keyword&gt;Competition&lt;/keyword&gt;&lt;keyword&gt;Data Analysis&lt;/keyword&gt;&lt;keyword&gt;Data Management&lt;/keyword&gt;&lt;keyword&gt;Energy development&lt;/keyword&gt;&lt;keyword&gt;Industry 4.0&lt;/keyword&gt;&lt;keyword&gt;Interviews&lt;/keyword&gt;&lt;keyword&gt;Investments&lt;/keyword&gt;&lt;keyword&gt;Management&lt;/keyword&gt;&lt;keyword&gt;Public administration&lt;/keyword&gt;&lt;keyword&gt;Social sciences&lt;/keyword&gt;&lt;keyword&gt;Sustainability&lt;/keyword&gt;&lt;keyword&gt;Sustainable development&lt;/keyword&gt;&lt;/keywords&gt;&lt;dates&gt;&lt;year&gt;2025&lt;/year&gt;&lt;/dates&gt;&lt;pub-location&gt;Chichester, UK&lt;/pub-location&gt;&lt;publisher&gt;John Wiley &amp;amp; Sons, Inc&lt;/publisher&gt;&lt;isbn&gt;0968-0802&lt;/isbn&gt;&lt;urls&gt;&lt;/urls&gt;&lt;electronic-resource-num&gt;10.1002/sd.3270&lt;/electronic-resource-num&gt;&lt;/record&gt;&lt;/Cite&gt;&lt;/EndNote&gt;</w:instrText>
      </w:r>
      <w:r w:rsidR="00421866" w:rsidRPr="006C5559">
        <w:fldChar w:fldCharType="separate"/>
      </w:r>
      <w:r w:rsidR="00421866" w:rsidRPr="006C5559">
        <w:t>(Zhan et al., 2025)</w:t>
      </w:r>
      <w:r w:rsidR="00421866" w:rsidRPr="006C5559">
        <w:fldChar w:fldCharType="end"/>
      </w:r>
    </w:p>
    <w:p w14:paraId="0AC39960" w14:textId="22FDDCD6" w:rsidR="00652099" w:rsidRPr="006C5559" w:rsidRDefault="00F35B7B" w:rsidP="00CA2B2E">
      <w:pPr>
        <w:pStyle w:val="NormalWeb"/>
        <w:jc w:val="both"/>
      </w:pPr>
      <w:r w:rsidRPr="006C5559">
        <w:t>Generally</w:t>
      </w:r>
      <w:r w:rsidR="00652099" w:rsidRPr="006C5559">
        <w:t xml:space="preserve">, the integration of </w:t>
      </w:r>
      <w:proofErr w:type="spellStart"/>
      <w:r w:rsidR="00B15C84">
        <w:t>IIoT</w:t>
      </w:r>
      <w:proofErr w:type="spellEnd"/>
      <w:r w:rsidR="00652099" w:rsidRPr="006C5559">
        <w:t xml:space="preserve">, Digital Twin, and predictive analytics </w:t>
      </w:r>
      <w:r w:rsidRPr="006C5559">
        <w:t>is</w:t>
      </w:r>
      <w:r w:rsidR="00652099" w:rsidRPr="006C5559">
        <w:t xml:space="preserve"> a </w:t>
      </w:r>
      <w:r w:rsidRPr="006C5559">
        <w:t>holistic</w:t>
      </w:r>
      <w:r w:rsidR="00652099" w:rsidRPr="006C5559">
        <w:t xml:space="preserve"> strategy for </w:t>
      </w:r>
      <w:r w:rsidRPr="006C5559">
        <w:t>FutureEnergy's digitalization.</w:t>
      </w:r>
      <w:r w:rsidR="00652099" w:rsidRPr="006C5559">
        <w:t xml:space="preserve"> It </w:t>
      </w:r>
      <w:r w:rsidRPr="006C5559">
        <w:t>integrates</w:t>
      </w:r>
      <w:r w:rsidR="00652099" w:rsidRPr="006C5559">
        <w:t xml:space="preserve"> data collection, simulation, and decision-making into a closed</w:t>
      </w:r>
      <w:r w:rsidRPr="006C5559">
        <w:t xml:space="preserve"> </w:t>
      </w:r>
      <w:r w:rsidR="00652099" w:rsidRPr="006C5559">
        <w:t xml:space="preserve">loop </w:t>
      </w:r>
      <w:r w:rsidRPr="006C5559">
        <w:t>that can continually improve</w:t>
      </w:r>
      <w:r w:rsidR="00652099" w:rsidRPr="006C5559">
        <w:t xml:space="preserve"> asset performance</w:t>
      </w:r>
      <w:r w:rsidR="00EA3165" w:rsidRPr="006C5559">
        <w:t xml:space="preserve"> and management</w:t>
      </w:r>
      <w:r w:rsidR="00652099" w:rsidRPr="006C5559">
        <w:t xml:space="preserve">. This proposal positions FutureEnergy not just </w:t>
      </w:r>
      <w:r w:rsidRPr="006C5559">
        <w:t>in a position to learn from</w:t>
      </w:r>
      <w:r w:rsidR="00652099" w:rsidRPr="006C5559">
        <w:t xml:space="preserve"> regulatory change, but to lead operational excellence </w:t>
      </w:r>
      <w:r w:rsidRPr="006C5559">
        <w:t>within</w:t>
      </w:r>
      <w:r w:rsidR="00652099" w:rsidRPr="006C5559">
        <w:t xml:space="preserve"> Australia's energy </w:t>
      </w:r>
      <w:r w:rsidRPr="006C5559">
        <w:t>industry</w:t>
      </w:r>
      <w:r w:rsidR="00652099" w:rsidRPr="006C5559">
        <w:t>.</w:t>
      </w:r>
    </w:p>
    <w:p w14:paraId="5A60AD98" w14:textId="1C265825" w:rsidR="00A2326A" w:rsidRPr="006C5559" w:rsidRDefault="00C6358C" w:rsidP="00A2326A">
      <w:pPr>
        <w:pStyle w:val="Heading1"/>
      </w:pPr>
      <w:bookmarkStart w:id="22" w:name="_Toc205819963"/>
      <w:r>
        <w:t xml:space="preserve">6.0 </w:t>
      </w:r>
      <w:r w:rsidR="00A2326A" w:rsidRPr="006C5559">
        <w:t>Introduction to ERP-Enabled Process Redesign</w:t>
      </w:r>
      <w:bookmarkEnd w:id="22"/>
    </w:p>
    <w:p w14:paraId="293F865B" w14:textId="1E3EE6E4" w:rsidR="00A2326A" w:rsidRPr="006C5559" w:rsidRDefault="00A2326A" w:rsidP="00CA2B2E">
      <w:pPr>
        <w:pStyle w:val="NormalWeb"/>
        <w:jc w:val="both"/>
      </w:pPr>
      <w:r w:rsidRPr="006C5559">
        <w:t xml:space="preserve">Building on the strategic rationale and enabling technologies outlined above, implementation of an </w:t>
      </w:r>
      <w:r w:rsidR="00597BDB" w:rsidRPr="006C5559">
        <w:t>enterprise-wide</w:t>
      </w:r>
      <w:r w:rsidRPr="006C5559">
        <w:t xml:space="preserve"> ERP system using SAP</w:t>
      </w:r>
      <w:r w:rsidR="007C2AE0" w:rsidRPr="006C5559">
        <w:t xml:space="preserve"> S</w:t>
      </w:r>
      <w:r w:rsidRPr="006C5559">
        <w:t>/4HANA is being proposed.  This ERP-enabled redesign will mark a shift from isolated, plant-specific systems toward a centralized, intelligent maintenance architecture at FutureEnergy.</w:t>
      </w:r>
      <w:r w:rsidR="00AE7BB1" w:rsidRPr="006C5559">
        <w:t xml:space="preserve"> </w:t>
      </w:r>
      <w:r w:rsidRPr="006C5559">
        <w:t>The new process aims to establish a seamless integration between real-time asset monitoring, advanced simulation, and condition-based maintenance execution. SAP</w:t>
      </w:r>
      <w:r w:rsidR="007C2AE0" w:rsidRPr="006C5559">
        <w:t xml:space="preserve"> S</w:t>
      </w:r>
      <w:r w:rsidRPr="006C5559">
        <w:t xml:space="preserve">/4HANA is being positioned as the digital nerve </w:t>
      </w:r>
      <w:r w:rsidR="00257D7A" w:rsidRPr="006C5559">
        <w:t>centre</w:t>
      </w:r>
      <w:r w:rsidRPr="006C5559">
        <w:t xml:space="preserve"> that integrates asset data streams, automates decision-making, and supports scalable field operations throughout the company</w:t>
      </w:r>
      <w:r w:rsidR="00FE444A" w:rsidRPr="006C5559">
        <w:t xml:space="preserve"> </w:t>
      </w:r>
      <w:r w:rsidR="00151816" w:rsidRPr="006C5559">
        <w:fldChar w:fldCharType="begin"/>
      </w:r>
      <w:r w:rsidR="00151816" w:rsidRPr="006C5559">
        <w:instrText xml:space="preserve"> ADDIN EN.CITE &lt;EndNote&gt;&lt;Cite&gt;&lt;Author&gt;Shaik&lt;/Author&gt;&lt;Year&gt;2023&lt;/Year&gt;&lt;RecNum&gt;8&lt;/RecNum&gt;&lt;DisplayText&gt;(Shaik, 2023)&lt;/DisplayText&gt;&lt;record&gt;&lt;rec-number&gt;8&lt;/rec-number&gt;&lt;foreign-keys&gt;&lt;key app="EN" db-id="9fvtddz9n0v9t0efsx4p0tzor2px2aedravf" timestamp="1749223916"&gt;8&lt;/key&gt;&lt;/foreign-keys&gt;&lt;ref-type name="Journal Article"&gt;17&lt;/ref-type&gt;&lt;contributors&gt;&lt;authors&gt;&lt;author&gt;Shaik, Moyinuddeen&lt;/author&gt;&lt;/authors&gt;&lt;/contributors&gt;&lt;titles&gt;&lt;title&gt;SAP - ERP Software’s Pivotal Role in Shaping Industry 4.0: Transforming the Future of Enterprise Operations&lt;/title&gt;&lt;secondary-title&gt;Computer Science and Engineering&lt;/secondary-title&gt;&lt;/titles&gt;&lt;periodical&gt;&lt;full-title&gt;Computer Science and Engineering&lt;/full-title&gt;&lt;/periodical&gt;&lt;pages&gt;1-7&lt;/pages&gt;&lt;volume&gt;13&lt;/volume&gt;&lt;dates&gt;&lt;year&gt;2023&lt;/year&gt;&lt;pub-dates&gt;&lt;date&gt;12/24&lt;/date&gt;&lt;/pub-dates&gt;&lt;/dates&gt;&lt;urls&gt;&lt;/urls&gt;&lt;electronic-resource-num&gt;10.5923/j.computer.20231301.02&lt;/electronic-resource-num&gt;&lt;/record&gt;&lt;/Cite&gt;&lt;/EndNote&gt;</w:instrText>
      </w:r>
      <w:r w:rsidR="00151816" w:rsidRPr="006C5559">
        <w:fldChar w:fldCharType="separate"/>
      </w:r>
      <w:r w:rsidR="00151816" w:rsidRPr="006C5559">
        <w:t>(Shaik, 2023)</w:t>
      </w:r>
      <w:r w:rsidR="00151816" w:rsidRPr="006C5559">
        <w:fldChar w:fldCharType="end"/>
      </w:r>
      <w:r w:rsidRPr="006C5559">
        <w:t>.</w:t>
      </w:r>
    </w:p>
    <w:p w14:paraId="05121E63" w14:textId="29238535" w:rsidR="00A2326A" w:rsidRPr="006C5559" w:rsidRDefault="00A2326A" w:rsidP="00CA2B2E">
      <w:pPr>
        <w:pStyle w:val="NormalWeb"/>
        <w:jc w:val="both"/>
      </w:pPr>
      <w:r w:rsidRPr="006C5559">
        <w:t xml:space="preserve">The process begins with operational data received from </w:t>
      </w:r>
      <w:proofErr w:type="spellStart"/>
      <w:r w:rsidR="00B15C84">
        <w:t>IIoT</w:t>
      </w:r>
      <w:proofErr w:type="spellEnd"/>
      <w:r w:rsidRPr="006C5559">
        <w:t xml:space="preserve"> sensors being sent and collected into a Unified Data Hub. This centralized system standardizes into a plant-wise dataset, which is then transmitted to the Digital Twin simulation engine, which models equipment degradation and estimates component-level risk based on current and historical data. If thresholds are breached, the engine outputs structured, SAP-compatible maintenance alerts and insights.</w:t>
      </w:r>
    </w:p>
    <w:p w14:paraId="232480D3" w14:textId="4F69C8AC" w:rsidR="00A2326A" w:rsidRPr="006C5559" w:rsidRDefault="00A2326A" w:rsidP="00CA2B2E">
      <w:pPr>
        <w:pStyle w:val="NormalWeb"/>
        <w:jc w:val="both"/>
      </w:pPr>
      <w:r w:rsidRPr="006C5559">
        <w:t>These insights are passed to SAP Plant Maintenance (PM), which automatically generates a work order. SAP Materials Management (MM) simultaneously checks the inventory status of required spare parts</w:t>
      </w:r>
      <w:r w:rsidR="005F7F7C" w:rsidRPr="006C5559">
        <w:t xml:space="preserve"> </w:t>
      </w:r>
      <w:r w:rsidR="00934DFC" w:rsidRPr="006C5559">
        <w:fldChar w:fldCharType="begin"/>
      </w:r>
      <w:r w:rsidR="00934DFC" w:rsidRPr="006C5559">
        <w:instrText xml:space="preserve"> ADDIN EN.CITE &lt;EndNote&gt;&lt;Cite&gt;&lt;Author&gt;Crespo Márquez&lt;/Author&gt;&lt;Year&gt;2022&lt;/Year&gt;&lt;RecNum&gt;9&lt;/RecNum&gt;&lt;DisplayText&gt;(Crespo Márquez, 2022)&lt;/DisplayText&gt;&lt;record&gt;&lt;rec-number&gt;9&lt;/rec-number&gt;&lt;foreign-keys&gt;&lt;key app="EN" db-id="9fvtddz9n0v9t0efsx4p0tzor2px2aedravf" timestamp="1749224392"&gt;9&lt;/key&gt;&lt;/foreign-keys&gt;&lt;ref-type name="Book"&gt;6&lt;/ref-type&gt;&lt;contributors&gt;&lt;authors&gt;&lt;author&gt;Crespo Márquez, Adolfo&lt;/author&gt;&lt;/authors&gt;&lt;/contributors&gt;&lt;titles&gt;&lt;title&gt;Digital Maintenance Management : Guiding Digital Transformation in Maintenance&lt;/title&gt;&lt;secondary-title&gt;Springer Series in Reliability Engineering&lt;/secondary-title&gt;&lt;/titles&gt;&lt;edition&gt;1st 2022.&lt;/edition&gt;&lt;keywords&gt;&lt;keyword&gt;Cooperating objects (Computer systems)&lt;/keyword&gt;&lt;keyword&gt;Industrial engineering&lt;/keyword&gt;&lt;keyword&gt;Production engineering&lt;/keyword&gt;&lt;keyword&gt;Industrial Management&lt;/keyword&gt;&lt;keyword&gt;Cyber-Physical Systems&lt;/keyword&gt;&lt;keyword&gt;Industrial and Production Engineering&lt;/keyword&gt;&lt;/keywords&gt;&lt;dates&gt;&lt;year&gt;2022&lt;/year&gt;&lt;/dates&gt;&lt;pub-location&gt;Cham&lt;/pub-location&gt;&lt;publisher&gt;Springer International Publishing&lt;/publisher&gt;&lt;isbn&gt;9783030976606&lt;/isbn&gt;&lt;urls&gt;&lt;/urls&gt;&lt;electronic-resource-num&gt;10.1007/978-3-030-97660-6&lt;/electronic-resource-num&gt;&lt;/record&gt;&lt;/Cite&gt;&lt;/EndNote&gt;</w:instrText>
      </w:r>
      <w:r w:rsidR="00934DFC" w:rsidRPr="006C5559">
        <w:fldChar w:fldCharType="separate"/>
      </w:r>
      <w:r w:rsidR="00934DFC" w:rsidRPr="006C5559">
        <w:t>(Crespo Márquez, 2022)</w:t>
      </w:r>
      <w:r w:rsidR="00934DFC" w:rsidRPr="006C5559">
        <w:fldChar w:fldCharType="end"/>
      </w:r>
      <w:r w:rsidRPr="006C5559">
        <w:t>. The Maintenance Coordinator reviews the auto-generated work order and dispatches it through SAP Fiori to a Field Technician’s mobile device for the actual maintenance task to be executed. This design enables FutureEnergy to operationalize predictive maintenance on a daily basis, breaking free from the inefficiencies of static planning and manual triage</w:t>
      </w:r>
      <w:r w:rsidR="008E12CE" w:rsidRPr="006C5559">
        <w:t xml:space="preserve"> </w:t>
      </w:r>
      <w:r w:rsidR="004600A1" w:rsidRPr="006C5559">
        <w:fldChar w:fldCharType="begin"/>
      </w:r>
      <w:r w:rsidR="004600A1" w:rsidRPr="006C5559">
        <w:instrText xml:space="preserve"> ADDIN EN.CITE &lt;EndNote&gt;&lt;Cite&gt;&lt;Author&gt;Toulan&lt;/Author&gt;&lt;RecNum&gt;10&lt;/RecNum&gt;&lt;DisplayText&gt;(Toulan et al.)&lt;/DisplayText&gt;&lt;record&gt;&lt;rec-number&gt;10&lt;/rec-number&gt;&lt;foreign-keys&gt;&lt;key app="EN" db-id="9fvtddz9n0v9t0efsx4p0tzor2px2aedravf" timestamp="1749225537"&gt;10&lt;/key&gt;&lt;/foreign-keys&gt;&lt;ref-type name="Conference Proceedings"&gt;10&lt;/ref-type&gt;&lt;contributors&gt;&lt;authors&gt;&lt;author&gt;Toulan, Mohamed&lt;/author&gt;&lt;author&gt;Nafeh, Abdelnasser&lt;/author&gt;&lt;author&gt;Arafa, Shawky&lt;/author&gt;&lt;/authors&gt;&lt;/contributors&gt;&lt;titles&gt;&lt;title&gt;Improvement of Induction Motors Reliability in Fertilizers Plants Using IOT and Enterprise Resource Planning&lt;/title&gt;&lt;/titles&gt;&lt;pages&gt;487-492&lt;/pages&gt;&lt;keywords&gt;&lt;keyword&gt;Costs&lt;/keyword&gt;&lt;keyword&gt;Electric motors, Induction&lt;/keyword&gt;&lt;keyword&gt;Enterprise resource planning&lt;/keyword&gt;&lt;keyword&gt;Maintenance&lt;/keyword&gt;&lt;keyword&gt;Sap&lt;/keyword&gt;&lt;keyword&gt;Temperature measurements&lt;/keyword&gt;&lt;/keywords&gt;&lt;dates&gt;&lt;pub-dates&gt;&lt;date&gt;2024&lt;/date&gt;&lt;/pub-dates&gt;&lt;/dates&gt;&lt;publisher&gt;IEEE&lt;/publisher&gt;&lt;isbn&gt;9798350351408&lt;/isbn&gt;&lt;urls&gt;&lt;/urls&gt;&lt;electronic-resource-num&gt;10.1109/ITC-Egypt61547.2024.10620579&lt;/electronic-resource-num&gt;&lt;/record&gt;&lt;/Cite&gt;&lt;/EndNote&gt;</w:instrText>
      </w:r>
      <w:r w:rsidR="004600A1" w:rsidRPr="006C5559">
        <w:fldChar w:fldCharType="separate"/>
      </w:r>
      <w:r w:rsidR="004600A1" w:rsidRPr="006C5559">
        <w:t>(Toulan et al.)</w:t>
      </w:r>
      <w:r w:rsidR="004600A1" w:rsidRPr="006C5559">
        <w:fldChar w:fldCharType="end"/>
      </w:r>
      <w:r w:rsidR="004600A1" w:rsidRPr="006C5559">
        <w:t>.</w:t>
      </w:r>
    </w:p>
    <w:p w14:paraId="47F250D9" w14:textId="6AD835A3" w:rsidR="00CB68D1" w:rsidRPr="006C5559" w:rsidRDefault="00C6358C" w:rsidP="00CB68D1">
      <w:pPr>
        <w:pStyle w:val="Heading1"/>
      </w:pPr>
      <w:bookmarkStart w:id="23" w:name="_Toc205819964"/>
      <w:r>
        <w:t xml:space="preserve">7.0 </w:t>
      </w:r>
      <w:r w:rsidR="00CB68D1" w:rsidRPr="006C5559">
        <w:t>SAP</w:t>
      </w:r>
      <w:r w:rsidR="004049CC" w:rsidRPr="006C5559">
        <w:t xml:space="preserve"> S/4HANA</w:t>
      </w:r>
      <w:r w:rsidR="00CB68D1" w:rsidRPr="006C5559">
        <w:t xml:space="preserve"> Modules</w:t>
      </w:r>
      <w:bookmarkEnd w:id="23"/>
      <w:r w:rsidR="00CB68D1" w:rsidRPr="006C5559">
        <w:t xml:space="preserve"> </w:t>
      </w:r>
    </w:p>
    <w:p w14:paraId="36148274" w14:textId="050D87FB" w:rsidR="00CB68D1" w:rsidRPr="006C5559" w:rsidRDefault="00CB68D1" w:rsidP="00CA2B2E">
      <w:pPr>
        <w:pStyle w:val="NormalWeb"/>
        <w:jc w:val="both"/>
      </w:pPr>
      <w:r w:rsidRPr="006C5559">
        <w:t>The re-engineered predictive maintenance framework relies on several key SAP modules and integrated system components to orchestrate the end-to-end process</w:t>
      </w:r>
      <w:r w:rsidR="00E1157D" w:rsidRPr="006C5559">
        <w:t>. The various SAP modules being used for this process are</w:t>
      </w:r>
      <w:r w:rsidR="006B44D0" w:rsidRPr="006C5559">
        <w:t>:</w:t>
      </w:r>
    </w:p>
    <w:p w14:paraId="4BDD6C04" w14:textId="03EA4DFD" w:rsidR="00CB68D1" w:rsidRPr="006C5559" w:rsidRDefault="00C6358C" w:rsidP="008A4876">
      <w:pPr>
        <w:pStyle w:val="Heading2"/>
      </w:pPr>
      <w:bookmarkStart w:id="24" w:name="_Toc205819965"/>
      <w:r>
        <w:t xml:space="preserve">7.1 </w:t>
      </w:r>
      <w:r w:rsidR="00CB68D1" w:rsidRPr="006C5559">
        <w:t>SAP Plant Maintenance (PM)</w:t>
      </w:r>
      <w:bookmarkEnd w:id="24"/>
    </w:p>
    <w:p w14:paraId="7BE1F273" w14:textId="4EBEA1D9" w:rsidR="77E7F802" w:rsidRDefault="00CB68D1" w:rsidP="00CA2B2E">
      <w:pPr>
        <w:pStyle w:val="NormalWeb"/>
        <w:jc w:val="both"/>
      </w:pPr>
      <w:r w:rsidRPr="006C5559">
        <w:lastRenderedPageBreak/>
        <w:t>The PM module is the primary engine for creating, managing, and closing maintenance work orders. When the Digital Twin engine identifies a prospective maintenance or high-risk condition, it generates a maintenance alert with structured maintenance insights that include data like equipment ID, fault type, urgency, etc</w:t>
      </w:r>
      <w:r w:rsidR="00453993" w:rsidRPr="006C5559">
        <w:t xml:space="preserve"> </w:t>
      </w:r>
      <w:r w:rsidR="008B461E" w:rsidRPr="006C5559">
        <w:fldChar w:fldCharType="begin"/>
      </w:r>
      <w:r w:rsidR="008B461E" w:rsidRPr="006C5559">
        <w:instrText xml:space="preserve"> ADDIN EN.CITE &lt;EndNote&gt;&lt;Cite&gt;&lt;Author&gt;Wu&lt;/Author&gt;&lt;Year&gt;2025&lt;/Year&gt;&lt;RecNum&gt;12&lt;/RecNum&gt;&lt;DisplayText&gt;(Wu et al., 2025)&lt;/DisplayText&gt;&lt;record&gt;&lt;rec-number&gt;12&lt;/rec-number&gt;&lt;foreign-keys&gt;&lt;key app="EN" db-id="9fvtddz9n0v9t0efsx4p0tzor2px2aedravf" timestamp="1749226860"&gt;12&lt;/key&gt;&lt;/foreign-keys&gt;&lt;ref-type name="Journal Article"&gt;17&lt;/ref-type&gt;&lt;contributors&gt;&lt;authors&gt;&lt;author&gt;Wu, Di&lt;/author&gt;&lt;author&gt;Zheng, Ao&lt;/author&gt;&lt;author&gt;Yu, Wenshuai&lt;/author&gt;&lt;author&gt;Cao, Hongbin&lt;/author&gt;&lt;author&gt;Ling, Qiuyuan&lt;/author&gt;&lt;author&gt;Liu, Jiawen&lt;/author&gt;&lt;author&gt;Zhou, Dandan&lt;/author&gt;&lt;/authors&gt;&lt;/contributors&gt;&lt;titles&gt;&lt;title&gt;Digital Twin Technology in Transportation Infrastructure: A Comprehensive Survey of Current Applications, Challenges, and Future Directions&lt;/title&gt;&lt;secondary-title&gt;Applied sciences&lt;/secondary-title&gt;&lt;/titles&gt;&lt;periodical&gt;&lt;full-title&gt;Applied sciences&lt;/full-title&gt;&lt;/periodical&gt;&lt;pages&gt;1911&lt;/pages&gt;&lt;volume&gt;15&lt;/volume&gt;&lt;number&gt;4&lt;/number&gt;&lt;keywords&gt;&lt;keyword&gt;Bridges&lt;/keyword&gt;&lt;keyword&gt;Chemistry&lt;/keyword&gt;&lt;keyword&gt;City planning&lt;/keyword&gt;&lt;keyword&gt;Data Analysis&lt;/keyword&gt;&lt;keyword&gt;Engineering&lt;/keyword&gt;&lt;keyword&gt;Infrastructure (Economics)&lt;/keyword&gt;&lt;keyword&gt;Machine learning&lt;/keyword&gt;&lt;keyword&gt;Materials science&lt;/keyword&gt;&lt;keyword&gt;Physical sciences&lt;/keyword&gt;&lt;keyword&gt;Physics&lt;/keyword&gt;&lt;keyword&gt;Research&lt;/keyword&gt;&lt;keyword&gt;Safety Management&lt;/keyword&gt;&lt;keyword&gt;Surveys&lt;/keyword&gt;&lt;keyword&gt;Sustainable development&lt;/keyword&gt;&lt;keyword&gt;Technology&lt;/keyword&gt;&lt;keyword&gt;Traffic congestion&lt;/keyword&gt;&lt;keyword&gt;Transportation&lt;/keyword&gt;&lt;keyword&gt;Transportation and state&lt;/keyword&gt;&lt;keyword&gt;Tunnels&lt;/keyword&gt;&lt;/keywords&gt;&lt;dates&gt;&lt;year&gt;2025&lt;/year&gt;&lt;/dates&gt;&lt;pub-location&gt;BASEL&lt;/pub-location&gt;&lt;publisher&gt;Mdpi&lt;/publisher&gt;&lt;isbn&gt;2076-3417&lt;/isbn&gt;&lt;urls&gt;&lt;/urls&gt;&lt;electronic-resource-num&gt;10.3390/app15041911&lt;/electronic-resource-num&gt;&lt;/record&gt;&lt;/Cite&gt;&lt;/EndNote&gt;</w:instrText>
      </w:r>
      <w:r w:rsidR="008B461E" w:rsidRPr="006C5559">
        <w:fldChar w:fldCharType="separate"/>
      </w:r>
      <w:r w:rsidR="008B461E" w:rsidRPr="006C5559">
        <w:t>(Wu et al., 2025)</w:t>
      </w:r>
      <w:r w:rsidR="008B461E" w:rsidRPr="006C5559">
        <w:fldChar w:fldCharType="end"/>
      </w:r>
      <w:r w:rsidRPr="006C5559">
        <w:t>. These insights are directly formatted for SAP PM, enabling the creation of maintenance schedules and work orders.</w:t>
      </w:r>
      <w:r w:rsidR="008A640C" w:rsidRPr="006C5559">
        <w:t xml:space="preserve"> </w:t>
      </w:r>
      <w:r w:rsidRPr="006C5559">
        <w:t>PM also maintains historical records of each asset, including repair history, inspection logs, and task outcomes. This data helps improve future simulations and supports compliance reporting.</w:t>
      </w:r>
    </w:p>
    <w:p w14:paraId="20E7F689" w14:textId="546FB8FB" w:rsidR="00CB68D1" w:rsidRPr="006C5559" w:rsidRDefault="00C6358C" w:rsidP="008A4876">
      <w:pPr>
        <w:pStyle w:val="Heading2"/>
      </w:pPr>
      <w:bookmarkStart w:id="25" w:name="_Toc205819966"/>
      <w:r>
        <w:t xml:space="preserve">7.2 </w:t>
      </w:r>
      <w:r w:rsidR="00CB68D1" w:rsidRPr="006C5559">
        <w:t>SAP Materials Management (MM)</w:t>
      </w:r>
      <w:bookmarkEnd w:id="25"/>
    </w:p>
    <w:p w14:paraId="0A7FBFD3" w14:textId="722B7346" w:rsidR="00CB68D1" w:rsidRPr="006C5559" w:rsidRDefault="00CB68D1" w:rsidP="00CA2B2E">
      <w:pPr>
        <w:pStyle w:val="NormalWeb"/>
        <w:jc w:val="both"/>
      </w:pPr>
      <w:r w:rsidRPr="006C5559">
        <w:t>Once a work order is generated and it requires spare parts, MM performs an automatic check for spare part availability based on the bill of materials (BOM) linked to the affected asset. If parts are available, they are reserved; if not, a purchase requisition is triggered. This ensures maintenance tasks are not delayed by material shortages</w:t>
      </w:r>
      <w:r w:rsidR="000649A8" w:rsidRPr="006C5559">
        <w:t xml:space="preserve"> </w:t>
      </w:r>
      <w:r w:rsidR="001921D7" w:rsidRPr="006C5559">
        <w:fldChar w:fldCharType="begin"/>
      </w:r>
      <w:r w:rsidR="001921D7" w:rsidRPr="006C5559">
        <w:instrText xml:space="preserve"> ADDIN EN.CITE &lt;EndNote&gt;&lt;Cite&gt;&lt;Author&gt;Chaves&lt;/Author&gt;&lt;Year&gt;2023&lt;/Year&gt;&lt;RecNum&gt;13&lt;/RecNum&gt;&lt;DisplayText&gt;(Chaves et al., 2023)&lt;/DisplayText&gt;&lt;record&gt;&lt;rec-number&gt;13&lt;/rec-number&gt;&lt;foreign-keys&gt;&lt;key app="EN" db-id="9fvtddz9n0v9t0efsx4p0tzor2px2aedravf" timestamp="1749227506"&gt;13&lt;/key&gt;&lt;/foreign-keys&gt;&lt;ref-type name="Book Section"&gt;5&lt;/ref-type&gt;&lt;contributors&gt;&lt;authors&gt;&lt;author&gt;Chaves, Joceir&lt;/author&gt;&lt;author&gt;Loures, Eduardo F. R.&lt;/author&gt;&lt;author&gt;Santos, Eduardo A. P.&lt;/author&gt;&lt;author&gt;G. Trentin, Marcelo&lt;/author&gt;&lt;author&gt;Gouvêa da Costa, Sérgio E.&lt;/author&gt;&lt;author&gt;Deschamps, Fernando&lt;/author&gt;&lt;author&gt;Pinheiro de Lima, Edson&lt;/author&gt;&lt;/authors&gt;&lt;/contributors&gt;&lt;titles&gt;&lt;title&gt;Prioritization of Spare Parts Purchase Orders Based on Asset Criticality in Manufacturing&lt;/title&gt;&lt;/titles&gt;&lt;pages&gt;400-407&lt;/pages&gt;&lt;keywords&gt;&lt;keyword&gt;Process mining&lt;/keyword&gt;&lt;keyword&gt;Spare parts&lt;/keyword&gt;&lt;/keywords&gt;&lt;dates&gt;&lt;year&gt;2023&lt;/year&gt;&lt;/dates&gt;&lt;pub-location&gt;Switzerland&lt;/pub-location&gt;&lt;publisher&gt;Springer&lt;/publisher&gt;&lt;isbn&gt;9783031361203&lt;/isbn&gt;&lt;urls&gt;&lt;/urls&gt;&lt;electronic-resource-num&gt;10.1007/9783031361210_50&lt;/electronic-resource-num&gt;&lt;/record&gt;&lt;/Cite&gt;&lt;/EndNote&gt;</w:instrText>
      </w:r>
      <w:r w:rsidR="001921D7" w:rsidRPr="006C5559">
        <w:fldChar w:fldCharType="separate"/>
      </w:r>
      <w:r w:rsidR="001921D7" w:rsidRPr="006C5559">
        <w:t>(Chaves et al., 2023)</w:t>
      </w:r>
      <w:r w:rsidR="001921D7" w:rsidRPr="006C5559">
        <w:fldChar w:fldCharType="end"/>
      </w:r>
      <w:r w:rsidRPr="006C5559">
        <w:t>. MM is also responsible for vendor management and procurement lifecycle, which will be critical when scaling predictive maintenance across multiple regions in the future. </w:t>
      </w:r>
    </w:p>
    <w:p w14:paraId="01E442BE" w14:textId="0A9D7E0A" w:rsidR="00CB68D1" w:rsidRPr="006C5559" w:rsidRDefault="00C6358C" w:rsidP="008A4876">
      <w:pPr>
        <w:pStyle w:val="Heading2"/>
      </w:pPr>
      <w:bookmarkStart w:id="26" w:name="_Toc205819967"/>
      <w:r>
        <w:t xml:space="preserve">7.3 </w:t>
      </w:r>
      <w:r w:rsidR="00CB68D1" w:rsidRPr="006C5559">
        <w:t>SAP Fiori (</w:t>
      </w:r>
      <w:r w:rsidR="00257D7A">
        <w:t>Mobile</w:t>
      </w:r>
      <w:r w:rsidR="00CB68D1" w:rsidRPr="006C5559">
        <w:t xml:space="preserve"> Interface)</w:t>
      </w:r>
      <w:bookmarkEnd w:id="26"/>
    </w:p>
    <w:p w14:paraId="2CE11378" w14:textId="77777777" w:rsidR="00CB68D1" w:rsidRPr="006C5559" w:rsidRDefault="00CB68D1" w:rsidP="00CA2B2E">
      <w:pPr>
        <w:pStyle w:val="NormalWeb"/>
        <w:jc w:val="both"/>
      </w:pPr>
      <w:r w:rsidRPr="006C5559">
        <w:t>Fiori provides a mobile/tablet optimized user interface for coordinators and technicians in the field. Assigned tasks are sent to the technician’s device, complete with asset location, repair instructions, safety protocols, and an option to submit post-maintenance notes and evidence like photos, test results, etc, which will be used to create a final completion log and reference to close the work order. </w:t>
      </w:r>
    </w:p>
    <w:p w14:paraId="3D5DD5B9" w14:textId="77777777" w:rsidR="0055590B" w:rsidRPr="006C5559" w:rsidRDefault="0055590B" w:rsidP="00E472EF">
      <w:pPr>
        <w:rPr>
          <w:lang w:eastAsia="en-AU"/>
        </w:rPr>
      </w:pPr>
    </w:p>
    <w:p w14:paraId="50C0E080" w14:textId="31A88142" w:rsidR="0055590B" w:rsidRPr="006C5559" w:rsidRDefault="00C6358C" w:rsidP="75842CFD">
      <w:pPr>
        <w:pStyle w:val="Heading1"/>
      </w:pPr>
      <w:bookmarkStart w:id="27" w:name="_Ref200161788"/>
      <w:bookmarkStart w:id="28" w:name="_Toc205819968"/>
      <w:r>
        <w:t xml:space="preserve">8.0 </w:t>
      </w:r>
      <w:r w:rsidR="3FE7B09E" w:rsidRPr="006C5559">
        <w:t xml:space="preserve">Pools, Lanes, and Responsibilities </w:t>
      </w:r>
      <w:r w:rsidR="00257D7A">
        <w:t xml:space="preserve">- </w:t>
      </w:r>
      <w:r w:rsidR="3FE7B09E" w:rsidRPr="006C5559">
        <w:t>System Architecture</w:t>
      </w:r>
      <w:bookmarkEnd w:id="27"/>
      <w:bookmarkEnd w:id="28"/>
    </w:p>
    <w:p w14:paraId="2E13B17D" w14:textId="2C1A8338" w:rsidR="0055590B" w:rsidRPr="006C5559" w:rsidRDefault="3FE7B09E" w:rsidP="00CA2B2E">
      <w:pPr>
        <w:jc w:val="both"/>
      </w:pPr>
      <w:r w:rsidRPr="006C5559">
        <w:t xml:space="preserve">The TO-BE BPMN diagram of FutureEnergy’s predictive maintenance process is logically structured across three key </w:t>
      </w:r>
      <w:r w:rsidRPr="006C5559">
        <w:rPr>
          <w:b/>
        </w:rPr>
        <w:t>pools</w:t>
      </w:r>
      <w:r w:rsidRPr="006C5559">
        <w:t xml:space="preserve">, each representing a different dimension of the business process—digital systems, ERP execution, and human operations. Each </w:t>
      </w:r>
      <w:r w:rsidRPr="006C5559">
        <w:rPr>
          <w:b/>
        </w:rPr>
        <w:t>lane</w:t>
      </w:r>
      <w:r w:rsidRPr="006C5559">
        <w:t xml:space="preserve"> within these pools defines a specialized role or module, ensuring clear segregation of responsibility and enabling scalable integration</w:t>
      </w:r>
      <w:r w:rsidR="00EF6C2F" w:rsidRPr="006C5559">
        <w:t xml:space="preserve"> </w:t>
      </w:r>
      <w:r w:rsidR="00347C8D" w:rsidRPr="006C5559">
        <w:fldChar w:fldCharType="begin"/>
      </w:r>
      <w:r w:rsidR="00347C8D" w:rsidRPr="006C5559">
        <w:instrText xml:space="preserve"> ADDIN EN.CITE &lt;EndNote&gt;&lt;Cite&gt;&lt;Author&gt;Skouti&lt;/Author&gt;&lt;Year&gt;2024&lt;/Year&gt;&lt;RecNum&gt;15&lt;/RecNum&gt;&lt;DisplayText&gt;(Skouti et al., 2024)&lt;/DisplayText&gt;&lt;record&gt;&lt;rec-number&gt;15&lt;/rec-number&gt;&lt;foreign-keys&gt;&lt;key app="EN" db-id="9fvtddz9n0v9t0efsx4p0tzor2px2aedravf" timestamp="1749228790"&gt;15&lt;/key&gt;&lt;/foreign-keys&gt;&lt;ref-type name="Journal Article"&gt;17&lt;/ref-type&gt;&lt;contributors&gt;&lt;authors&gt;&lt;author&gt;Skouti, Tarek&lt;/author&gt;&lt;author&gt;Seiger, Ronny&lt;/author&gt;&lt;author&gt;Furrer, Frank J.&lt;/author&gt;&lt;author&gt;Strahringer, Susanne&lt;/author&gt;&lt;/authors&gt;&lt;/contributors&gt;&lt;titles&gt;&lt;title&gt;RBPMN: the value of roles for business process modeling&lt;/title&gt;&lt;secondary-title&gt;Software and systems modeling&lt;/secondary-title&gt;&lt;/titles&gt;&lt;periodical&gt;&lt;full-title&gt;Software and systems modeling&lt;/full-title&gt;&lt;/periodical&gt;&lt;pages&gt;1375-1406&lt;/pages&gt;&lt;volume&gt;23&lt;/volume&gt;&lt;number&gt;6&lt;/number&gt;&lt;keywords&gt;&lt;keyword&gt;Cameras&lt;/keyword&gt;&lt;keyword&gt;Computer science&lt;/keyword&gt;&lt;keyword&gt;Computer software&lt;/keyword&gt;&lt;keyword&gt;Context&lt;/keyword&gt;&lt;keyword&gt;Modeling&lt;/keyword&gt;&lt;keyword&gt;Semantics&lt;/keyword&gt;&lt;keyword&gt;Software engineering&lt;/keyword&gt;&lt;keyword&gt;Technology&lt;/keyword&gt;&lt;keyword&gt;Translators&lt;/keyword&gt;&lt;/keywords&gt;&lt;dates&gt;&lt;year&gt;2024&lt;/year&gt;&lt;/dates&gt;&lt;pub-location&gt;Berlin/Heidelberg&lt;/pub-location&gt;&lt;publisher&gt;Springer Berlin Heidelberg&lt;/publisher&gt;&lt;isbn&gt;1619-1366&lt;/isbn&gt;&lt;urls&gt;&lt;/urls&gt;&lt;electronic-resource-num&gt;10.1007/s10270-024-01202-z&lt;/electronic-resource-num&gt;&lt;/record&gt;&lt;/Cite&gt;&lt;/EndNote&gt;</w:instrText>
      </w:r>
      <w:r w:rsidR="00347C8D" w:rsidRPr="006C5559">
        <w:fldChar w:fldCharType="separate"/>
      </w:r>
      <w:r w:rsidR="00347C8D" w:rsidRPr="006C5559">
        <w:t>(Skouti et al., 2024)</w:t>
      </w:r>
      <w:r w:rsidR="00347C8D" w:rsidRPr="006C5559">
        <w:fldChar w:fldCharType="end"/>
      </w:r>
      <w:r w:rsidRPr="006C5559">
        <w:t>. Below is the refined system architecture based strictly on the submitted BPMN model.</w:t>
      </w:r>
    </w:p>
    <w:p w14:paraId="7D150DE4" w14:textId="77777777" w:rsidR="0024456B" w:rsidRDefault="0024456B" w:rsidP="00E472EF"/>
    <w:p w14:paraId="6B1B0209" w14:textId="77777777" w:rsidR="0024456B" w:rsidRPr="006C5559" w:rsidRDefault="0024456B" w:rsidP="00E472EF"/>
    <w:p w14:paraId="7C28B460" w14:textId="15AF45B4" w:rsidR="0055590B" w:rsidRPr="006C5559" w:rsidRDefault="00C6358C" w:rsidP="008A4876">
      <w:pPr>
        <w:pStyle w:val="Heading2"/>
      </w:pPr>
      <w:bookmarkStart w:id="29" w:name="_Toc205819969"/>
      <w:r>
        <w:t xml:space="preserve">8.1 </w:t>
      </w:r>
      <w:r w:rsidR="3FE7B09E" w:rsidRPr="006C5559">
        <w:t xml:space="preserve">Pool 1: </w:t>
      </w:r>
      <w:r w:rsidR="00941DB7" w:rsidRPr="006C5559">
        <w:t>Data Collection System</w:t>
      </w:r>
      <w:bookmarkEnd w:id="29"/>
    </w:p>
    <w:p w14:paraId="7CBBA085" w14:textId="68FE3C19" w:rsidR="0006462F" w:rsidRPr="006C5559" w:rsidRDefault="007A6BFE" w:rsidP="00CA2B2E">
      <w:pPr>
        <w:jc w:val="both"/>
      </w:pPr>
      <w:r w:rsidRPr="006C5559">
        <w:lastRenderedPageBreak/>
        <w:t xml:space="preserve">This pool captures and articulates </w:t>
      </w:r>
      <w:r w:rsidR="004E1095" w:rsidRPr="006C5559">
        <w:t xml:space="preserve">the collection, preparing </w:t>
      </w:r>
      <w:r w:rsidR="00115012" w:rsidRPr="006C5559">
        <w:t xml:space="preserve">and normalisation </w:t>
      </w:r>
      <w:r w:rsidR="00EA23BE" w:rsidRPr="006C5559">
        <w:t>of data to be sent to the Digital Twin Engine for simulation. The dat</w:t>
      </w:r>
      <w:r w:rsidR="00792B3B" w:rsidRPr="006C5559">
        <w:t xml:space="preserve">a collection is done from all the different plants from various touch points such as sensors and </w:t>
      </w:r>
      <w:r w:rsidR="00EE3358" w:rsidRPr="006C5559">
        <w:t xml:space="preserve">previous historical data. </w:t>
      </w:r>
    </w:p>
    <w:p w14:paraId="7F33E7ED" w14:textId="66BC2A77" w:rsidR="008546B9" w:rsidRPr="006C5559" w:rsidRDefault="008546B9" w:rsidP="00CA2B2E">
      <w:pPr>
        <w:jc w:val="both"/>
      </w:pPr>
      <w:r w:rsidRPr="006C5559">
        <w:t xml:space="preserve">The Data Collection System Pool has the following lanes: - </w:t>
      </w:r>
    </w:p>
    <w:p w14:paraId="3AD881E7" w14:textId="4B50E65D" w:rsidR="008546B9" w:rsidRPr="006C5559" w:rsidRDefault="008546B9" w:rsidP="00CA2B2E">
      <w:pPr>
        <w:pStyle w:val="ListParagraph"/>
        <w:numPr>
          <w:ilvl w:val="0"/>
          <w:numId w:val="7"/>
        </w:numPr>
        <w:jc w:val="both"/>
      </w:pPr>
      <w:r w:rsidRPr="006C5559">
        <w:rPr>
          <w:b/>
        </w:rPr>
        <w:t>Unified Data Hub</w:t>
      </w:r>
      <w:r w:rsidRPr="006C5559">
        <w:t xml:space="preserve"> – The lane where all the collection and orchestration of the data happens</w:t>
      </w:r>
      <w:r w:rsidR="009B6BE8" w:rsidRPr="006C5559">
        <w:t xml:space="preserve"> from various plants</w:t>
      </w:r>
      <w:r w:rsidR="007464D5" w:rsidRPr="006C5559">
        <w:t xml:space="preserve">. After all the collection a unified digital </w:t>
      </w:r>
      <w:r w:rsidR="00A42FEC" w:rsidRPr="006C5559">
        <w:t>repository</w:t>
      </w:r>
      <w:r w:rsidR="007464D5" w:rsidRPr="006C5559">
        <w:t xml:space="preserve"> is made</w:t>
      </w:r>
      <w:r w:rsidR="00A42FEC" w:rsidRPr="006C5559">
        <w:t xml:space="preserve"> which acts as the source for the Digital Twin Engine to run simulation.</w:t>
      </w:r>
    </w:p>
    <w:p w14:paraId="6065547A" w14:textId="46BC8C26" w:rsidR="00AD6F64" w:rsidRPr="006C5559" w:rsidRDefault="00AD6F64" w:rsidP="00CA2B2E">
      <w:pPr>
        <w:pStyle w:val="ListParagraph"/>
        <w:numPr>
          <w:ilvl w:val="0"/>
          <w:numId w:val="7"/>
        </w:numPr>
        <w:jc w:val="both"/>
      </w:pPr>
      <w:r w:rsidRPr="006C5559">
        <w:rPr>
          <w:b/>
        </w:rPr>
        <w:t xml:space="preserve">Wind and Solar Plant </w:t>
      </w:r>
      <w:r w:rsidR="00F94C98" w:rsidRPr="006C5559">
        <w:t>–</w:t>
      </w:r>
      <w:r w:rsidRPr="006C5559">
        <w:t xml:space="preserve"> </w:t>
      </w:r>
      <w:r w:rsidR="00F94C98" w:rsidRPr="006C5559">
        <w:t>The Wind and Solar plants</w:t>
      </w:r>
      <w:r w:rsidR="00042E03" w:rsidRPr="006C5559">
        <w:t xml:space="preserve"> will</w:t>
      </w:r>
      <w:r w:rsidR="00F94C98" w:rsidRPr="006C5559">
        <w:t xml:space="preserve"> gather data from </w:t>
      </w:r>
      <w:proofErr w:type="spellStart"/>
      <w:r w:rsidR="00B15C84">
        <w:t>IIoT</w:t>
      </w:r>
      <w:proofErr w:type="spellEnd"/>
      <w:r w:rsidR="00042E03" w:rsidRPr="006C5559">
        <w:t xml:space="preserve"> sensors</w:t>
      </w:r>
      <w:r w:rsidR="00774093" w:rsidRPr="006C5559">
        <w:t xml:space="preserve"> </w:t>
      </w:r>
      <w:r w:rsidR="009576E0" w:rsidRPr="006C5559">
        <w:t xml:space="preserve">installed at each asset and provide all the data to the Unified Data Hub. </w:t>
      </w:r>
    </w:p>
    <w:p w14:paraId="1C000042" w14:textId="0A191E6F" w:rsidR="009576E0" w:rsidRPr="006C5559" w:rsidRDefault="001E7442" w:rsidP="00CA2B2E">
      <w:pPr>
        <w:pStyle w:val="ListParagraph"/>
        <w:numPr>
          <w:ilvl w:val="0"/>
          <w:numId w:val="7"/>
        </w:numPr>
        <w:jc w:val="both"/>
      </w:pPr>
      <w:r w:rsidRPr="006C5559">
        <w:rPr>
          <w:b/>
        </w:rPr>
        <w:t>Gas</w:t>
      </w:r>
      <w:r w:rsidR="009576E0" w:rsidRPr="006C5559">
        <w:rPr>
          <w:b/>
        </w:rPr>
        <w:t xml:space="preserve"> Plant </w:t>
      </w:r>
      <w:r w:rsidR="003758EB" w:rsidRPr="006C5559">
        <w:t>–</w:t>
      </w:r>
      <w:r w:rsidR="009576E0" w:rsidRPr="006C5559">
        <w:t xml:space="preserve"> </w:t>
      </w:r>
      <w:r w:rsidR="003758EB" w:rsidRPr="006C5559">
        <w:t xml:space="preserve">The </w:t>
      </w:r>
      <w:r w:rsidRPr="006C5559">
        <w:t>gas</w:t>
      </w:r>
      <w:r w:rsidR="003758EB" w:rsidRPr="006C5559">
        <w:t xml:space="preserve"> pla</w:t>
      </w:r>
      <w:r w:rsidR="002A1A1F" w:rsidRPr="006C5559">
        <w:t xml:space="preserve">nt </w:t>
      </w:r>
      <w:r w:rsidR="00D035BD" w:rsidRPr="006C5559">
        <w:t xml:space="preserve">unlike the wind and solar plants does not have advanced </w:t>
      </w:r>
      <w:proofErr w:type="spellStart"/>
      <w:r w:rsidR="00B15C84">
        <w:t>IIoT</w:t>
      </w:r>
      <w:proofErr w:type="spellEnd"/>
      <w:r w:rsidR="00D035BD" w:rsidRPr="006C5559">
        <w:t xml:space="preserve"> sensors a</w:t>
      </w:r>
      <w:r w:rsidR="00305F16" w:rsidRPr="006C5559">
        <w:t>s it is not viable to spend on advancements of plants which are going out of commission soon</w:t>
      </w:r>
      <w:r w:rsidR="0035338D" w:rsidRPr="006C5559">
        <w:t xml:space="preserve">. The collection of data at the plant </w:t>
      </w:r>
      <w:r w:rsidR="00FE265A" w:rsidRPr="006C5559">
        <w:t xml:space="preserve">is partially done via sensors and </w:t>
      </w:r>
      <w:r w:rsidR="00F4770D" w:rsidRPr="006C5559">
        <w:t>partially</w:t>
      </w:r>
      <w:r w:rsidR="00FE265A" w:rsidRPr="006C5559">
        <w:t xml:space="preserve"> via historical</w:t>
      </w:r>
      <w:r w:rsidR="00AF3A44" w:rsidRPr="006C5559">
        <w:t xml:space="preserve"> data of assets maintained at the plant. </w:t>
      </w:r>
      <w:r w:rsidR="005A6EDF" w:rsidRPr="006C5559">
        <w:t xml:space="preserve">We are not inclined to </w:t>
      </w:r>
      <w:r w:rsidR="0000016E" w:rsidRPr="006C5559">
        <w:t xml:space="preserve">invest in </w:t>
      </w:r>
      <w:proofErr w:type="spellStart"/>
      <w:r w:rsidR="00B15C84">
        <w:t>IIoT</w:t>
      </w:r>
      <w:proofErr w:type="spellEnd"/>
      <w:r w:rsidR="0000016E" w:rsidRPr="006C5559">
        <w:t xml:space="preserve"> sensors as this plant will </w:t>
      </w:r>
      <w:r w:rsidR="000E33D5" w:rsidRPr="006C5559">
        <w:t xml:space="preserve">be decommissioned </w:t>
      </w:r>
      <w:proofErr w:type="gramStart"/>
      <w:r w:rsidR="000E33D5" w:rsidRPr="006C5559">
        <w:t>in the near future</w:t>
      </w:r>
      <w:proofErr w:type="gramEnd"/>
      <w:r w:rsidR="000E33D5" w:rsidRPr="006C5559">
        <w:t>.</w:t>
      </w:r>
    </w:p>
    <w:p w14:paraId="71ABAC81" w14:textId="2BE826C8" w:rsidR="00D179A2" w:rsidRPr="006C5559" w:rsidRDefault="000078B3" w:rsidP="00CA2B2E">
      <w:pPr>
        <w:pStyle w:val="ListParagraph"/>
        <w:numPr>
          <w:ilvl w:val="0"/>
          <w:numId w:val="7"/>
        </w:numPr>
        <w:jc w:val="both"/>
      </w:pPr>
      <w:r w:rsidRPr="006C5559">
        <w:rPr>
          <w:b/>
        </w:rPr>
        <w:t xml:space="preserve">Coal Plant </w:t>
      </w:r>
      <w:r w:rsidR="00DF602D" w:rsidRPr="006C5559">
        <w:t>–</w:t>
      </w:r>
      <w:r w:rsidRPr="006C5559">
        <w:t xml:space="preserve"> </w:t>
      </w:r>
      <w:r w:rsidR="00DF602D" w:rsidRPr="006C5559">
        <w:t>The coal plant unlike all the other plants</w:t>
      </w:r>
      <w:r w:rsidR="008031BC" w:rsidRPr="006C5559">
        <w:t xml:space="preserve"> </w:t>
      </w:r>
      <w:r w:rsidR="008B7ACD" w:rsidRPr="006C5559">
        <w:t>don’t have any sensors</w:t>
      </w:r>
      <w:r w:rsidR="00EF670F" w:rsidRPr="006C5559">
        <w:t xml:space="preserve"> so all the data collection relies on</w:t>
      </w:r>
      <w:r w:rsidR="00FF3116" w:rsidRPr="006C5559">
        <w:t xml:space="preserve"> historical data. We again are not inclined to invest in </w:t>
      </w:r>
      <w:proofErr w:type="spellStart"/>
      <w:r w:rsidR="00B15C84">
        <w:t>IIoT</w:t>
      </w:r>
      <w:proofErr w:type="spellEnd"/>
      <w:r w:rsidR="005A6EDF" w:rsidRPr="006C5559">
        <w:t xml:space="preserve"> sensors at this plant because it is supposed to be decommissioned. </w:t>
      </w:r>
    </w:p>
    <w:p w14:paraId="3BC544ED" w14:textId="6666124C" w:rsidR="000E33D5" w:rsidRPr="006C5559" w:rsidRDefault="00C6358C" w:rsidP="008A4876">
      <w:pPr>
        <w:pStyle w:val="Heading2"/>
      </w:pPr>
      <w:bookmarkStart w:id="30" w:name="_Toc205819970"/>
      <w:r>
        <w:t xml:space="preserve">8.2 </w:t>
      </w:r>
      <w:r w:rsidR="000E33D5" w:rsidRPr="006C5559">
        <w:t>Pool 2 : Digital Twin Engine</w:t>
      </w:r>
      <w:bookmarkEnd w:id="30"/>
    </w:p>
    <w:p w14:paraId="51F2F5B7" w14:textId="2B4171C6" w:rsidR="0084046B" w:rsidRPr="006C5559" w:rsidRDefault="0084046B" w:rsidP="00CA2B2E">
      <w:pPr>
        <w:jc w:val="both"/>
      </w:pPr>
      <w:r w:rsidRPr="006C5559">
        <w:t xml:space="preserve">The Digital Twin Engine </w:t>
      </w:r>
      <w:r w:rsidR="004C2EDD" w:rsidRPr="006C5559">
        <w:t xml:space="preserve">is a separate </w:t>
      </w:r>
      <w:r w:rsidR="00AD28E2" w:rsidRPr="006C5559">
        <w:t xml:space="preserve">pool in the re-engineered process that will run real-time analysis of data being provided as the digital repository. The digital twin engine will create </w:t>
      </w:r>
      <w:r w:rsidR="00E2538B" w:rsidRPr="006C5559">
        <w:t>virtual scenarios of the current assets to run predictive analysis and generate insights</w:t>
      </w:r>
      <w:r w:rsidR="00D95D03" w:rsidRPr="006C5559">
        <w:t xml:space="preserve"> </w:t>
      </w:r>
      <w:r w:rsidR="005E6047" w:rsidRPr="006C5559">
        <w:fldChar w:fldCharType="begin"/>
      </w:r>
      <w:r w:rsidR="005E6047" w:rsidRPr="006C5559">
        <w:instrText xml:space="preserve"> ADDIN EN.CITE &lt;EndNote&gt;&lt;Cite&gt;&lt;Author&gt;Abd Wahab&lt;/Author&gt;&lt;Year&gt;2024&lt;/Year&gt;&lt;RecNum&gt;14&lt;/RecNum&gt;&lt;DisplayText&gt;(Abd Wahab et al., 2024)&lt;/DisplayText&gt;&lt;record&gt;&lt;rec-number&gt;14&lt;/rec-number&gt;&lt;foreign-keys&gt;&lt;key app="EN" db-id="9fvtddz9n0v9t0efsx4p0tzor2px2aedravf" timestamp="1749227713"&gt;14&lt;/key&gt;&lt;/foreign-keys&gt;&lt;ref-type name="Journal Article"&gt;17&lt;/ref-type&gt;&lt;contributors&gt;&lt;authors&gt;&lt;author&gt;Abd Wahab, Nur Haninie&lt;/author&gt;&lt;author&gt;Hasikin, Khairunnisa&lt;/author&gt;&lt;author&gt;Wee Lai, Khin&lt;/author&gt;&lt;author&gt;Xia, Kaijian&lt;/author&gt;&lt;author&gt;Bei, Lulu&lt;/author&gt;&lt;author&gt;Huang, Kai&lt;/author&gt;&lt;author&gt;Wu, Xiang&lt;/author&gt;&lt;/authors&gt;&lt;/contributors&gt;&lt;titles&gt;&lt;title&gt;Systematic review of predictive maintenance and digital twin technologies challenges, opportunities, and best practices&lt;/title&gt;&lt;secondary-title&gt;PeerJ. Computer science&lt;/secondary-title&gt;&lt;/titles&gt;&lt;periodical&gt;&lt;full-title&gt;PeerJ. Computer science&lt;/full-title&gt;&lt;/periodical&gt;&lt;pages&gt;e1943-e1943&lt;/pages&gt;&lt;volume&gt;10&lt;/volume&gt;&lt;keywords&gt;&lt;keyword&gt;Artificial intelligence&lt;/keyword&gt;&lt;keyword&gt;Computer science&lt;/keyword&gt;&lt;keyword&gt;Machine learning&lt;/keyword&gt;&lt;keyword&gt;Technology&lt;/keyword&gt;&lt;keyword&gt;Twins&lt;/keyword&gt;&lt;/keywords&gt;&lt;dates&gt;&lt;year&gt;2024&lt;/year&gt;&lt;/dates&gt;&lt;pub-location&gt;LONDON&lt;/pub-location&gt;&lt;publisher&gt;Peerj Inc&lt;/publisher&gt;&lt;isbn&gt;2376-5992&lt;/isbn&gt;&lt;urls&gt;&lt;/urls&gt;&lt;electronic-resource-num&gt;10.7717/peerj-cs.1943&lt;/electronic-resource-num&gt;&lt;/record&gt;&lt;/Cite&gt;&lt;/EndNote&gt;</w:instrText>
      </w:r>
      <w:r w:rsidR="005E6047" w:rsidRPr="006C5559">
        <w:fldChar w:fldCharType="separate"/>
      </w:r>
      <w:r w:rsidR="005E6047" w:rsidRPr="006C5559">
        <w:t>(Abd Wahab et al., 2024)</w:t>
      </w:r>
      <w:r w:rsidR="005E6047" w:rsidRPr="006C5559">
        <w:fldChar w:fldCharType="end"/>
      </w:r>
      <w:r w:rsidR="00E2538B" w:rsidRPr="006C5559">
        <w:t xml:space="preserve">. </w:t>
      </w:r>
      <w:r w:rsidR="00505B65" w:rsidRPr="006C5559">
        <w:t>These insights</w:t>
      </w:r>
      <w:r w:rsidR="00E2538B" w:rsidRPr="006C5559">
        <w:t xml:space="preserve"> will also be normalised </w:t>
      </w:r>
      <w:r w:rsidR="002D2670" w:rsidRPr="006C5559">
        <w:t>for integration with SAP</w:t>
      </w:r>
      <w:r w:rsidR="00307D13" w:rsidRPr="006C5559">
        <w:t xml:space="preserve"> S</w:t>
      </w:r>
      <w:r w:rsidR="002D2670" w:rsidRPr="006C5559">
        <w:t xml:space="preserve">/4HANA. </w:t>
      </w:r>
    </w:p>
    <w:p w14:paraId="23688162" w14:textId="76CEBBD4" w:rsidR="0055590B" w:rsidRPr="006C5559" w:rsidRDefault="00C6358C" w:rsidP="008A4876">
      <w:pPr>
        <w:pStyle w:val="Heading2"/>
      </w:pPr>
      <w:bookmarkStart w:id="31" w:name="_Toc205819971"/>
      <w:r>
        <w:t xml:space="preserve">8.3 </w:t>
      </w:r>
      <w:r w:rsidR="3FE7B09E" w:rsidRPr="006C5559">
        <w:t xml:space="preserve">Pool </w:t>
      </w:r>
      <w:r w:rsidR="00303EC9" w:rsidRPr="006C5559">
        <w:t>3</w:t>
      </w:r>
      <w:r w:rsidR="3FE7B09E" w:rsidRPr="006C5559">
        <w:t>: ERP SYSTEM (SAP S/4HANA)</w:t>
      </w:r>
      <w:bookmarkEnd w:id="31"/>
    </w:p>
    <w:p w14:paraId="31F1C19E" w14:textId="6CF6ADEB" w:rsidR="00630068" w:rsidRPr="006C5559" w:rsidRDefault="3FE7B09E" w:rsidP="00CA2B2E">
      <w:pPr>
        <w:jc w:val="both"/>
      </w:pPr>
      <w:r w:rsidRPr="006C5559">
        <w:t>This pool consolidates execution-level activities and orchestrates condition-based maintenance using core SAP modules</w:t>
      </w:r>
      <w:r w:rsidR="00F63827" w:rsidRPr="006C5559">
        <w:t>. Each module has been shown as a lane to show the internal interactions of SAP modules. The following core SAP S/4HANA modules have been used</w:t>
      </w:r>
      <w:r w:rsidR="00630068" w:rsidRPr="006C5559">
        <w:t>:-</w:t>
      </w:r>
    </w:p>
    <w:p w14:paraId="3662896A" w14:textId="55FCCA04" w:rsidR="00C83F9E" w:rsidRPr="006C5559" w:rsidRDefault="00F56FA3" w:rsidP="00CA2B2E">
      <w:pPr>
        <w:pStyle w:val="ListParagraph"/>
        <w:numPr>
          <w:ilvl w:val="0"/>
          <w:numId w:val="8"/>
        </w:numPr>
        <w:jc w:val="both"/>
        <w:rPr>
          <w:b/>
        </w:rPr>
      </w:pPr>
      <w:r w:rsidRPr="006C5559">
        <w:rPr>
          <w:b/>
        </w:rPr>
        <w:t>Plant Maintenance (SAP PM</w:t>
      </w:r>
      <w:r w:rsidR="00C83F9E" w:rsidRPr="006C5559">
        <w:rPr>
          <w:b/>
        </w:rPr>
        <w:t xml:space="preserve">) – </w:t>
      </w:r>
      <w:r w:rsidR="00C83F9E" w:rsidRPr="006C5559">
        <w:t xml:space="preserve">The SAP PM module </w:t>
      </w:r>
      <w:r w:rsidR="00F437A1" w:rsidRPr="006C5559">
        <w:t>receives the maintenance alerts from the Digital Twin Engine</w:t>
      </w:r>
      <w:r w:rsidR="00D4117A" w:rsidRPr="006C5559">
        <w:t>, create and draft a schedule for asset maintenance. This module w</w:t>
      </w:r>
      <w:r w:rsidR="00A213C5" w:rsidRPr="006C5559">
        <w:t xml:space="preserve">ill facilitate the creation and closure of the work order to </w:t>
      </w:r>
      <w:r w:rsidR="008B2DF3" w:rsidRPr="006C5559">
        <w:t>document the whole maintenance lifecycle</w:t>
      </w:r>
      <w:r w:rsidR="00104AB4" w:rsidRPr="006C5559">
        <w:t xml:space="preserve"> closure.</w:t>
      </w:r>
    </w:p>
    <w:p w14:paraId="7F44DA7B" w14:textId="285FB649" w:rsidR="00F63827" w:rsidRPr="006C5559" w:rsidRDefault="00BF228B" w:rsidP="00CA2B2E">
      <w:pPr>
        <w:pStyle w:val="ListParagraph"/>
        <w:numPr>
          <w:ilvl w:val="0"/>
          <w:numId w:val="8"/>
        </w:numPr>
        <w:jc w:val="both"/>
        <w:rPr>
          <w:b/>
        </w:rPr>
      </w:pPr>
      <w:r w:rsidRPr="006C5559">
        <w:rPr>
          <w:b/>
        </w:rPr>
        <w:t xml:space="preserve">Materials Management (SAP MM) </w:t>
      </w:r>
      <w:r w:rsidR="009323F7" w:rsidRPr="006C5559">
        <w:rPr>
          <w:b/>
        </w:rPr>
        <w:t>–</w:t>
      </w:r>
      <w:r w:rsidRPr="006C5559">
        <w:rPr>
          <w:b/>
        </w:rPr>
        <w:t xml:space="preserve"> </w:t>
      </w:r>
      <w:r w:rsidR="00030FCD" w:rsidRPr="006C5559">
        <w:t xml:space="preserve">Materials Management </w:t>
      </w:r>
      <w:r w:rsidR="00456F7E" w:rsidRPr="006C5559">
        <w:t xml:space="preserve">is the SAP module that </w:t>
      </w:r>
      <w:r w:rsidR="008B5CCB" w:rsidRPr="006C5559">
        <w:t xml:space="preserve">manages the stock reservation and readiness of materials for any maintenance task. The SAP MM </w:t>
      </w:r>
      <w:r w:rsidR="005056E4" w:rsidRPr="006C5559">
        <w:t>validates the spare parts via the Bill of Materials</w:t>
      </w:r>
      <w:r w:rsidR="00151F33" w:rsidRPr="006C5559">
        <w:t>.</w:t>
      </w:r>
      <w:r w:rsidR="00AF3716" w:rsidRPr="006C5559">
        <w:t xml:space="preserve"> </w:t>
      </w:r>
      <w:r w:rsidR="002E1A04" w:rsidRPr="006C5559">
        <w:t>The SAP MM will also facilitate the ordering of goods if certain spare parts are not currently available</w:t>
      </w:r>
      <w:r w:rsidR="002535EA" w:rsidRPr="006C5559">
        <w:t>,</w:t>
      </w:r>
      <w:r w:rsidR="00383279" w:rsidRPr="006C5559">
        <w:t xml:space="preserve"> </w:t>
      </w:r>
      <w:r w:rsidR="00327FCD" w:rsidRPr="006C5559">
        <w:t>finally</w:t>
      </w:r>
      <w:r w:rsidR="005056E4" w:rsidRPr="006C5559">
        <w:t xml:space="preserve"> </w:t>
      </w:r>
      <w:r w:rsidR="00327FCD" w:rsidRPr="006C5559">
        <w:lastRenderedPageBreak/>
        <w:t>SAP MM will</w:t>
      </w:r>
      <w:r w:rsidR="005056E4" w:rsidRPr="006C5559">
        <w:t xml:space="preserve"> update the final inventory when the maintenance </w:t>
      </w:r>
      <w:r w:rsidR="00F01D4B" w:rsidRPr="006C5559">
        <w:t>has been done</w:t>
      </w:r>
      <w:r w:rsidR="00057EA8" w:rsidRPr="006C5559">
        <w:t xml:space="preserve"> </w:t>
      </w:r>
      <w:r w:rsidR="007138CD" w:rsidRPr="006C5559">
        <w:fldChar w:fldCharType="begin"/>
      </w:r>
      <w:r w:rsidR="007138CD" w:rsidRPr="006C5559">
        <w:instrText xml:space="preserve"> ADDIN EN.CITE &lt;EndNote&gt;&lt;Cite&gt;&lt;Author&gt;Lin&lt;/Author&gt;&lt;RecNum&gt;19&lt;/RecNum&gt;&lt;DisplayText&gt;(Lin &amp;amp; Ghodrati)&lt;/DisplayText&gt;&lt;record&gt;&lt;rec-number&gt;19&lt;/rec-number&gt;&lt;foreign-keys&gt;&lt;key app="EN" db-id="9fvtddz9n0v9t0efsx4p0tzor2px2aedravf" timestamp="1749233189"&gt;19&lt;/key&gt;&lt;/foreign-keys&gt;&lt;ref-type name="Conference Proceedings"&gt;10&lt;/ref-type&gt;&lt;contributors&gt;&lt;authors&gt;&lt;author&gt;Lin, Jing&lt;/author&gt;&lt;author&gt;Ghodrati, Behzad&lt;/author&gt;&lt;/authors&gt;&lt;/contributors&gt;&lt;titles&gt;&lt;title&gt;Maintenance spares inventory management: performance measurement using a HOMM&lt;/title&gt;&lt;/titles&gt;&lt;pages&gt;77&lt;/pages&gt;&lt;dates&gt;&lt;pub-dates&gt;&lt;date&gt;2011&lt;/date&gt;&lt;/pub-dates&gt;&lt;/dates&gt;&lt;isbn&gt;9789174393798&lt;/isbn&gt;&lt;urls&gt;&lt;/urls&gt;&lt;/record&gt;&lt;/Cite&gt;&lt;/EndNote&gt;</w:instrText>
      </w:r>
      <w:r w:rsidR="007138CD" w:rsidRPr="006C5559">
        <w:fldChar w:fldCharType="separate"/>
      </w:r>
      <w:r w:rsidR="007138CD" w:rsidRPr="006C5559">
        <w:t>(Lin &amp; Ghodrati)</w:t>
      </w:r>
      <w:r w:rsidR="007138CD" w:rsidRPr="006C5559">
        <w:fldChar w:fldCharType="end"/>
      </w:r>
      <w:r w:rsidR="00B52504" w:rsidRPr="006C5559">
        <w:t>.</w:t>
      </w:r>
    </w:p>
    <w:p w14:paraId="53B89609" w14:textId="29BBAEBD" w:rsidR="00630068" w:rsidRPr="006C5559" w:rsidRDefault="00F01D4B" w:rsidP="00CA2B2E">
      <w:pPr>
        <w:pStyle w:val="ListParagraph"/>
        <w:numPr>
          <w:ilvl w:val="0"/>
          <w:numId w:val="8"/>
        </w:numPr>
        <w:jc w:val="both"/>
        <w:rPr>
          <w:b/>
        </w:rPr>
      </w:pPr>
      <w:r w:rsidRPr="006C5559">
        <w:rPr>
          <w:b/>
        </w:rPr>
        <w:t xml:space="preserve">Fiori App ( SAP </w:t>
      </w:r>
      <w:r w:rsidR="001D03BA" w:rsidRPr="006C5559">
        <w:rPr>
          <w:b/>
        </w:rPr>
        <w:t xml:space="preserve">Fiori) </w:t>
      </w:r>
      <w:r w:rsidR="00F857E8" w:rsidRPr="006C5559">
        <w:rPr>
          <w:b/>
        </w:rPr>
        <w:t xml:space="preserve">– </w:t>
      </w:r>
      <w:r w:rsidR="00F857E8" w:rsidRPr="006C5559">
        <w:t xml:space="preserve">SAP Fiori is the user interface </w:t>
      </w:r>
      <w:r w:rsidR="006A2EC0" w:rsidRPr="006C5559">
        <w:t xml:space="preserve">which the workforce will interact. FutureEnergy </w:t>
      </w:r>
      <w:r w:rsidR="0096624E" w:rsidRPr="006C5559">
        <w:t xml:space="preserve">has planned a rollout of phones and tablets for </w:t>
      </w:r>
      <w:r w:rsidR="00F462BE" w:rsidRPr="006C5559">
        <w:t>empowering their workforce to interact with the new integrated system</w:t>
      </w:r>
      <w:r w:rsidR="0018439E" w:rsidRPr="006C5559">
        <w:t xml:space="preserve"> </w:t>
      </w:r>
      <w:r w:rsidR="0018439E" w:rsidRPr="006C5559">
        <w:fldChar w:fldCharType="begin"/>
      </w:r>
      <w:r w:rsidR="0018439E" w:rsidRPr="006C5559">
        <w:instrText xml:space="preserve"> ADDIN EN.CITE &lt;EndNote&gt;&lt;Cite&gt;&lt;Author&gt;Beselga&lt;/Author&gt;&lt;Year&gt;2019&lt;/Year&gt;&lt;RecNum&gt;16&lt;/RecNum&gt;&lt;DisplayText&gt;(Beselga &amp;amp; Alturas, 2019)&lt;/DisplayText&gt;&lt;record&gt;&lt;rec-number&gt;16&lt;/rec-number&gt;&lt;foreign-keys&gt;&lt;key app="EN" db-id="9fvtddz9n0v9t0efsx4p0tzor2px2aedravf" timestamp="1749229267"&gt;16&lt;/key&gt;&lt;/foreign-keys&gt;&lt;ref-type name="Book"&gt;6&lt;/ref-type&gt;&lt;contributors&gt;&lt;authors&gt;&lt;author&gt;Beselga, Daniela&lt;/author&gt;&lt;author&gt;Alturas, Bráulio&lt;/author&gt;&lt;/authors&gt;&lt;/contributors&gt;&lt;titles&gt;&lt;title&gt;Using the Technology Acceptance Model (TAM) in SAP Fiori&lt;/title&gt;&lt;/titles&gt;&lt;pages&gt;575-584&lt;/pages&gt;&lt;dates&gt;&lt;year&gt;2019&lt;/year&gt;&lt;/dates&gt;&lt;isbn&gt;978-3-030-16180-4&lt;/isbn&gt;&lt;urls&gt;&lt;/urls&gt;&lt;electronic-resource-num&gt;10.1007/978-3-030-16181-1_54&lt;/electronic-resource-num&gt;&lt;/record&gt;&lt;/Cite&gt;&lt;/EndNote&gt;</w:instrText>
      </w:r>
      <w:r w:rsidR="0018439E" w:rsidRPr="006C5559">
        <w:fldChar w:fldCharType="separate"/>
      </w:r>
      <w:r w:rsidR="0018439E" w:rsidRPr="006C5559">
        <w:t>(Beselga &amp; Alturas, 2019)</w:t>
      </w:r>
      <w:r w:rsidR="0018439E" w:rsidRPr="006C5559">
        <w:fldChar w:fldCharType="end"/>
      </w:r>
      <w:r w:rsidR="00F462BE" w:rsidRPr="006C5559">
        <w:t xml:space="preserve">. SAP Fiori has been inculcated with the motive of helping and being a tool that will </w:t>
      </w:r>
      <w:r w:rsidR="00CA7596" w:rsidRPr="006C5559">
        <w:t>be used across the organisation by almost all areas of operations.</w:t>
      </w:r>
    </w:p>
    <w:p w14:paraId="7FC4F21B" w14:textId="29D5A52F" w:rsidR="0055590B" w:rsidRPr="006C5559" w:rsidRDefault="00C6358C" w:rsidP="00257D7A">
      <w:pPr>
        <w:pStyle w:val="Heading2"/>
      </w:pPr>
      <w:bookmarkStart w:id="32" w:name="_Toc205819972"/>
      <w:r>
        <w:t xml:space="preserve">8.4 </w:t>
      </w:r>
      <w:r w:rsidR="3FE7B09E" w:rsidRPr="006C5559">
        <w:t xml:space="preserve">Pool </w:t>
      </w:r>
      <w:r w:rsidR="00CA7596" w:rsidRPr="006C5559">
        <w:t>4</w:t>
      </w:r>
      <w:r w:rsidR="3FE7B09E" w:rsidRPr="006C5559">
        <w:t>: FutureEnergy Maintenance Team</w:t>
      </w:r>
      <w:bookmarkEnd w:id="32"/>
    </w:p>
    <w:p w14:paraId="7B6A2831" w14:textId="4A78F445" w:rsidR="0055590B" w:rsidRPr="006C5559" w:rsidRDefault="3FE7B09E" w:rsidP="00CA2B2E">
      <w:pPr>
        <w:jc w:val="both"/>
      </w:pPr>
      <w:r w:rsidRPr="006C5559">
        <w:t>This poo</w:t>
      </w:r>
      <w:r w:rsidR="00A026C5" w:rsidRPr="006C5559">
        <w:t xml:space="preserve">l depicts the maintenance team which includes the Maintenance Coordinator and the Field Technician. </w:t>
      </w:r>
      <w:proofErr w:type="gramStart"/>
      <w:r w:rsidR="00A026C5" w:rsidRPr="006C5559">
        <w:t>Both of them</w:t>
      </w:r>
      <w:proofErr w:type="gramEnd"/>
      <w:r w:rsidR="00A026C5" w:rsidRPr="006C5559">
        <w:t xml:space="preserve"> collectively interact with the ERP system to </w:t>
      </w:r>
      <w:r w:rsidR="005144B0" w:rsidRPr="006C5559">
        <w:t>facilitate</w:t>
      </w:r>
      <w:r w:rsidR="00A026C5" w:rsidRPr="006C5559">
        <w:t xml:space="preserve"> and record the maintenance task</w:t>
      </w:r>
      <w:r w:rsidR="00A7749C" w:rsidRPr="006C5559">
        <w:t xml:space="preserve"> in hand.</w:t>
      </w:r>
      <w:r w:rsidR="008959FD" w:rsidRPr="006C5559">
        <w:t xml:space="preserve"> </w:t>
      </w:r>
    </w:p>
    <w:p w14:paraId="372D7F0E" w14:textId="5419F272" w:rsidR="008959FD" w:rsidRPr="006C5559" w:rsidRDefault="008959FD" w:rsidP="00CA2B2E">
      <w:pPr>
        <w:pStyle w:val="ListParagraph"/>
        <w:numPr>
          <w:ilvl w:val="0"/>
          <w:numId w:val="9"/>
        </w:numPr>
        <w:jc w:val="both"/>
      </w:pPr>
      <w:r w:rsidRPr="006C5559">
        <w:rPr>
          <w:b/>
        </w:rPr>
        <w:t>Maintenance Coordinator</w:t>
      </w:r>
      <w:r w:rsidRPr="006C5559">
        <w:t xml:space="preserve"> – Manages and validates the maintenance ta</w:t>
      </w:r>
      <w:r w:rsidR="00D55597" w:rsidRPr="006C5559">
        <w:t xml:space="preserve">sks in hand. The coordinator reviews the work order to assign the tasks based on availability of technicians. Once the task is done, the coordinator also checks the completion </w:t>
      </w:r>
      <w:r w:rsidR="00832388" w:rsidRPr="006C5559">
        <w:t xml:space="preserve">and gives the final confirmation of completion. All this two and frow is done through SAP Fiori. </w:t>
      </w:r>
    </w:p>
    <w:p w14:paraId="289854D3" w14:textId="67049FA0" w:rsidR="00832388" w:rsidRPr="006C5559" w:rsidRDefault="00832388" w:rsidP="00CA2B2E">
      <w:pPr>
        <w:pStyle w:val="ListParagraph"/>
        <w:numPr>
          <w:ilvl w:val="0"/>
          <w:numId w:val="9"/>
        </w:numPr>
        <w:jc w:val="both"/>
      </w:pPr>
      <w:r w:rsidRPr="006C5559">
        <w:rPr>
          <w:b/>
        </w:rPr>
        <w:t>Field Technician</w:t>
      </w:r>
      <w:r w:rsidRPr="006C5559">
        <w:t xml:space="preserve"> – The field </w:t>
      </w:r>
      <w:proofErr w:type="gramStart"/>
      <w:r w:rsidRPr="006C5559">
        <w:t>technician</w:t>
      </w:r>
      <w:proofErr w:type="gramEnd"/>
      <w:r w:rsidRPr="006C5559">
        <w:t xml:space="preserve"> are the people who are responsible for the actual facilitation of the maintenance task. They check work order and task allocated to them by interacting with the Fiori interface. They conduct all the manual tasks and log the completion of maintenance by closing the task again in the Fiori interface. </w:t>
      </w:r>
    </w:p>
    <w:p w14:paraId="56C76B94" w14:textId="4627B10F" w:rsidR="0055590B" w:rsidRPr="006C5559" w:rsidRDefault="00C6358C" w:rsidP="00257D7A">
      <w:pPr>
        <w:pStyle w:val="Heading2"/>
      </w:pPr>
      <w:bookmarkStart w:id="33" w:name="_Toc205819973"/>
      <w:r>
        <w:t xml:space="preserve">8.5 </w:t>
      </w:r>
      <w:r w:rsidR="3FE7B09E" w:rsidRPr="006C5559">
        <w:t>Summary Table of Pools and Lanes</w:t>
      </w:r>
      <w:bookmarkEnd w:id="33"/>
    </w:p>
    <w:tbl>
      <w:tblPr>
        <w:tblStyle w:val="TableGrid"/>
        <w:tblW w:w="11057" w:type="dxa"/>
        <w:tblInd w:w="-856" w:type="dxa"/>
        <w:tblLook w:val="04A0" w:firstRow="1" w:lastRow="0" w:firstColumn="1" w:lastColumn="0" w:noHBand="0" w:noVBand="1"/>
      </w:tblPr>
      <w:tblGrid>
        <w:gridCol w:w="2660"/>
        <w:gridCol w:w="1526"/>
        <w:gridCol w:w="1599"/>
        <w:gridCol w:w="2298"/>
        <w:gridCol w:w="2974"/>
      </w:tblGrid>
      <w:tr w:rsidR="00BA30ED" w:rsidRPr="006C5559" w14:paraId="415F4932" w14:textId="77777777">
        <w:tc>
          <w:tcPr>
            <w:tcW w:w="2661" w:type="dxa"/>
            <w:vAlign w:val="center"/>
            <w:hideMark/>
          </w:tcPr>
          <w:p w14:paraId="5A85157F" w14:textId="360BEC36" w:rsidR="00AB263E" w:rsidRPr="006C5559" w:rsidRDefault="00AB263E" w:rsidP="00E472EF">
            <w:pPr>
              <w:rPr>
                <w:rFonts w:eastAsia="Times New Roman"/>
                <w:lang w:eastAsia="en-AU"/>
              </w:rPr>
            </w:pPr>
            <w:r w:rsidRPr="006C5559">
              <w:rPr>
                <w:rStyle w:val="Strong"/>
              </w:rPr>
              <w:t>Pool</w:t>
            </w:r>
          </w:p>
        </w:tc>
        <w:tc>
          <w:tcPr>
            <w:tcW w:w="0" w:type="auto"/>
            <w:vAlign w:val="center"/>
            <w:hideMark/>
          </w:tcPr>
          <w:p w14:paraId="3E968D9E" w14:textId="3DA33471" w:rsidR="00AB263E" w:rsidRPr="006C5559" w:rsidRDefault="00AB263E" w:rsidP="00E472EF">
            <w:pPr>
              <w:rPr>
                <w:rFonts w:eastAsia="Times New Roman"/>
                <w:lang w:eastAsia="en-AU"/>
              </w:rPr>
            </w:pPr>
            <w:r w:rsidRPr="006C5559">
              <w:rPr>
                <w:rStyle w:val="Strong"/>
              </w:rPr>
              <w:t xml:space="preserve">Lane </w:t>
            </w:r>
          </w:p>
        </w:tc>
        <w:tc>
          <w:tcPr>
            <w:tcW w:w="0" w:type="auto"/>
            <w:vAlign w:val="center"/>
            <w:hideMark/>
          </w:tcPr>
          <w:p w14:paraId="30C3B021" w14:textId="6A25B2E6" w:rsidR="00AB263E" w:rsidRPr="006C5559" w:rsidRDefault="00AB263E" w:rsidP="00E472EF">
            <w:pPr>
              <w:rPr>
                <w:rFonts w:eastAsia="Times New Roman"/>
                <w:lang w:eastAsia="en-AU"/>
              </w:rPr>
            </w:pPr>
            <w:r w:rsidRPr="006C5559">
              <w:rPr>
                <w:rStyle w:val="Strong"/>
              </w:rPr>
              <w:t>Role</w:t>
            </w:r>
          </w:p>
        </w:tc>
        <w:tc>
          <w:tcPr>
            <w:tcW w:w="0" w:type="auto"/>
            <w:vAlign w:val="center"/>
            <w:hideMark/>
          </w:tcPr>
          <w:p w14:paraId="5E48B1A3" w14:textId="00430A98" w:rsidR="00AB263E" w:rsidRPr="006C5559" w:rsidRDefault="00AB263E" w:rsidP="00E472EF">
            <w:pPr>
              <w:rPr>
                <w:rFonts w:eastAsia="Times New Roman"/>
                <w:lang w:eastAsia="en-AU"/>
              </w:rPr>
            </w:pPr>
            <w:r w:rsidRPr="006C5559">
              <w:rPr>
                <w:rStyle w:val="Strong"/>
              </w:rPr>
              <w:t>Key Responsibilities</w:t>
            </w:r>
          </w:p>
        </w:tc>
        <w:tc>
          <w:tcPr>
            <w:tcW w:w="2974" w:type="dxa"/>
            <w:vAlign w:val="center"/>
            <w:hideMark/>
          </w:tcPr>
          <w:p w14:paraId="25D39747" w14:textId="63319596" w:rsidR="00AB263E" w:rsidRPr="006C5559" w:rsidRDefault="00AB263E" w:rsidP="00E472EF">
            <w:pPr>
              <w:rPr>
                <w:rFonts w:eastAsia="Times New Roman"/>
                <w:lang w:eastAsia="en-AU"/>
              </w:rPr>
            </w:pPr>
            <w:r w:rsidRPr="006C5559">
              <w:rPr>
                <w:rStyle w:val="Strong"/>
              </w:rPr>
              <w:t>Justification</w:t>
            </w:r>
          </w:p>
        </w:tc>
      </w:tr>
      <w:tr w:rsidR="00150C18" w:rsidRPr="006C5559" w14:paraId="22EA0074" w14:textId="77777777">
        <w:tc>
          <w:tcPr>
            <w:tcW w:w="2661" w:type="dxa"/>
            <w:vMerge w:val="restart"/>
            <w:vAlign w:val="center"/>
            <w:hideMark/>
          </w:tcPr>
          <w:p w14:paraId="7C242B6B" w14:textId="77777777" w:rsidR="00AB263E" w:rsidRPr="006C5559" w:rsidRDefault="00AB263E" w:rsidP="00AB263E">
            <w:pPr>
              <w:rPr>
                <w:rFonts w:eastAsia="Times New Roman"/>
                <w:lang w:eastAsia="en-AU"/>
              </w:rPr>
            </w:pPr>
            <w:r w:rsidRPr="006C5559">
              <w:rPr>
                <w:rStyle w:val="Strong"/>
              </w:rPr>
              <w:t>Data Collection System</w:t>
            </w:r>
          </w:p>
          <w:p w14:paraId="7F87EB29" w14:textId="46927876" w:rsidR="00AB263E" w:rsidRPr="006C5559" w:rsidRDefault="00AB263E" w:rsidP="00AB263E">
            <w:pPr>
              <w:rPr>
                <w:lang w:eastAsia="en-AU"/>
              </w:rPr>
            </w:pPr>
          </w:p>
        </w:tc>
        <w:tc>
          <w:tcPr>
            <w:tcW w:w="0" w:type="auto"/>
            <w:vAlign w:val="center"/>
            <w:hideMark/>
          </w:tcPr>
          <w:p w14:paraId="1C558898" w14:textId="3172B640" w:rsidR="00AB263E" w:rsidRPr="006C5559" w:rsidRDefault="00AB263E" w:rsidP="00AB263E">
            <w:pPr>
              <w:rPr>
                <w:rFonts w:eastAsia="Times New Roman"/>
                <w:lang w:eastAsia="en-AU"/>
              </w:rPr>
            </w:pPr>
            <w:r w:rsidRPr="006C5559">
              <w:t>Unified Data Hub</w:t>
            </w:r>
          </w:p>
        </w:tc>
        <w:tc>
          <w:tcPr>
            <w:tcW w:w="0" w:type="auto"/>
            <w:vAlign w:val="center"/>
            <w:hideMark/>
          </w:tcPr>
          <w:p w14:paraId="1865FD12" w14:textId="512191A9" w:rsidR="00AB263E" w:rsidRPr="006C5559" w:rsidRDefault="00AB263E" w:rsidP="00AB263E">
            <w:pPr>
              <w:rPr>
                <w:rFonts w:eastAsia="Times New Roman"/>
                <w:lang w:eastAsia="en-AU"/>
              </w:rPr>
            </w:pPr>
            <w:r w:rsidRPr="006C5559">
              <w:t xml:space="preserve">Data Orchestrator </w:t>
            </w:r>
          </w:p>
        </w:tc>
        <w:tc>
          <w:tcPr>
            <w:tcW w:w="0" w:type="auto"/>
            <w:vAlign w:val="center"/>
            <w:hideMark/>
          </w:tcPr>
          <w:p w14:paraId="1BAA6AD1" w14:textId="2F1EC250" w:rsidR="00AB263E" w:rsidRPr="006C5559" w:rsidRDefault="00AB263E" w:rsidP="00AB263E">
            <w:pPr>
              <w:rPr>
                <w:rFonts w:eastAsia="Times New Roman"/>
                <w:lang w:eastAsia="en-AU"/>
              </w:rPr>
            </w:pPr>
            <w:r w:rsidRPr="006C5559">
              <w:t>Collect, cleanse, and structure incoming data from all plant types</w:t>
            </w:r>
          </w:p>
        </w:tc>
        <w:tc>
          <w:tcPr>
            <w:tcW w:w="2974" w:type="dxa"/>
            <w:vAlign w:val="center"/>
            <w:hideMark/>
          </w:tcPr>
          <w:p w14:paraId="73D08E24" w14:textId="6FF3584B" w:rsidR="00AB263E" w:rsidRPr="006C5559" w:rsidRDefault="00AB263E" w:rsidP="00AB263E">
            <w:pPr>
              <w:rPr>
                <w:rFonts w:eastAsia="Times New Roman"/>
                <w:lang w:eastAsia="en-AU"/>
              </w:rPr>
            </w:pPr>
            <w:r w:rsidRPr="006C5559">
              <w:t xml:space="preserve">Acts as the first system touchpoint and for generation </w:t>
            </w:r>
            <w:r w:rsidR="00C81945" w:rsidRPr="006C5559">
              <w:t>of simulation</w:t>
            </w:r>
            <w:r w:rsidRPr="006C5559">
              <w:t>-ready input</w:t>
            </w:r>
          </w:p>
        </w:tc>
      </w:tr>
      <w:tr w:rsidR="00150C18" w:rsidRPr="006C5559" w14:paraId="49D6DCEF" w14:textId="77777777">
        <w:tc>
          <w:tcPr>
            <w:tcW w:w="2661" w:type="dxa"/>
            <w:vMerge/>
            <w:vAlign w:val="center"/>
            <w:hideMark/>
          </w:tcPr>
          <w:p w14:paraId="062021E9" w14:textId="77777777" w:rsidR="00AB263E" w:rsidRPr="006C5559" w:rsidRDefault="00AB263E" w:rsidP="00AB263E">
            <w:pPr>
              <w:rPr>
                <w:lang w:eastAsia="en-AU"/>
              </w:rPr>
            </w:pPr>
          </w:p>
        </w:tc>
        <w:tc>
          <w:tcPr>
            <w:tcW w:w="0" w:type="auto"/>
            <w:vAlign w:val="center"/>
            <w:hideMark/>
          </w:tcPr>
          <w:p w14:paraId="19C18ADD" w14:textId="03B8026E" w:rsidR="00AB263E" w:rsidRPr="006C5559" w:rsidRDefault="00AB263E" w:rsidP="00AB263E">
            <w:pPr>
              <w:rPr>
                <w:rFonts w:eastAsia="Times New Roman"/>
                <w:lang w:eastAsia="en-AU"/>
              </w:rPr>
            </w:pPr>
            <w:r w:rsidRPr="006C5559">
              <w:t>Wind &amp; Solar Plant</w:t>
            </w:r>
          </w:p>
        </w:tc>
        <w:tc>
          <w:tcPr>
            <w:tcW w:w="0" w:type="auto"/>
            <w:vAlign w:val="center"/>
            <w:hideMark/>
          </w:tcPr>
          <w:p w14:paraId="30F90200" w14:textId="0ADC0C4D" w:rsidR="00AB263E" w:rsidRPr="006C5559" w:rsidRDefault="00AB263E" w:rsidP="00AB263E">
            <w:pPr>
              <w:rPr>
                <w:rFonts w:eastAsia="Times New Roman"/>
                <w:lang w:eastAsia="en-AU"/>
              </w:rPr>
            </w:pPr>
            <w:r w:rsidRPr="006C5559">
              <w:t xml:space="preserve">Data Source for Wind and Solar Plants  </w:t>
            </w:r>
          </w:p>
        </w:tc>
        <w:tc>
          <w:tcPr>
            <w:tcW w:w="0" w:type="auto"/>
            <w:vAlign w:val="center"/>
            <w:hideMark/>
          </w:tcPr>
          <w:p w14:paraId="5BCE78F0" w14:textId="0AA716E7" w:rsidR="00AB263E" w:rsidRPr="006C5559" w:rsidRDefault="00AB263E" w:rsidP="00AB263E">
            <w:pPr>
              <w:rPr>
                <w:rFonts w:eastAsia="Times New Roman"/>
                <w:lang w:eastAsia="en-AU"/>
              </w:rPr>
            </w:pPr>
            <w:r w:rsidRPr="006C5559">
              <w:t xml:space="preserve">Stream real-time </w:t>
            </w:r>
            <w:proofErr w:type="spellStart"/>
            <w:r w:rsidR="00B15C84">
              <w:t>IIoT</w:t>
            </w:r>
            <w:proofErr w:type="spellEnd"/>
            <w:r w:rsidRPr="006C5559">
              <w:t xml:space="preserve"> telemetry to the Unified </w:t>
            </w:r>
            <w:r w:rsidR="00C81945" w:rsidRPr="006C5559">
              <w:t>Data</w:t>
            </w:r>
            <w:r w:rsidRPr="006C5559">
              <w:t xml:space="preserve"> Hub</w:t>
            </w:r>
            <w:r w:rsidR="00C81945" w:rsidRPr="006C5559">
              <w:t xml:space="preserve"> </w:t>
            </w:r>
            <w:r w:rsidR="00F31AEC" w:rsidRPr="006C5559">
              <w:fldChar w:fldCharType="begin"/>
            </w:r>
            <w:r w:rsidR="00F31AEC" w:rsidRPr="006C5559">
              <w:instrText xml:space="preserve"> ADDIN EN.CITE &lt;EndNote&gt;&lt;Cite&gt;&lt;Author&gt;Geldenhuys&lt;/Author&gt;&lt;Year&gt;2021&lt;/Year&gt;&lt;RecNum&gt;17&lt;/RecNum&gt;&lt;DisplayText&gt;(Geldenhuys et al., 2021)&lt;/DisplayText&gt;&lt;record&gt;&lt;rec-number&gt;17&lt;/rec-number&gt;&lt;foreign-keys&gt;&lt;key app="EN" db-id="9fvtddz9n0v9t0efsx4p0tzor2px2aedravf" timestamp="1749231781"&gt;17&lt;/key&gt;&lt;/foreign-keys&gt;&lt;ref-type name="Generic"&gt;13&lt;/ref-type&gt;&lt;contributors&gt;&lt;authors&gt;&lt;author&gt;Geldenhuys, Morgan K.&lt;/author&gt;&lt;author&gt;Will, Jonathan&lt;/author&gt;&lt;author&gt;Pfister, Benjamin J. J.&lt;/author&gt;&lt;author&gt;Haug, Martin&lt;/author&gt;&lt;author&gt;Scharmann, Alexander&lt;/author&gt;&lt;author&gt;Thamsen, Lauritz&lt;/author&gt;&lt;/authors&gt;&lt;/contributors&gt;&lt;titles&gt;&lt;title&gt;Dependable IoT Data Stream Processing for Monitoring and Control of Urban Infrastructures&lt;/title&gt;&lt;/titles&gt;&lt;keywords&gt;&lt;keyword&gt;Data processing&lt;/keyword&gt;&lt;keyword&gt;Internet of things&lt;/keyword&gt;&lt;keyword&gt;Monitoring&lt;/keyword&gt;&lt;/keywords&gt;&lt;dates&gt;&lt;year&gt;2021&lt;/year&gt;&lt;/dates&gt;&lt;pub-location&gt;Ithaca&lt;/pub-location&gt;&lt;publisher&gt;Cornell University Library, arXiv.org&lt;/publisher&gt;&lt;isbn&gt;2331-8422&lt;/isbn&gt;&lt;urls&gt;&lt;/urls&gt;&lt;/record&gt;&lt;/Cite&gt;&lt;/EndNote&gt;</w:instrText>
            </w:r>
            <w:r w:rsidR="00F31AEC" w:rsidRPr="006C5559">
              <w:fldChar w:fldCharType="separate"/>
            </w:r>
            <w:r w:rsidR="00F31AEC" w:rsidRPr="006C5559">
              <w:t>(Geldenhuys et al., 2021)</w:t>
            </w:r>
            <w:r w:rsidR="00F31AEC" w:rsidRPr="006C5559">
              <w:fldChar w:fldCharType="end"/>
            </w:r>
          </w:p>
        </w:tc>
        <w:tc>
          <w:tcPr>
            <w:tcW w:w="2974" w:type="dxa"/>
            <w:vAlign w:val="center"/>
            <w:hideMark/>
          </w:tcPr>
          <w:p w14:paraId="1B027F35" w14:textId="2C254AEB" w:rsidR="00AB263E" w:rsidRPr="006C5559" w:rsidRDefault="00AB263E" w:rsidP="00AB263E">
            <w:pPr>
              <w:rPr>
                <w:rFonts w:eastAsia="Times New Roman"/>
                <w:lang w:eastAsia="en-AU"/>
              </w:rPr>
            </w:pPr>
            <w:r w:rsidRPr="006C5559">
              <w:t>Enables predictive maintenance from modern assets</w:t>
            </w:r>
            <w:r w:rsidR="004F0353" w:rsidRPr="006C5559">
              <w:t xml:space="preserve"> </w:t>
            </w:r>
          </w:p>
        </w:tc>
      </w:tr>
      <w:tr w:rsidR="00150C18" w:rsidRPr="006C5559" w14:paraId="2A724F1C" w14:textId="77777777">
        <w:tc>
          <w:tcPr>
            <w:tcW w:w="2661" w:type="dxa"/>
            <w:vMerge/>
            <w:vAlign w:val="center"/>
            <w:hideMark/>
          </w:tcPr>
          <w:p w14:paraId="52E69E01" w14:textId="77777777" w:rsidR="00AB263E" w:rsidRPr="006C5559" w:rsidRDefault="00AB263E" w:rsidP="00AB263E">
            <w:pPr>
              <w:rPr>
                <w:lang w:eastAsia="en-AU"/>
              </w:rPr>
            </w:pPr>
          </w:p>
        </w:tc>
        <w:tc>
          <w:tcPr>
            <w:tcW w:w="0" w:type="auto"/>
            <w:vAlign w:val="center"/>
            <w:hideMark/>
          </w:tcPr>
          <w:p w14:paraId="74487CC1" w14:textId="625071F4" w:rsidR="00AB263E" w:rsidRPr="006C5559" w:rsidRDefault="00AB263E" w:rsidP="00AB263E">
            <w:pPr>
              <w:rPr>
                <w:rFonts w:eastAsia="Times New Roman"/>
                <w:lang w:eastAsia="en-AU"/>
              </w:rPr>
            </w:pPr>
            <w:r w:rsidRPr="006C5559">
              <w:t>Gas Plant</w:t>
            </w:r>
          </w:p>
        </w:tc>
        <w:tc>
          <w:tcPr>
            <w:tcW w:w="0" w:type="auto"/>
            <w:vAlign w:val="center"/>
            <w:hideMark/>
          </w:tcPr>
          <w:p w14:paraId="1BE6E3A3" w14:textId="76729E89" w:rsidR="00AB263E" w:rsidRPr="006C5559" w:rsidRDefault="00AB263E" w:rsidP="00AB263E">
            <w:pPr>
              <w:rPr>
                <w:rFonts w:eastAsia="Times New Roman"/>
                <w:lang w:eastAsia="en-AU"/>
              </w:rPr>
            </w:pPr>
            <w:r w:rsidRPr="006C5559">
              <w:t>Data Source for Gas Plant</w:t>
            </w:r>
          </w:p>
        </w:tc>
        <w:tc>
          <w:tcPr>
            <w:tcW w:w="0" w:type="auto"/>
            <w:vAlign w:val="center"/>
            <w:hideMark/>
          </w:tcPr>
          <w:p w14:paraId="03B7B0DF" w14:textId="4646DD73" w:rsidR="00AB263E" w:rsidRPr="006C5559" w:rsidRDefault="00AB263E" w:rsidP="00AB263E">
            <w:pPr>
              <w:rPr>
                <w:rFonts w:eastAsia="Times New Roman"/>
                <w:lang w:eastAsia="en-AU"/>
              </w:rPr>
            </w:pPr>
            <w:r w:rsidRPr="006C5559">
              <w:t xml:space="preserve">Provide partial </w:t>
            </w:r>
            <w:r w:rsidR="004F0353" w:rsidRPr="006C5559">
              <w:t xml:space="preserve">sensor data and </w:t>
            </w:r>
            <w:r w:rsidRPr="006C5559">
              <w:t>historical data to Unified</w:t>
            </w:r>
            <w:r w:rsidR="004F0353" w:rsidRPr="006C5559">
              <w:t xml:space="preserve"> Data</w:t>
            </w:r>
            <w:r w:rsidRPr="006C5559">
              <w:t xml:space="preserve"> Hub</w:t>
            </w:r>
          </w:p>
        </w:tc>
        <w:tc>
          <w:tcPr>
            <w:tcW w:w="2974" w:type="dxa"/>
            <w:vAlign w:val="center"/>
            <w:hideMark/>
          </w:tcPr>
          <w:p w14:paraId="39090785" w14:textId="7B2966B3" w:rsidR="00AB263E" w:rsidRPr="006C5559" w:rsidRDefault="004F0353" w:rsidP="00AB263E">
            <w:pPr>
              <w:rPr>
                <w:lang w:eastAsia="en-AU"/>
              </w:rPr>
            </w:pPr>
            <w:r w:rsidRPr="006C5559">
              <w:rPr>
                <w:lang w:eastAsia="en-AU"/>
              </w:rPr>
              <w:t>Provides integrative data for older assets with some technological advancements</w:t>
            </w:r>
          </w:p>
        </w:tc>
      </w:tr>
      <w:tr w:rsidR="00150C18" w:rsidRPr="006C5559" w14:paraId="55416F03" w14:textId="77777777">
        <w:tc>
          <w:tcPr>
            <w:tcW w:w="2661" w:type="dxa"/>
            <w:vMerge/>
            <w:vAlign w:val="center"/>
            <w:hideMark/>
          </w:tcPr>
          <w:p w14:paraId="7E51BE2F" w14:textId="77777777" w:rsidR="00AB263E" w:rsidRPr="006C5559" w:rsidRDefault="00AB263E" w:rsidP="00AB263E">
            <w:pPr>
              <w:rPr>
                <w:lang w:eastAsia="en-AU"/>
              </w:rPr>
            </w:pPr>
          </w:p>
        </w:tc>
        <w:tc>
          <w:tcPr>
            <w:tcW w:w="0" w:type="auto"/>
            <w:vAlign w:val="center"/>
            <w:hideMark/>
          </w:tcPr>
          <w:p w14:paraId="20FA0930" w14:textId="4892381D" w:rsidR="00AB263E" w:rsidRPr="006C5559" w:rsidRDefault="00AB263E" w:rsidP="00AB263E">
            <w:pPr>
              <w:rPr>
                <w:rFonts w:eastAsia="Times New Roman"/>
                <w:lang w:eastAsia="en-AU"/>
              </w:rPr>
            </w:pPr>
            <w:r w:rsidRPr="006C5559">
              <w:t>Coal Plant</w:t>
            </w:r>
          </w:p>
        </w:tc>
        <w:tc>
          <w:tcPr>
            <w:tcW w:w="0" w:type="auto"/>
            <w:vAlign w:val="center"/>
            <w:hideMark/>
          </w:tcPr>
          <w:p w14:paraId="333F3082" w14:textId="2C95B8BF" w:rsidR="00AB263E" w:rsidRPr="006C5559" w:rsidRDefault="00AB263E" w:rsidP="00AB263E">
            <w:pPr>
              <w:rPr>
                <w:rFonts w:eastAsia="Times New Roman"/>
                <w:lang w:eastAsia="en-AU"/>
              </w:rPr>
            </w:pPr>
            <w:r w:rsidRPr="006C5559">
              <w:t>Data Source for Coal Plant</w:t>
            </w:r>
          </w:p>
        </w:tc>
        <w:tc>
          <w:tcPr>
            <w:tcW w:w="0" w:type="auto"/>
            <w:vAlign w:val="center"/>
            <w:hideMark/>
          </w:tcPr>
          <w:p w14:paraId="1A34BC4D" w14:textId="40FE4556" w:rsidR="00AB263E" w:rsidRPr="006C5559" w:rsidRDefault="00AB263E" w:rsidP="00AB263E">
            <w:pPr>
              <w:rPr>
                <w:rFonts w:eastAsia="Times New Roman"/>
                <w:lang w:eastAsia="en-AU"/>
              </w:rPr>
            </w:pPr>
            <w:r w:rsidRPr="006C5559">
              <w:t>Send historical logs to Unified Hub</w:t>
            </w:r>
          </w:p>
        </w:tc>
        <w:tc>
          <w:tcPr>
            <w:tcW w:w="2974" w:type="dxa"/>
            <w:vAlign w:val="center"/>
            <w:hideMark/>
          </w:tcPr>
          <w:p w14:paraId="74289DFA" w14:textId="02549591" w:rsidR="00AB263E" w:rsidRPr="006C5559" w:rsidRDefault="00AB263E" w:rsidP="00AB263E">
            <w:pPr>
              <w:rPr>
                <w:rFonts w:eastAsia="Times New Roman"/>
                <w:lang w:eastAsia="en-AU"/>
              </w:rPr>
            </w:pPr>
            <w:r w:rsidRPr="006C5559">
              <w:t>Ensures legacy asset inclusion without sensor upgrades</w:t>
            </w:r>
          </w:p>
        </w:tc>
      </w:tr>
      <w:tr w:rsidR="00BA30ED" w:rsidRPr="006C5559" w14:paraId="4D3B6FA9" w14:textId="77777777">
        <w:tc>
          <w:tcPr>
            <w:tcW w:w="2661" w:type="dxa"/>
            <w:vAlign w:val="center"/>
            <w:hideMark/>
          </w:tcPr>
          <w:p w14:paraId="4A4CB535" w14:textId="017E3D70" w:rsidR="00AB263E" w:rsidRPr="006C5559" w:rsidRDefault="00AB263E" w:rsidP="00AB263E">
            <w:pPr>
              <w:rPr>
                <w:rFonts w:eastAsia="Times New Roman"/>
                <w:lang w:eastAsia="en-AU"/>
              </w:rPr>
            </w:pPr>
            <w:r w:rsidRPr="006C5559">
              <w:rPr>
                <w:rStyle w:val="Strong"/>
              </w:rPr>
              <w:lastRenderedPageBreak/>
              <w:t>Digital Twin Engine</w:t>
            </w:r>
          </w:p>
        </w:tc>
        <w:tc>
          <w:tcPr>
            <w:tcW w:w="0" w:type="auto"/>
            <w:vAlign w:val="center"/>
            <w:hideMark/>
          </w:tcPr>
          <w:p w14:paraId="7BD09A67" w14:textId="2F3DAF07" w:rsidR="00AB263E" w:rsidRPr="006C5559" w:rsidRDefault="00AB263E" w:rsidP="00AB263E">
            <w:pPr>
              <w:rPr>
                <w:lang w:eastAsia="en-AU"/>
              </w:rPr>
            </w:pPr>
            <w:r w:rsidRPr="006C5559">
              <w:rPr>
                <w:lang w:eastAsia="en-AU"/>
              </w:rPr>
              <w:t>NA</w:t>
            </w:r>
          </w:p>
        </w:tc>
        <w:tc>
          <w:tcPr>
            <w:tcW w:w="0" w:type="auto"/>
            <w:vAlign w:val="center"/>
            <w:hideMark/>
          </w:tcPr>
          <w:p w14:paraId="0CC04DB1" w14:textId="30541711" w:rsidR="00AB263E" w:rsidRPr="006C5559" w:rsidRDefault="00AB263E" w:rsidP="00AB263E">
            <w:pPr>
              <w:rPr>
                <w:rFonts w:eastAsia="Times New Roman"/>
                <w:lang w:eastAsia="en-AU"/>
              </w:rPr>
            </w:pPr>
            <w:r w:rsidRPr="006C5559">
              <w:t>Predictive Simulation Engine</w:t>
            </w:r>
          </w:p>
        </w:tc>
        <w:tc>
          <w:tcPr>
            <w:tcW w:w="0" w:type="auto"/>
            <w:vAlign w:val="center"/>
            <w:hideMark/>
          </w:tcPr>
          <w:p w14:paraId="487144E9" w14:textId="11C13EF7" w:rsidR="00AB263E" w:rsidRPr="006C5559" w:rsidRDefault="00AB263E" w:rsidP="00AB263E">
            <w:pPr>
              <w:rPr>
                <w:rFonts w:eastAsia="Times New Roman"/>
                <w:lang w:eastAsia="en-AU"/>
              </w:rPr>
            </w:pPr>
            <w:r w:rsidRPr="006C5559">
              <w:t xml:space="preserve">Simulate asset </w:t>
            </w:r>
            <w:r w:rsidR="004F0353" w:rsidRPr="006C5559">
              <w:t>behaviour</w:t>
            </w:r>
            <w:r w:rsidRPr="006C5559">
              <w:t xml:space="preserve">, estimate RUL, trigger alerts for </w:t>
            </w:r>
            <w:r w:rsidR="00AD5A14" w:rsidRPr="006C5559">
              <w:t xml:space="preserve">future </w:t>
            </w:r>
            <w:r w:rsidRPr="006C5559">
              <w:t>maintenance</w:t>
            </w:r>
            <w:r w:rsidR="00AD5A14" w:rsidRPr="006C5559">
              <w:t xml:space="preserve"> </w:t>
            </w:r>
            <w:r w:rsidR="00B5294E" w:rsidRPr="006C5559">
              <w:fldChar w:fldCharType="begin"/>
            </w:r>
            <w:r w:rsidR="00B5294E" w:rsidRPr="006C5559">
              <w:instrText xml:space="preserve"> ADDIN EN.CITE &lt;EndNote&gt;&lt;Cite&gt;&lt;Author&gt;van Dinter&lt;/Author&gt;&lt;Year&gt;2022&lt;/Year&gt;&lt;RecNum&gt;20&lt;/RecNum&gt;&lt;DisplayText&gt;(van Dinter et al., 2022)&lt;/DisplayText&gt;&lt;record&gt;&lt;rec-number&gt;20&lt;/rec-number&gt;&lt;foreign-keys&gt;&lt;key app="EN" db-id="9fvtddz9n0v9t0efsx4p0tzor2px2aedravf" timestamp="1749234680"&gt;20&lt;/key&gt;&lt;/foreign-keys&gt;&lt;ref-type name="Journal Article"&gt;17&lt;/ref-type&gt;&lt;contributors&gt;&lt;authors&gt;&lt;author&gt;van Dinter, Raymon&lt;/author&gt;&lt;author&gt;Tekinerdogan, Bedir&lt;/author&gt;&lt;author&gt;Catal, Cagatay&lt;/author&gt;&lt;/authors&gt;&lt;/contributors&gt;&lt;titles&gt;&lt;title&gt;Predictive maintenance using digital twins: A systematic literature review&lt;/title&gt;&lt;secondary-title&gt;Information and software technology&lt;/secondary-title&gt;&lt;/titles&gt;&lt;periodical&gt;&lt;full-title&gt;Information and software technology&lt;/full-title&gt;&lt;/periodical&gt;&lt;pages&gt;107008&lt;/pages&gt;&lt;volume&gt;151&lt;/volume&gt;&lt;keywords&gt;&lt;keyword&gt;Active learning&lt;/keyword&gt;&lt;keyword&gt;Computer science&lt;/keyword&gt;&lt;keyword&gt;Technology&lt;/keyword&gt;&lt;/keywords&gt;&lt;dates&gt;&lt;year&gt;2022&lt;/year&gt;&lt;/dates&gt;&lt;pub-location&gt;AMSTERDAM&lt;/pub-location&gt;&lt;publisher&gt;Elsevier B.V&lt;/publisher&gt;&lt;isbn&gt;0950-5849&lt;/isbn&gt;&lt;urls&gt;&lt;/urls&gt;&lt;electronic-resource-num&gt;10.1016/j.infsof.2022.107008&lt;/electronic-resource-num&gt;&lt;/record&gt;&lt;/Cite&gt;&lt;/EndNote&gt;</w:instrText>
            </w:r>
            <w:r w:rsidR="00B5294E" w:rsidRPr="006C5559">
              <w:fldChar w:fldCharType="separate"/>
            </w:r>
            <w:r w:rsidR="00B5294E" w:rsidRPr="006C5559">
              <w:t>(van Dinter et al., 2022)</w:t>
            </w:r>
            <w:r w:rsidR="00B5294E" w:rsidRPr="006C5559">
              <w:fldChar w:fldCharType="end"/>
            </w:r>
          </w:p>
        </w:tc>
        <w:tc>
          <w:tcPr>
            <w:tcW w:w="2974" w:type="dxa"/>
            <w:vAlign w:val="center"/>
            <w:hideMark/>
          </w:tcPr>
          <w:p w14:paraId="3C6D6EAB" w14:textId="4869FFC9" w:rsidR="00AB263E" w:rsidRPr="006C5559" w:rsidRDefault="00AB263E" w:rsidP="00AB263E">
            <w:pPr>
              <w:rPr>
                <w:rFonts w:eastAsia="Times New Roman"/>
                <w:lang w:eastAsia="en-AU"/>
              </w:rPr>
            </w:pPr>
            <w:r w:rsidRPr="006C5559">
              <w:t>Drives proactive ERP execution based on digital diagnostics</w:t>
            </w:r>
            <w:r w:rsidR="00AD5A14" w:rsidRPr="006C5559">
              <w:t xml:space="preserve"> and predictive analy</w:t>
            </w:r>
            <w:r w:rsidR="00DB715E" w:rsidRPr="006C5559">
              <w:t xml:space="preserve">tics </w:t>
            </w:r>
          </w:p>
        </w:tc>
      </w:tr>
      <w:tr w:rsidR="00150C18" w:rsidRPr="006C5559" w14:paraId="39A690BF" w14:textId="77777777">
        <w:tc>
          <w:tcPr>
            <w:tcW w:w="2661" w:type="dxa"/>
            <w:vMerge w:val="restart"/>
            <w:vAlign w:val="center"/>
            <w:hideMark/>
          </w:tcPr>
          <w:p w14:paraId="02045106" w14:textId="77777777" w:rsidR="00AB263E" w:rsidRPr="006C5559" w:rsidRDefault="00AB263E" w:rsidP="00AB263E">
            <w:pPr>
              <w:rPr>
                <w:rFonts w:eastAsia="Times New Roman"/>
                <w:lang w:eastAsia="en-AU"/>
              </w:rPr>
            </w:pPr>
            <w:r w:rsidRPr="006C5559">
              <w:rPr>
                <w:rStyle w:val="Strong"/>
              </w:rPr>
              <w:t>ERP SYSTEM (SAP S/4HANA)</w:t>
            </w:r>
          </w:p>
          <w:p w14:paraId="7C37828E" w14:textId="4A92EFBF" w:rsidR="00AB263E" w:rsidRPr="006C5559" w:rsidRDefault="00AB263E" w:rsidP="00AB263E">
            <w:pPr>
              <w:rPr>
                <w:lang w:eastAsia="en-AU"/>
              </w:rPr>
            </w:pPr>
          </w:p>
        </w:tc>
        <w:tc>
          <w:tcPr>
            <w:tcW w:w="0" w:type="auto"/>
            <w:vAlign w:val="center"/>
            <w:hideMark/>
          </w:tcPr>
          <w:p w14:paraId="78986B75" w14:textId="6AFDD892" w:rsidR="00AB263E" w:rsidRPr="006C5559" w:rsidRDefault="00AB263E" w:rsidP="00AB263E">
            <w:pPr>
              <w:rPr>
                <w:rFonts w:eastAsia="Times New Roman"/>
                <w:lang w:eastAsia="en-AU"/>
              </w:rPr>
            </w:pPr>
            <w:r w:rsidRPr="006C5559">
              <w:t>SAP PM</w:t>
            </w:r>
          </w:p>
        </w:tc>
        <w:tc>
          <w:tcPr>
            <w:tcW w:w="0" w:type="auto"/>
            <w:vAlign w:val="center"/>
            <w:hideMark/>
          </w:tcPr>
          <w:p w14:paraId="0A5F5AAC" w14:textId="328A5854" w:rsidR="00AB263E" w:rsidRPr="006C5559" w:rsidRDefault="00AB263E" w:rsidP="00AB263E">
            <w:pPr>
              <w:rPr>
                <w:rFonts w:eastAsia="Times New Roman"/>
                <w:lang w:eastAsia="en-AU"/>
              </w:rPr>
            </w:pPr>
            <w:r w:rsidRPr="006C5559">
              <w:t>Maintenance Workflow Manager</w:t>
            </w:r>
          </w:p>
        </w:tc>
        <w:tc>
          <w:tcPr>
            <w:tcW w:w="0" w:type="auto"/>
            <w:vAlign w:val="center"/>
            <w:hideMark/>
          </w:tcPr>
          <w:p w14:paraId="07263302" w14:textId="0ABE04F8" w:rsidR="00AB263E" w:rsidRPr="006C5559" w:rsidRDefault="00AB263E" w:rsidP="00AB263E">
            <w:pPr>
              <w:rPr>
                <w:rFonts w:eastAsia="Times New Roman"/>
                <w:lang w:eastAsia="en-AU"/>
              </w:rPr>
            </w:pPr>
            <w:r w:rsidRPr="006C5559">
              <w:t>Create work orders from alerts, manage</w:t>
            </w:r>
            <w:r w:rsidR="00AD5A14" w:rsidRPr="006C5559">
              <w:t>s</w:t>
            </w:r>
            <w:r w:rsidRPr="006C5559">
              <w:t xml:space="preserve"> scheduling</w:t>
            </w:r>
            <w:r w:rsidR="00F364BC" w:rsidRPr="006C5559">
              <w:t xml:space="preserve">, logging completion and storage of completed logs. </w:t>
            </w:r>
          </w:p>
        </w:tc>
        <w:tc>
          <w:tcPr>
            <w:tcW w:w="2974" w:type="dxa"/>
            <w:vAlign w:val="center"/>
            <w:hideMark/>
          </w:tcPr>
          <w:p w14:paraId="5F7F81E1" w14:textId="6385C7F7" w:rsidR="00AB263E" w:rsidRPr="006C5559" w:rsidRDefault="00AB263E" w:rsidP="00AB263E">
            <w:pPr>
              <w:rPr>
                <w:rFonts w:eastAsia="Times New Roman"/>
                <w:lang w:eastAsia="en-AU"/>
              </w:rPr>
            </w:pPr>
            <w:r w:rsidRPr="006C5559">
              <w:t xml:space="preserve">Automates the full maintenance lifecycle based on </w:t>
            </w:r>
            <w:r w:rsidR="00F364BC" w:rsidRPr="006C5559">
              <w:t>predicted asset health</w:t>
            </w:r>
          </w:p>
        </w:tc>
      </w:tr>
      <w:tr w:rsidR="00150C18" w:rsidRPr="006C5559" w14:paraId="26C93B14" w14:textId="77777777">
        <w:tc>
          <w:tcPr>
            <w:tcW w:w="2661" w:type="dxa"/>
            <w:vMerge/>
            <w:vAlign w:val="center"/>
            <w:hideMark/>
          </w:tcPr>
          <w:p w14:paraId="460BBA77" w14:textId="77777777" w:rsidR="00AB263E" w:rsidRPr="006C5559" w:rsidRDefault="00AB263E" w:rsidP="00AB263E">
            <w:pPr>
              <w:rPr>
                <w:lang w:eastAsia="en-AU"/>
              </w:rPr>
            </w:pPr>
          </w:p>
        </w:tc>
        <w:tc>
          <w:tcPr>
            <w:tcW w:w="0" w:type="auto"/>
            <w:vAlign w:val="center"/>
            <w:hideMark/>
          </w:tcPr>
          <w:p w14:paraId="4AFD4138" w14:textId="2A5BB16B" w:rsidR="00AB263E" w:rsidRPr="006C5559" w:rsidRDefault="00AB263E" w:rsidP="00AB263E">
            <w:pPr>
              <w:rPr>
                <w:rFonts w:eastAsia="Times New Roman"/>
                <w:lang w:eastAsia="en-AU"/>
              </w:rPr>
            </w:pPr>
            <w:r w:rsidRPr="006C5559">
              <w:t>SAP MM</w:t>
            </w:r>
          </w:p>
        </w:tc>
        <w:tc>
          <w:tcPr>
            <w:tcW w:w="0" w:type="auto"/>
            <w:vAlign w:val="center"/>
            <w:hideMark/>
          </w:tcPr>
          <w:p w14:paraId="70BBE0F3" w14:textId="406A2FF6" w:rsidR="00AB263E" w:rsidRPr="006C5559" w:rsidRDefault="00AB263E" w:rsidP="00AB263E">
            <w:pPr>
              <w:rPr>
                <w:rFonts w:eastAsia="Times New Roman"/>
                <w:lang w:eastAsia="en-AU"/>
              </w:rPr>
            </w:pPr>
            <w:r w:rsidRPr="006C5559">
              <w:t>Inventory &amp; BOM Specialist</w:t>
            </w:r>
          </w:p>
        </w:tc>
        <w:tc>
          <w:tcPr>
            <w:tcW w:w="0" w:type="auto"/>
            <w:vAlign w:val="center"/>
            <w:hideMark/>
          </w:tcPr>
          <w:p w14:paraId="72B1C1C9" w14:textId="4F52D4DA" w:rsidR="00AB263E" w:rsidRPr="006C5559" w:rsidRDefault="00AB263E" w:rsidP="00AB263E">
            <w:pPr>
              <w:rPr>
                <w:rFonts w:eastAsia="Times New Roman"/>
                <w:lang w:eastAsia="en-AU"/>
              </w:rPr>
            </w:pPr>
            <w:r w:rsidRPr="006C5559">
              <w:t>Validate</w:t>
            </w:r>
            <w:r w:rsidR="00DB715E" w:rsidRPr="006C5559">
              <w:t>s</w:t>
            </w:r>
            <w:r w:rsidRPr="006C5559">
              <w:t xml:space="preserve"> BOM, check</w:t>
            </w:r>
            <w:r w:rsidR="00DB715E" w:rsidRPr="006C5559">
              <w:t>s</w:t>
            </w:r>
            <w:r w:rsidRPr="006C5559">
              <w:t xml:space="preserve"> availability</w:t>
            </w:r>
            <w:r w:rsidR="00DB715E" w:rsidRPr="006C5559">
              <w:t xml:space="preserve"> and</w:t>
            </w:r>
            <w:r w:rsidRPr="006C5559">
              <w:t xml:space="preserve"> procure</w:t>
            </w:r>
            <w:r w:rsidR="00DB715E" w:rsidRPr="006C5559">
              <w:t>s</w:t>
            </w:r>
            <w:r w:rsidRPr="006C5559">
              <w:t xml:space="preserve"> if necessary</w:t>
            </w:r>
          </w:p>
        </w:tc>
        <w:tc>
          <w:tcPr>
            <w:tcW w:w="2974" w:type="dxa"/>
            <w:vAlign w:val="center"/>
            <w:hideMark/>
          </w:tcPr>
          <w:p w14:paraId="2864316F" w14:textId="1CEDB129" w:rsidR="00AB263E" w:rsidRPr="006C5559" w:rsidRDefault="00AB263E" w:rsidP="00AB263E">
            <w:pPr>
              <w:rPr>
                <w:rFonts w:eastAsia="Times New Roman"/>
                <w:lang w:eastAsia="en-AU"/>
              </w:rPr>
            </w:pPr>
            <w:r w:rsidRPr="006C5559">
              <w:t>Ensures task readiness through real-time material coordination</w:t>
            </w:r>
            <w:r w:rsidR="00DB715E" w:rsidRPr="006C5559">
              <w:t xml:space="preserve"> and manages inventory replenishment</w:t>
            </w:r>
          </w:p>
        </w:tc>
      </w:tr>
      <w:tr w:rsidR="00150C18" w:rsidRPr="006C5559" w14:paraId="18823050" w14:textId="77777777">
        <w:tc>
          <w:tcPr>
            <w:tcW w:w="2661" w:type="dxa"/>
            <w:vMerge/>
            <w:vAlign w:val="center"/>
            <w:hideMark/>
          </w:tcPr>
          <w:p w14:paraId="10EC3A3F" w14:textId="77777777" w:rsidR="00AB263E" w:rsidRPr="006C5559" w:rsidRDefault="00AB263E" w:rsidP="00AB263E">
            <w:pPr>
              <w:rPr>
                <w:lang w:eastAsia="en-AU"/>
              </w:rPr>
            </w:pPr>
          </w:p>
        </w:tc>
        <w:tc>
          <w:tcPr>
            <w:tcW w:w="0" w:type="auto"/>
            <w:vAlign w:val="center"/>
            <w:hideMark/>
          </w:tcPr>
          <w:p w14:paraId="51833D68" w14:textId="4DD9FC27" w:rsidR="00AB263E" w:rsidRPr="006C5559" w:rsidRDefault="00AB263E" w:rsidP="00AB263E">
            <w:pPr>
              <w:rPr>
                <w:rFonts w:eastAsia="Times New Roman"/>
                <w:lang w:eastAsia="en-AU"/>
              </w:rPr>
            </w:pPr>
            <w:r w:rsidRPr="006C5559">
              <w:t>SAP Fiori App</w:t>
            </w:r>
          </w:p>
        </w:tc>
        <w:tc>
          <w:tcPr>
            <w:tcW w:w="0" w:type="auto"/>
            <w:vAlign w:val="center"/>
            <w:hideMark/>
          </w:tcPr>
          <w:p w14:paraId="32D7934D" w14:textId="4B065DEF" w:rsidR="00AB263E" w:rsidRPr="006C5559" w:rsidRDefault="00AB263E" w:rsidP="00AB263E">
            <w:pPr>
              <w:rPr>
                <w:rFonts w:eastAsia="Times New Roman"/>
                <w:lang w:eastAsia="en-AU"/>
              </w:rPr>
            </w:pPr>
            <w:r w:rsidRPr="006C5559">
              <w:t>Mobile Interaction Interface</w:t>
            </w:r>
          </w:p>
        </w:tc>
        <w:tc>
          <w:tcPr>
            <w:tcW w:w="0" w:type="auto"/>
            <w:vAlign w:val="center"/>
            <w:hideMark/>
          </w:tcPr>
          <w:p w14:paraId="133AC69E" w14:textId="2BB71167" w:rsidR="00AB263E" w:rsidRPr="006C5559" w:rsidRDefault="00AB263E" w:rsidP="00AB263E">
            <w:pPr>
              <w:rPr>
                <w:rFonts w:eastAsia="Times New Roman"/>
                <w:lang w:eastAsia="en-AU"/>
              </w:rPr>
            </w:pPr>
            <w:r w:rsidRPr="006C5559">
              <w:t>Send tasks to users, collect technician input and closure log</w:t>
            </w:r>
            <w:r w:rsidR="00B15F59" w:rsidRPr="006C5559">
              <w:t>s by providing user-friendly interface</w:t>
            </w:r>
          </w:p>
        </w:tc>
        <w:tc>
          <w:tcPr>
            <w:tcW w:w="2974" w:type="dxa"/>
            <w:vAlign w:val="center"/>
            <w:hideMark/>
          </w:tcPr>
          <w:p w14:paraId="50E2667A" w14:textId="1BED66DD" w:rsidR="00AB263E" w:rsidRPr="006C5559" w:rsidRDefault="00AB263E" w:rsidP="00AB263E">
            <w:pPr>
              <w:rPr>
                <w:rFonts w:eastAsia="Times New Roman"/>
                <w:lang w:eastAsia="en-AU"/>
              </w:rPr>
            </w:pPr>
            <w:r w:rsidRPr="006C5559">
              <w:t>Enables mobile-first field execution and real-time system sync</w:t>
            </w:r>
            <w:r w:rsidR="00B15F59" w:rsidRPr="006C5559">
              <w:t>ing. Helps in</w:t>
            </w:r>
            <w:r w:rsidR="002B655D" w:rsidRPr="006C5559">
              <w:t xml:space="preserve"> easy and fast processing of tasks</w:t>
            </w:r>
          </w:p>
        </w:tc>
      </w:tr>
      <w:tr w:rsidR="00150C18" w:rsidRPr="006C5559" w14:paraId="7F218C8F" w14:textId="77777777">
        <w:tc>
          <w:tcPr>
            <w:tcW w:w="2661" w:type="dxa"/>
            <w:vMerge w:val="restart"/>
            <w:vAlign w:val="center"/>
            <w:hideMark/>
          </w:tcPr>
          <w:p w14:paraId="422C2D0F" w14:textId="7D8FF27D" w:rsidR="00AB263E" w:rsidRPr="006C5559" w:rsidRDefault="00AB263E" w:rsidP="00AB263E">
            <w:pPr>
              <w:rPr>
                <w:rFonts w:eastAsia="Times New Roman"/>
                <w:lang w:eastAsia="en-AU"/>
              </w:rPr>
            </w:pPr>
            <w:r w:rsidRPr="006C5559">
              <w:rPr>
                <w:rStyle w:val="Strong"/>
              </w:rPr>
              <w:t>Maintenance Team</w:t>
            </w:r>
          </w:p>
          <w:p w14:paraId="5584264F" w14:textId="491EEB0D" w:rsidR="00AB263E" w:rsidRPr="006C5559" w:rsidRDefault="00AB263E" w:rsidP="00AB263E">
            <w:pPr>
              <w:rPr>
                <w:lang w:eastAsia="en-AU"/>
              </w:rPr>
            </w:pPr>
          </w:p>
        </w:tc>
        <w:tc>
          <w:tcPr>
            <w:tcW w:w="0" w:type="auto"/>
            <w:vAlign w:val="center"/>
            <w:hideMark/>
          </w:tcPr>
          <w:p w14:paraId="49BE75D9" w14:textId="01572551" w:rsidR="00AB263E" w:rsidRPr="006C5559" w:rsidRDefault="00AB263E" w:rsidP="00AB263E">
            <w:pPr>
              <w:rPr>
                <w:rFonts w:eastAsia="Times New Roman"/>
                <w:lang w:eastAsia="en-AU"/>
              </w:rPr>
            </w:pPr>
            <w:r w:rsidRPr="006C5559">
              <w:t>Maintenance Coordinator</w:t>
            </w:r>
          </w:p>
        </w:tc>
        <w:tc>
          <w:tcPr>
            <w:tcW w:w="0" w:type="auto"/>
            <w:vAlign w:val="center"/>
            <w:hideMark/>
          </w:tcPr>
          <w:p w14:paraId="2ABBD4CF" w14:textId="234008E0" w:rsidR="00AB263E" w:rsidRPr="006C5559" w:rsidRDefault="00AB263E" w:rsidP="00AB263E">
            <w:pPr>
              <w:rPr>
                <w:rFonts w:eastAsia="Times New Roman"/>
                <w:lang w:eastAsia="en-AU"/>
              </w:rPr>
            </w:pPr>
            <w:r w:rsidRPr="006C5559">
              <w:t>Scheduler &amp; Validator</w:t>
            </w:r>
          </w:p>
        </w:tc>
        <w:tc>
          <w:tcPr>
            <w:tcW w:w="0" w:type="auto"/>
            <w:vAlign w:val="center"/>
            <w:hideMark/>
          </w:tcPr>
          <w:p w14:paraId="02DFCDEA" w14:textId="669A0233" w:rsidR="00AB263E" w:rsidRPr="006C5559" w:rsidRDefault="00AB263E" w:rsidP="00AB263E">
            <w:pPr>
              <w:rPr>
                <w:rFonts w:eastAsia="Times New Roman"/>
                <w:lang w:eastAsia="en-AU"/>
              </w:rPr>
            </w:pPr>
            <w:r w:rsidRPr="006C5559">
              <w:t>Review work orders, assign tasks, confirm completion via Fiori</w:t>
            </w:r>
            <w:r w:rsidR="000B20C3" w:rsidRPr="006C5559">
              <w:t xml:space="preserve"> interface </w:t>
            </w:r>
          </w:p>
        </w:tc>
        <w:tc>
          <w:tcPr>
            <w:tcW w:w="2974" w:type="dxa"/>
            <w:vAlign w:val="center"/>
            <w:hideMark/>
          </w:tcPr>
          <w:p w14:paraId="5EEB2CC6" w14:textId="0ABE7F1B" w:rsidR="00AB263E" w:rsidRPr="006C5559" w:rsidRDefault="00AB263E" w:rsidP="00AB263E">
            <w:pPr>
              <w:rPr>
                <w:rFonts w:eastAsia="Times New Roman"/>
                <w:lang w:eastAsia="en-AU"/>
              </w:rPr>
            </w:pPr>
            <w:r w:rsidRPr="006C5559">
              <w:t>Adds human judgement and oversight in task distribution</w:t>
            </w:r>
          </w:p>
        </w:tc>
      </w:tr>
      <w:tr w:rsidR="00150C18" w:rsidRPr="006C5559" w14:paraId="4BD0EE5F" w14:textId="77777777">
        <w:tc>
          <w:tcPr>
            <w:tcW w:w="2661" w:type="dxa"/>
            <w:vMerge/>
            <w:vAlign w:val="center"/>
            <w:hideMark/>
          </w:tcPr>
          <w:p w14:paraId="451A389E" w14:textId="77777777" w:rsidR="00AB263E" w:rsidRPr="006C5559" w:rsidRDefault="00AB263E" w:rsidP="00AB263E">
            <w:pPr>
              <w:rPr>
                <w:lang w:eastAsia="en-AU"/>
              </w:rPr>
            </w:pPr>
          </w:p>
        </w:tc>
        <w:tc>
          <w:tcPr>
            <w:tcW w:w="0" w:type="auto"/>
            <w:vAlign w:val="center"/>
            <w:hideMark/>
          </w:tcPr>
          <w:p w14:paraId="19FAEA2E" w14:textId="549C56C0" w:rsidR="00AB263E" w:rsidRPr="006C5559" w:rsidRDefault="00AB263E" w:rsidP="00AB263E">
            <w:pPr>
              <w:rPr>
                <w:rFonts w:eastAsia="Times New Roman"/>
                <w:lang w:eastAsia="en-AU"/>
              </w:rPr>
            </w:pPr>
            <w:r w:rsidRPr="006C5559">
              <w:t>Field Technician</w:t>
            </w:r>
          </w:p>
        </w:tc>
        <w:tc>
          <w:tcPr>
            <w:tcW w:w="0" w:type="auto"/>
            <w:vAlign w:val="center"/>
            <w:hideMark/>
          </w:tcPr>
          <w:p w14:paraId="49F6A5F3" w14:textId="2A7BA2A4" w:rsidR="00AB263E" w:rsidRPr="006C5559" w:rsidRDefault="00AB263E" w:rsidP="00AB263E">
            <w:pPr>
              <w:rPr>
                <w:rFonts w:eastAsia="Times New Roman"/>
                <w:lang w:eastAsia="en-AU"/>
              </w:rPr>
            </w:pPr>
            <w:r w:rsidRPr="006C5559">
              <w:t>Maintenance Executor</w:t>
            </w:r>
          </w:p>
        </w:tc>
        <w:tc>
          <w:tcPr>
            <w:tcW w:w="0" w:type="auto"/>
            <w:vAlign w:val="center"/>
            <w:hideMark/>
          </w:tcPr>
          <w:p w14:paraId="164940CF" w14:textId="6405C654" w:rsidR="00AB263E" w:rsidRPr="006C5559" w:rsidRDefault="00AB263E" w:rsidP="00AB263E">
            <w:pPr>
              <w:rPr>
                <w:rFonts w:eastAsia="Times New Roman"/>
                <w:lang w:eastAsia="en-AU"/>
              </w:rPr>
            </w:pPr>
            <w:r w:rsidRPr="006C5559">
              <w:t xml:space="preserve">Perform maintenance and close tasks using Fiori </w:t>
            </w:r>
            <w:r w:rsidR="000B20C3" w:rsidRPr="006C5559">
              <w:t>interface</w:t>
            </w:r>
          </w:p>
        </w:tc>
        <w:tc>
          <w:tcPr>
            <w:tcW w:w="2974" w:type="dxa"/>
            <w:vAlign w:val="center"/>
            <w:hideMark/>
          </w:tcPr>
          <w:p w14:paraId="1347FD66" w14:textId="4CE59DF1" w:rsidR="00AB263E" w:rsidRPr="006C5559" w:rsidRDefault="00AB263E" w:rsidP="00AB263E">
            <w:pPr>
              <w:rPr>
                <w:rFonts w:eastAsia="Times New Roman"/>
                <w:lang w:eastAsia="en-AU"/>
              </w:rPr>
            </w:pPr>
            <w:r w:rsidRPr="006C5559">
              <w:t>Completes the physical operation and logs completion digitally</w:t>
            </w:r>
          </w:p>
        </w:tc>
      </w:tr>
    </w:tbl>
    <w:p w14:paraId="53239127" w14:textId="77777777" w:rsidR="0091269C" w:rsidRPr="006C5559" w:rsidRDefault="0091269C" w:rsidP="004B2DDD"/>
    <w:p w14:paraId="7AEEF51A" w14:textId="5A5DAA6B" w:rsidR="0030229F" w:rsidRPr="00257D7A" w:rsidRDefault="00C6358C" w:rsidP="00257D7A">
      <w:pPr>
        <w:pStyle w:val="Heading1"/>
      </w:pPr>
      <w:bookmarkStart w:id="34" w:name="_Toc205819974"/>
      <w:r>
        <w:t xml:space="preserve">9.0 </w:t>
      </w:r>
      <w:r w:rsidR="004B2DDD" w:rsidRPr="006C5559">
        <w:t>Re-Engineered</w:t>
      </w:r>
      <w:r w:rsidR="0030229F" w:rsidRPr="006C5559">
        <w:t xml:space="preserve"> TO-BE Process for</w:t>
      </w:r>
      <w:r w:rsidR="004B2DDD" w:rsidRPr="006C5559">
        <w:t xml:space="preserve"> Asset Maintenance</w:t>
      </w:r>
      <w:bookmarkEnd w:id="34"/>
      <w:r w:rsidR="004B2DDD" w:rsidRPr="006C5559">
        <w:t xml:space="preserve"> </w:t>
      </w:r>
    </w:p>
    <w:p w14:paraId="2F41AEFB" w14:textId="23A278B9" w:rsidR="0030229F" w:rsidRPr="006C5559" w:rsidRDefault="00404A9E" w:rsidP="00CA2B2E">
      <w:pPr>
        <w:jc w:val="both"/>
      </w:pPr>
      <w:r w:rsidRPr="006C5559">
        <w:t xml:space="preserve">The re-engineered process for asset maintenance </w:t>
      </w:r>
      <w:r w:rsidR="00FB685E" w:rsidRPr="006C5559">
        <w:t xml:space="preserve">using predictive analytics for FutureEnergy </w:t>
      </w:r>
      <w:r w:rsidR="001A16F6" w:rsidRPr="006C5559">
        <w:t xml:space="preserve">has been curated by utilising industry 4.0 technologies including </w:t>
      </w:r>
      <w:proofErr w:type="spellStart"/>
      <w:r w:rsidR="00B15C84">
        <w:t>IIoT</w:t>
      </w:r>
      <w:proofErr w:type="spellEnd"/>
      <w:r w:rsidR="001A16F6" w:rsidRPr="006C5559">
        <w:t>, Digital Twin Engine and predictive analytics</w:t>
      </w:r>
      <w:r w:rsidR="004201F1" w:rsidRPr="006C5559">
        <w:t xml:space="preserve">. These new age technologies have been </w:t>
      </w:r>
      <w:r w:rsidR="007B407C" w:rsidRPr="006C5559">
        <w:t>integrated</w:t>
      </w:r>
      <w:r w:rsidR="004201F1" w:rsidRPr="006C5559">
        <w:t xml:space="preserve"> with an </w:t>
      </w:r>
      <w:r w:rsidR="002A567C" w:rsidRPr="006C5559">
        <w:t>enterprise-wide</w:t>
      </w:r>
      <w:r w:rsidR="004201F1" w:rsidRPr="006C5559">
        <w:t xml:space="preserve"> ERP based on SAP</w:t>
      </w:r>
      <w:r w:rsidR="007B407C" w:rsidRPr="006C5559">
        <w:t xml:space="preserve"> S/4HANA to drive the </w:t>
      </w:r>
      <w:r w:rsidR="005659AB" w:rsidRPr="006C5559">
        <w:t xml:space="preserve">strategic shift of FutureEnergy towards an integrated </w:t>
      </w:r>
      <w:r w:rsidR="009838A5" w:rsidRPr="006C5559">
        <w:t>information system that brings all functioning and operations under one roof</w:t>
      </w:r>
      <w:r w:rsidR="00EF6F61" w:rsidRPr="006C5559">
        <w:t xml:space="preserve"> </w:t>
      </w:r>
      <w:r w:rsidR="00114267" w:rsidRPr="006C5559">
        <w:fldChar w:fldCharType="begin"/>
      </w:r>
      <w:r w:rsidR="00114267" w:rsidRPr="006C5559">
        <w:instrText xml:space="preserve"> ADDIN EN.CITE &lt;EndNote&gt;&lt;Cite&gt;&lt;Author&gt;Zheng&lt;/Author&gt;&lt;Year&gt;2020&lt;/Year&gt;&lt;RecNum&gt;20&lt;/RecNum&gt;&lt;DisplayText&gt;(Zheng et al., 2020)&lt;/DisplayText&gt;&lt;record&gt;&lt;rec-number&gt;20&lt;/rec-number&gt;&lt;foreign-keys&gt;&lt;key app="EN" db-id="9fvtddz9n0v9t0efsx4p0tzor2px2aedravf" timestamp="1749366845"&gt;20&lt;/key&gt;&lt;/foreign-keys&gt;&lt;ref-type name="Journal Article"&gt;17&lt;/ref-type&gt;&lt;contributors&gt;&lt;authors&gt;&lt;author&gt;Zheng, Haining&lt;/author&gt;&lt;author&gt;Paiva, Antonio R.&lt;/author&gt;&lt;author&gt;Gurciullo, Chris S.&lt;/author&gt;&lt;/authors&gt;&lt;/contributors&gt;&lt;titles&gt;&lt;title&gt;Advancing from Predictive Maintenance to Intelligent Maintenance with AI and IIoT&lt;/title&gt;&lt;/titles&gt;&lt;dates&gt;&lt;year&gt;2020&lt;/year&gt;&lt;/dates&gt;&lt;urls&gt;&lt;/urls&gt;&lt;electronic-resource-num&gt;10.48550/arxiv.2009.00351&lt;/electronic-resource-num&gt;&lt;/record&gt;&lt;/Cite&gt;&lt;/EndNote&gt;</w:instrText>
      </w:r>
      <w:r w:rsidR="00114267" w:rsidRPr="006C5559">
        <w:fldChar w:fldCharType="separate"/>
      </w:r>
      <w:r w:rsidR="00114267" w:rsidRPr="006C5559">
        <w:t>(Zheng et al., 2020)</w:t>
      </w:r>
      <w:r w:rsidR="00114267" w:rsidRPr="006C5559">
        <w:fldChar w:fldCharType="end"/>
      </w:r>
    </w:p>
    <w:p w14:paraId="7ADB8FBA" w14:textId="653FA2AF" w:rsidR="00CA0CCB" w:rsidRPr="006C5559" w:rsidRDefault="00193192" w:rsidP="00CA2B2E">
      <w:pPr>
        <w:jc w:val="both"/>
      </w:pPr>
      <w:r w:rsidRPr="006C5559">
        <w:t xml:space="preserve">The </w:t>
      </w:r>
      <w:r w:rsidR="00ED41E3" w:rsidRPr="00AF4B5B">
        <w:rPr>
          <w:b/>
          <w:bCs/>
        </w:rPr>
        <w:fldChar w:fldCharType="begin"/>
      </w:r>
      <w:r w:rsidR="00ED41E3" w:rsidRPr="00AF4B5B">
        <w:rPr>
          <w:b/>
          <w:bCs/>
        </w:rPr>
        <w:instrText xml:space="preserve"> REF _Ref200398679 \h </w:instrText>
      </w:r>
      <w:r w:rsidR="001F327D" w:rsidRPr="00AF4B5B">
        <w:rPr>
          <w:b/>
          <w:bCs/>
        </w:rPr>
        <w:instrText xml:space="preserve"> \* MERGEFORMAT </w:instrText>
      </w:r>
      <w:r w:rsidR="00ED41E3" w:rsidRPr="00AF4B5B">
        <w:rPr>
          <w:b/>
          <w:bCs/>
        </w:rPr>
      </w:r>
      <w:r w:rsidR="00ED41E3" w:rsidRPr="00AF4B5B">
        <w:rPr>
          <w:b/>
          <w:bCs/>
        </w:rPr>
        <w:fldChar w:fldCharType="separate"/>
      </w:r>
      <w:r w:rsidR="00ED41E3" w:rsidRPr="00AF4B5B">
        <w:rPr>
          <w:b/>
          <w:bCs/>
        </w:rPr>
        <w:t xml:space="preserve">Figure </w:t>
      </w:r>
      <w:r w:rsidR="00ED41E3" w:rsidRPr="00AF4B5B">
        <w:rPr>
          <w:b/>
          <w:bCs/>
          <w:noProof/>
        </w:rPr>
        <w:t>1</w:t>
      </w:r>
      <w:r w:rsidR="00ED41E3" w:rsidRPr="00AF4B5B">
        <w:rPr>
          <w:b/>
          <w:bCs/>
        </w:rPr>
        <w:t xml:space="preserve"> - TO-BE Process</w:t>
      </w:r>
      <w:r w:rsidR="00ED41E3" w:rsidRPr="00AF4B5B">
        <w:rPr>
          <w:b/>
          <w:bCs/>
        </w:rPr>
        <w:fldChar w:fldCharType="end"/>
      </w:r>
      <w:r w:rsidR="002A567C" w:rsidRPr="006C5559">
        <w:t xml:space="preserve"> models a logical and granular view of the new process which inculcates all the pools and lanes as mentioned in </w:t>
      </w:r>
      <w:r w:rsidR="00F2477D" w:rsidRPr="006C5559">
        <w:fldChar w:fldCharType="begin"/>
      </w:r>
      <w:r w:rsidR="00F2477D" w:rsidRPr="006C5559">
        <w:instrText xml:space="preserve"> REF _Ref200161788 \h </w:instrText>
      </w:r>
      <w:r w:rsidR="00FF5EB6" w:rsidRPr="006C5559">
        <w:instrText xml:space="preserve"> \* MERGEFORMAT </w:instrText>
      </w:r>
      <w:r w:rsidR="00F2477D" w:rsidRPr="006C5559">
        <w:fldChar w:fldCharType="separate"/>
      </w:r>
      <w:r w:rsidR="00F2477D" w:rsidRPr="006C5559">
        <w:t>Pools, Lanes, and Responsibilities</w:t>
      </w:r>
      <w:r w:rsidR="00F2477D" w:rsidRPr="006C5559">
        <w:fldChar w:fldCharType="end"/>
      </w:r>
      <w:r w:rsidR="00620F57" w:rsidRPr="006C5559">
        <w:t xml:space="preserve">. Unlike previous </w:t>
      </w:r>
      <w:r w:rsidR="00B16EEC" w:rsidRPr="006C5559">
        <w:t xml:space="preserve">maintenance approach of reactive and time-based maintenance scheduling, the new </w:t>
      </w:r>
      <w:r w:rsidR="00B16EEC" w:rsidRPr="006C5559">
        <w:lastRenderedPageBreak/>
        <w:t xml:space="preserve">TO-BE process </w:t>
      </w:r>
      <w:r w:rsidR="00A81929" w:rsidRPr="006C5559">
        <w:t xml:space="preserve">uses insights from </w:t>
      </w:r>
      <w:proofErr w:type="spellStart"/>
      <w:r w:rsidR="00B15C84">
        <w:t>IIoT</w:t>
      </w:r>
      <w:proofErr w:type="spellEnd"/>
      <w:r w:rsidR="00A81929" w:rsidRPr="006C5559">
        <w:t xml:space="preserve"> sensors that depict the real-time information, digital twin engine and predicti</w:t>
      </w:r>
      <w:r w:rsidR="00153C45" w:rsidRPr="006C5559">
        <w:t xml:space="preserve">ve analysis to assess the asset metrics including RUL, </w:t>
      </w:r>
      <w:r w:rsidR="00CD5675" w:rsidRPr="006C5559">
        <w:t>break-point, etc</w:t>
      </w:r>
      <w:r w:rsidR="004D1C0A" w:rsidRPr="006C5559">
        <w:t>,</w:t>
      </w:r>
      <w:r w:rsidR="00CD5675" w:rsidRPr="006C5559">
        <w:t xml:space="preserve"> to manage early and timely intervention and textbook maintenance of the assets</w:t>
      </w:r>
      <w:r w:rsidR="004D1C0A" w:rsidRPr="006C5559">
        <w:t xml:space="preserve"> </w:t>
      </w:r>
      <w:r w:rsidR="00C328E7" w:rsidRPr="006C5559">
        <w:fldChar w:fldCharType="begin"/>
      </w:r>
      <w:r w:rsidR="00C328E7" w:rsidRPr="006C5559">
        <w:instrText xml:space="preserve"> ADDIN EN.CITE &lt;EndNote&gt;&lt;Cite&gt;&lt;Author&gt;Carvalho&lt;/Author&gt;&lt;Year&gt;2022&lt;/Year&gt;&lt;RecNum&gt;40&lt;/RecNum&gt;&lt;DisplayText&gt;(Carvalho et al., 2022)&lt;/DisplayText&gt;&lt;record&gt;&lt;rec-number&gt;40&lt;/rec-number&gt;&lt;foreign-keys&gt;&lt;key app="EN" db-id="9fvtddz9n0v9t0efsx4p0tzor2px2aedravf" timestamp="1749400795"&gt;40&lt;/key&gt;&lt;/foreign-keys&gt;&lt;ref-type name="Journal Article"&gt;17&lt;/ref-type&gt;&lt;contributors&gt;&lt;authors&gt;&lt;author&gt;Carvalho, Luiz Paulo&lt;/author&gt;&lt;author&gt;Cappelli, Claudia&lt;/author&gt;&lt;author&gt;Santoro, Flavia Maria&lt;/author&gt;&lt;/authors&gt;&lt;/contributors&gt;&lt;titles&gt;&lt;title&gt;BPMN pra GERAL: a framework to translate BPMN to a citizen language&lt;/title&gt;&lt;secondary-title&gt;Business process management journal&lt;/secondary-title&gt;&lt;/titles&gt;&lt;periodical&gt;&lt;full-title&gt;Business process management journal&lt;/full-title&gt;&lt;/periodical&gt;&lt;pages&gt;508-531&lt;/pages&gt;&lt;volume&gt;28&lt;/volume&gt;&lt;number&gt;2&lt;/number&gt;&lt;keywords&gt;&lt;keyword&gt;Audiences&lt;/keyword&gt;&lt;keyword&gt;Communication&lt;/keyword&gt;&lt;keyword&gt;Data Collection&lt;/keyword&gt;&lt;keyword&gt;Knowledge, Theory of&lt;/keyword&gt;&lt;keyword&gt;Language&lt;/keyword&gt;&lt;keyword&gt;Literacy&lt;/keyword&gt;&lt;keyword&gt;Methodology&lt;/keyword&gt;&lt;keyword&gt;Modeling&lt;/keyword&gt;&lt;keyword&gt;Practice Guidelines as Topic&lt;/keyword&gt;&lt;keyword&gt;Semantics&lt;/keyword&gt;&lt;keyword&gt;Translators&lt;/keyword&gt;&lt;/keywords&gt;&lt;dates&gt;&lt;year&gt;2022&lt;/year&gt;&lt;/dates&gt;&lt;pub-location&gt;Bradford&lt;/pub-location&gt;&lt;publisher&gt;Emerald Publishing Limited&lt;/publisher&gt;&lt;isbn&gt;1463-7154&lt;/isbn&gt;&lt;urls&gt;&lt;/urls&gt;&lt;electronic-resource-num&gt;10.1108/BPMJ-04-2020-0150&lt;/electronic-resource-num&gt;&lt;/record&gt;&lt;/Cite&gt;&lt;/EndNote&gt;</w:instrText>
      </w:r>
      <w:r w:rsidR="00C328E7" w:rsidRPr="006C5559">
        <w:fldChar w:fldCharType="separate"/>
      </w:r>
      <w:r w:rsidR="00C328E7" w:rsidRPr="006C5559">
        <w:t>(Carvalho et al., 2022)</w:t>
      </w:r>
      <w:r w:rsidR="00C328E7" w:rsidRPr="006C5559">
        <w:fldChar w:fldCharType="end"/>
      </w:r>
      <w:r w:rsidR="00C328E7" w:rsidRPr="006C5559">
        <w:t>.</w:t>
      </w:r>
      <w:r w:rsidR="00CA0CCB" w:rsidRPr="006C5559">
        <w:t xml:space="preserve"> </w:t>
      </w:r>
      <w:r w:rsidR="00F072D8" w:rsidRPr="006C5559">
        <w:t>Each activity is tightly coupled with SAP system modules, ensuring real-time coordination of alerts, materials, schedules, and technician workflows.</w:t>
      </w:r>
    </w:p>
    <w:p w14:paraId="4F94EE7D" w14:textId="7B513E1B" w:rsidR="79B91036" w:rsidRDefault="00E10EC5" w:rsidP="00CA2B2E">
      <w:pPr>
        <w:jc w:val="both"/>
      </w:pPr>
      <w:r w:rsidRPr="006C5559">
        <w:t xml:space="preserve">The following breakdown outlines the full operational workflow of the re-engineered process from initial data collection to maintenance execution and system update, aligning human roles with intelligent systems for optimal efficiency and reliability. </w:t>
      </w:r>
    </w:p>
    <w:p w14:paraId="2CC26346" w14:textId="15B89691" w:rsidR="00F21869" w:rsidRPr="006C5559" w:rsidRDefault="00C6358C" w:rsidP="00257D7A">
      <w:pPr>
        <w:pStyle w:val="Heading2"/>
      </w:pPr>
      <w:bookmarkStart w:id="35" w:name="_Toc205819975"/>
      <w:r>
        <w:t xml:space="preserve">9.1 </w:t>
      </w:r>
      <w:r w:rsidR="00F21869">
        <w:t xml:space="preserve">Process </w:t>
      </w:r>
      <w:r w:rsidR="004B42B9">
        <w:t>Workflow</w:t>
      </w:r>
      <w:bookmarkEnd w:id="35"/>
      <w:r w:rsidR="00257D7A">
        <w:t xml:space="preserve"> </w:t>
      </w:r>
    </w:p>
    <w:p w14:paraId="38672EF3" w14:textId="77777777" w:rsidR="00F21869" w:rsidRPr="006C5559" w:rsidRDefault="00F21869" w:rsidP="00CA2B2E">
      <w:pPr>
        <w:pStyle w:val="NormalWeb"/>
        <w:numPr>
          <w:ilvl w:val="0"/>
          <w:numId w:val="12"/>
        </w:numPr>
        <w:jc w:val="both"/>
      </w:pPr>
      <w:r w:rsidRPr="006C5559">
        <w:t>The predictive maintenance process is triggered to run a predictive maintenance cycle. </w:t>
      </w:r>
    </w:p>
    <w:p w14:paraId="6981032E" w14:textId="77777777" w:rsidR="00F21869" w:rsidRPr="006C5559" w:rsidRDefault="00F21869" w:rsidP="00CA2B2E">
      <w:pPr>
        <w:pStyle w:val="NormalWeb"/>
        <w:numPr>
          <w:ilvl w:val="0"/>
          <w:numId w:val="12"/>
        </w:numPr>
        <w:jc w:val="both"/>
      </w:pPr>
      <w:r w:rsidRPr="006C5559">
        <w:t xml:space="preserve">Each plant begins sending data to the </w:t>
      </w:r>
      <w:r w:rsidRPr="006C5559">
        <w:rPr>
          <w:rStyle w:val="Strong"/>
          <w:rFonts w:eastAsia="Calibri"/>
        </w:rPr>
        <w:t>Unified Data Hub</w:t>
      </w:r>
      <w:r w:rsidRPr="006C5559">
        <w:t> </w:t>
      </w:r>
    </w:p>
    <w:p w14:paraId="1563F2ED" w14:textId="433C0B2B" w:rsidR="00F21869" w:rsidRPr="006C5559" w:rsidRDefault="00F21869" w:rsidP="00CA2B2E">
      <w:pPr>
        <w:pStyle w:val="NormalWeb"/>
        <w:numPr>
          <w:ilvl w:val="1"/>
          <w:numId w:val="12"/>
        </w:numPr>
        <w:jc w:val="both"/>
      </w:pPr>
      <w:r w:rsidRPr="006C5559">
        <w:rPr>
          <w:rStyle w:val="Strong"/>
          <w:rFonts w:eastAsia="Calibri"/>
        </w:rPr>
        <w:t>Wind and Solar plants</w:t>
      </w:r>
      <w:r w:rsidRPr="006C5559">
        <w:t xml:space="preserve"> send real-time </w:t>
      </w:r>
      <w:proofErr w:type="spellStart"/>
      <w:r w:rsidR="00B15C84">
        <w:t>IIoT</w:t>
      </w:r>
      <w:proofErr w:type="spellEnd"/>
      <w:r w:rsidRPr="006C5559">
        <w:t xml:space="preserve"> sensor data.</w:t>
      </w:r>
    </w:p>
    <w:p w14:paraId="366B2133" w14:textId="77777777" w:rsidR="00F21869" w:rsidRPr="006C5559" w:rsidRDefault="00F21869" w:rsidP="00CA2B2E">
      <w:pPr>
        <w:pStyle w:val="NormalWeb"/>
        <w:numPr>
          <w:ilvl w:val="1"/>
          <w:numId w:val="12"/>
        </w:numPr>
        <w:jc w:val="both"/>
      </w:pPr>
      <w:r w:rsidRPr="006C5559">
        <w:rPr>
          <w:rStyle w:val="Strong"/>
          <w:rFonts w:eastAsia="Calibri"/>
        </w:rPr>
        <w:t>Gas plant</w:t>
      </w:r>
      <w:r w:rsidRPr="006C5559">
        <w:t xml:space="preserve"> </w:t>
      </w:r>
      <w:proofErr w:type="gramStart"/>
      <w:r w:rsidRPr="006C5559">
        <w:t>send</w:t>
      </w:r>
      <w:proofErr w:type="gramEnd"/>
      <w:r w:rsidRPr="006C5559">
        <w:t xml:space="preserve"> a mix of sensor data and historical logs. </w:t>
      </w:r>
    </w:p>
    <w:p w14:paraId="46E576B9" w14:textId="77777777" w:rsidR="00F21869" w:rsidRPr="006C5559" w:rsidRDefault="00F21869" w:rsidP="00CA2B2E">
      <w:pPr>
        <w:pStyle w:val="NormalWeb"/>
        <w:numPr>
          <w:ilvl w:val="1"/>
          <w:numId w:val="12"/>
        </w:numPr>
        <w:jc w:val="both"/>
      </w:pPr>
      <w:r w:rsidRPr="006C5559">
        <w:rPr>
          <w:rStyle w:val="Strong"/>
          <w:rFonts w:eastAsia="Calibri"/>
        </w:rPr>
        <w:t>Coal plant</w:t>
      </w:r>
      <w:r w:rsidRPr="006C5559">
        <w:t xml:space="preserve"> provides historical maintenance data. </w:t>
      </w:r>
    </w:p>
    <w:p w14:paraId="6C085ED6" w14:textId="1B9B348A" w:rsidR="00F21869" w:rsidRPr="006C5559" w:rsidRDefault="00F21869" w:rsidP="00CA2B2E">
      <w:pPr>
        <w:pStyle w:val="NormalWeb"/>
        <w:numPr>
          <w:ilvl w:val="1"/>
          <w:numId w:val="12"/>
        </w:numPr>
        <w:jc w:val="both"/>
      </w:pPr>
      <w:r w:rsidRPr="006C5559">
        <w:t xml:space="preserve">Each of these tasks will generate a respective document that will create a </w:t>
      </w:r>
      <w:r w:rsidRPr="006C5559">
        <w:rPr>
          <w:rStyle w:val="Strong"/>
          <w:rFonts w:eastAsia="Calibri"/>
        </w:rPr>
        <w:t xml:space="preserve">dataset </w:t>
      </w:r>
      <w:r w:rsidRPr="006C5559">
        <w:t>(Wind Plant Dataset, Solar Plant Dataset, Gas Plant Dataset &amp; Coal Plant Dataset</w:t>
      </w:r>
      <w:r w:rsidR="00AD7B33" w:rsidRPr="006C5559">
        <w:t>)</w:t>
      </w:r>
      <w:r w:rsidRPr="006C5559">
        <w:t>.</w:t>
      </w:r>
      <w:r w:rsidR="007A5560" w:rsidRPr="006C5559">
        <w:t xml:space="preserve"> </w:t>
      </w:r>
      <w:r w:rsidR="00AD7B33" w:rsidRPr="006C5559">
        <w:t xml:space="preserve">All the historical data for the gas and coal plant will be extracted from their relevant </w:t>
      </w:r>
      <w:r w:rsidR="00AD7B33" w:rsidRPr="006C5559">
        <w:rPr>
          <w:b/>
        </w:rPr>
        <w:t>databases</w:t>
      </w:r>
      <w:r w:rsidR="00AD7B33" w:rsidRPr="006C5559">
        <w:t xml:space="preserve">. (Asset Database for Gas Plant and Asset Database for Coal Plant). </w:t>
      </w:r>
    </w:p>
    <w:p w14:paraId="182B2A76" w14:textId="77777777" w:rsidR="00F21869" w:rsidRPr="006C5559" w:rsidRDefault="00F21869" w:rsidP="00CA2B2E">
      <w:pPr>
        <w:pStyle w:val="NormalWeb"/>
        <w:numPr>
          <w:ilvl w:val="0"/>
          <w:numId w:val="12"/>
        </w:numPr>
        <w:jc w:val="both"/>
      </w:pPr>
      <w:r w:rsidRPr="006C5559">
        <w:t xml:space="preserve">The Unified Data Hub receives all inputs(datasets) and compiles a single, normalized maintenance dataset by the name of </w:t>
      </w:r>
      <w:r w:rsidRPr="006C5559">
        <w:rPr>
          <w:rStyle w:val="Strong"/>
          <w:rFonts w:eastAsia="Calibri"/>
        </w:rPr>
        <w:t>Digital Asset Repository</w:t>
      </w:r>
      <w:r w:rsidRPr="006C5559">
        <w:t xml:space="preserve">. This digital repository normalizes all the data from all plants by assigning a unique key to each asset. The </w:t>
      </w:r>
      <w:r w:rsidRPr="006C5559">
        <w:rPr>
          <w:rStyle w:val="Strong"/>
          <w:rFonts w:eastAsia="Calibri"/>
        </w:rPr>
        <w:t>Digital Asset Repository</w:t>
      </w:r>
      <w:r w:rsidRPr="006C5559">
        <w:t xml:space="preserve"> is then sent to the </w:t>
      </w:r>
      <w:r w:rsidRPr="006C5559">
        <w:rPr>
          <w:rStyle w:val="Strong"/>
          <w:rFonts w:eastAsia="Calibri"/>
        </w:rPr>
        <w:t>Digital Twin Engine</w:t>
      </w:r>
      <w:r w:rsidRPr="006C5559">
        <w:t xml:space="preserve"> for running simulations. </w:t>
      </w:r>
    </w:p>
    <w:p w14:paraId="4B08A7F0" w14:textId="2D323C14" w:rsidR="00F21869" w:rsidRPr="006C5559" w:rsidRDefault="00F21869" w:rsidP="00CA2B2E">
      <w:pPr>
        <w:pStyle w:val="NormalWeb"/>
        <w:numPr>
          <w:ilvl w:val="0"/>
          <w:numId w:val="12"/>
        </w:numPr>
        <w:jc w:val="both"/>
      </w:pPr>
      <w:r w:rsidRPr="006C5559">
        <w:t xml:space="preserve">The </w:t>
      </w:r>
      <w:r w:rsidRPr="006C5559">
        <w:rPr>
          <w:rStyle w:val="Strong"/>
          <w:rFonts w:eastAsia="Calibri"/>
        </w:rPr>
        <w:t>Digital Twin Engine</w:t>
      </w:r>
      <w:r w:rsidRPr="006C5559">
        <w:t xml:space="preserve"> simulates current conditions and degradation trends for all the assets. The </w:t>
      </w:r>
      <w:r w:rsidRPr="006C5559">
        <w:rPr>
          <w:rStyle w:val="Strong"/>
          <w:rFonts w:eastAsia="Calibri"/>
        </w:rPr>
        <w:t>Digital Twin Engine</w:t>
      </w:r>
      <w:r w:rsidRPr="006C5559">
        <w:t xml:space="preserve"> forecasts </w:t>
      </w:r>
      <w:r w:rsidRPr="006C5559">
        <w:rPr>
          <w:rStyle w:val="Strong"/>
          <w:rFonts w:eastAsia="Calibri"/>
        </w:rPr>
        <w:t>future insights</w:t>
      </w:r>
      <w:r w:rsidRPr="006C5559">
        <w:t xml:space="preserve"> based on the data fed and calculates various metrics like Remaining Useful Life (RUL)</w:t>
      </w:r>
      <w:r w:rsidR="0059351F" w:rsidRPr="006C5559">
        <w:t xml:space="preserve"> </w:t>
      </w:r>
      <w:r w:rsidR="0048623B" w:rsidRPr="006C5559">
        <w:fldChar w:fldCharType="begin"/>
      </w:r>
      <w:r w:rsidR="0048623B" w:rsidRPr="006C5559">
        <w:instrText xml:space="preserve"> ADDIN EN.CITE &lt;EndNote&gt;&lt;Cite&gt;&lt;Author&gt;Yan&lt;/Author&gt;&lt;Year&gt;2021&lt;/Year&gt;&lt;RecNum&gt;4&lt;/RecNum&gt;&lt;DisplayText&gt;(Yan et al., 2021)&lt;/DisplayText&gt;&lt;record&gt;&lt;rec-number&gt;4&lt;/rec-number&gt;&lt;foreign-keys&gt;&lt;key app="EN" db-id="9fvtddz9n0v9t0efsx4p0tzor2px2aedravf" timestamp="1749222917"&gt;4&lt;/key&gt;&lt;/foreign-keys&gt;&lt;ref-type name="Journal Article"&gt;17&lt;/ref-type&gt;&lt;contributors&gt;&lt;authors&gt;&lt;author&gt;Yan, Tao&lt;/author&gt;&lt;author&gt;Lei, Yaguo&lt;/author&gt;&lt;author&gt;Li, Naipeng&lt;/author&gt;&lt;author&gt;Wang, Biao&lt;/author&gt;&lt;author&gt;Wang, Wenting&lt;/author&gt;&lt;/authors&gt;&lt;/contributors&gt;&lt;titles&gt;&lt;title&gt;Degradation modeling and remaining useful life prediction for dependent competing failure processes&lt;/title&gt;&lt;secondary-title&gt;Reliability engineering &amp;amp; system safety&lt;/secondary-title&gt;&lt;/titles&gt;&lt;periodical&gt;&lt;full-title&gt;Reliability engineering &amp;amp; system safety&lt;/full-title&gt;&lt;/periodical&gt;&lt;pages&gt;107638&lt;/pages&gt;&lt;volume&gt;212&lt;/volume&gt;&lt;keywords&gt;&lt;keyword&gt;Engineering&lt;/keyword&gt;&lt;keyword&gt;Mathematical models&lt;/keyword&gt;&lt;keyword&gt;Parameter estimation&lt;/keyword&gt;&lt;keyword&gt;Prophecies&lt;/keyword&gt;&lt;keyword&gt;Reliability (Engineering)&lt;/keyword&gt;&lt;keyword&gt;Technology&lt;/keyword&gt;&lt;/keywords&gt;&lt;dates&gt;&lt;year&gt;2021&lt;/year&gt;&lt;/dates&gt;&lt;pub-location&gt;OXFORD&lt;/pub-location&gt;&lt;publisher&gt;Elsevier Ltd&lt;/publisher&gt;&lt;isbn&gt;0951-8320&lt;/isbn&gt;&lt;urls&gt;&lt;/urls&gt;&lt;electronic-resource-num&gt;10.1016/j.ress.2021.107638&lt;/electronic-resource-num&gt;&lt;/record&gt;&lt;/Cite&gt;&lt;/EndNote&gt;</w:instrText>
      </w:r>
      <w:r w:rsidR="0048623B" w:rsidRPr="006C5559">
        <w:fldChar w:fldCharType="separate"/>
      </w:r>
      <w:r w:rsidR="0048623B" w:rsidRPr="006C5559">
        <w:t>(Yan et al., 2021)</w:t>
      </w:r>
      <w:r w:rsidR="0048623B" w:rsidRPr="006C5559">
        <w:fldChar w:fldCharType="end"/>
      </w:r>
      <w:r w:rsidRPr="006C5559">
        <w:t>, identifies high-risk components, and generates predictive maintenance alerts.</w:t>
      </w:r>
    </w:p>
    <w:p w14:paraId="261F8F6F" w14:textId="77777777" w:rsidR="00F21869" w:rsidRPr="006C5559" w:rsidRDefault="00F21869" w:rsidP="00CA2B2E">
      <w:pPr>
        <w:pStyle w:val="NormalWeb"/>
        <w:numPr>
          <w:ilvl w:val="0"/>
          <w:numId w:val="12"/>
        </w:numPr>
        <w:jc w:val="both"/>
      </w:pPr>
      <w:r w:rsidRPr="006C5559">
        <w:t xml:space="preserve">The maintenance alerts are normalized and formatted for SAP compatibility by generating a document - </w:t>
      </w:r>
      <w:r w:rsidRPr="006C5559">
        <w:rPr>
          <w:rStyle w:val="Strong"/>
          <w:rFonts w:eastAsia="Calibri"/>
        </w:rPr>
        <w:t>Maintenance Insights</w:t>
      </w:r>
      <w:r w:rsidRPr="006C5559">
        <w:t>, which is then transmitted to the SAP PM (Plant Maintenance) module in SAP S/4HANA.</w:t>
      </w:r>
    </w:p>
    <w:p w14:paraId="23CE68B9" w14:textId="13113D60" w:rsidR="00F21869" w:rsidRPr="006C5559" w:rsidRDefault="00F21869" w:rsidP="00CA2B2E">
      <w:pPr>
        <w:pStyle w:val="NormalWeb"/>
        <w:numPr>
          <w:ilvl w:val="0"/>
          <w:numId w:val="12"/>
        </w:numPr>
        <w:jc w:val="both"/>
      </w:pPr>
      <w:r w:rsidRPr="006C5559">
        <w:t xml:space="preserve">Upon receiving the </w:t>
      </w:r>
      <w:r w:rsidRPr="006C5559">
        <w:rPr>
          <w:rStyle w:val="Strong"/>
          <w:rFonts w:eastAsia="Calibri"/>
        </w:rPr>
        <w:t>Maintenance Insights</w:t>
      </w:r>
      <w:r w:rsidRPr="006C5559">
        <w:t xml:space="preserve">, SAP PM generates a forecasted </w:t>
      </w:r>
      <w:r w:rsidR="00770E48" w:rsidRPr="006C5559">
        <w:t>maintenance schedule</w:t>
      </w:r>
      <w:r w:rsidRPr="006C5559">
        <w:t xml:space="preserve"> based on the </w:t>
      </w:r>
      <w:r w:rsidRPr="006C5559">
        <w:rPr>
          <w:rStyle w:val="Strong"/>
          <w:rFonts w:eastAsia="Calibri"/>
        </w:rPr>
        <w:t>Maintenance Insights.</w:t>
      </w:r>
      <w:r w:rsidRPr="006C5559">
        <w:t> A Work Order is then generated, which includes asset details, urgency level, and task type. </w:t>
      </w:r>
    </w:p>
    <w:p w14:paraId="40943B0D" w14:textId="440235F0" w:rsidR="00F21869" w:rsidRPr="006C5559" w:rsidRDefault="00F21869" w:rsidP="00CA2B2E">
      <w:pPr>
        <w:pStyle w:val="NormalWeb"/>
        <w:numPr>
          <w:ilvl w:val="0"/>
          <w:numId w:val="12"/>
        </w:numPr>
        <w:jc w:val="both"/>
      </w:pPr>
      <w:r w:rsidRPr="006C5559">
        <w:t>After generation of the Work Order in SAP PM, it is checked to assess if a BOM is required or not</w:t>
      </w:r>
      <w:r w:rsidR="00C51637" w:rsidRPr="006C5559">
        <w:t xml:space="preserve"> by assessing the components section of the Work Order</w:t>
      </w:r>
      <w:r w:rsidRPr="006C5559">
        <w:t>? </w:t>
      </w:r>
    </w:p>
    <w:p w14:paraId="24A2D945" w14:textId="5526AEB0" w:rsidR="00F21869" w:rsidRPr="006C5559" w:rsidRDefault="00F21869" w:rsidP="00CA2B2E">
      <w:pPr>
        <w:pStyle w:val="NormalWeb"/>
        <w:numPr>
          <w:ilvl w:val="1"/>
          <w:numId w:val="12"/>
        </w:numPr>
        <w:jc w:val="both"/>
      </w:pPr>
      <w:r w:rsidRPr="006C5559">
        <w:t xml:space="preserve">If yes, the </w:t>
      </w:r>
      <w:r w:rsidR="00F6294F" w:rsidRPr="006C5559">
        <w:rPr>
          <w:b/>
        </w:rPr>
        <w:t>BOM</w:t>
      </w:r>
      <w:r w:rsidR="00F6294F" w:rsidRPr="006C5559">
        <w:t xml:space="preserve"> is attached to the </w:t>
      </w:r>
      <w:r w:rsidR="00F6294F" w:rsidRPr="006C5559">
        <w:rPr>
          <w:b/>
        </w:rPr>
        <w:t>Work Order</w:t>
      </w:r>
      <w:r w:rsidR="00F6294F" w:rsidRPr="006C5559">
        <w:t xml:space="preserve"> and sent to </w:t>
      </w:r>
      <w:r w:rsidR="00F6294F" w:rsidRPr="006C5559">
        <w:rPr>
          <w:b/>
        </w:rPr>
        <w:t>SAP MM</w:t>
      </w:r>
      <w:r w:rsidR="00F6294F" w:rsidRPr="006C5559">
        <w:t>.</w:t>
      </w:r>
    </w:p>
    <w:p w14:paraId="0A13672C" w14:textId="2F3E8C48" w:rsidR="00F6294F" w:rsidRPr="006C5559" w:rsidRDefault="00F6294F" w:rsidP="00CA2B2E">
      <w:pPr>
        <w:pStyle w:val="NormalWeb"/>
        <w:numPr>
          <w:ilvl w:val="1"/>
          <w:numId w:val="12"/>
        </w:numPr>
        <w:jc w:val="both"/>
      </w:pPr>
      <w:r w:rsidRPr="006C5559">
        <w:t xml:space="preserve">If not, </w:t>
      </w:r>
      <w:r w:rsidR="00025EF7" w:rsidRPr="006C5559">
        <w:t xml:space="preserve">the status of the Work Order is updated to </w:t>
      </w:r>
      <w:r w:rsidR="00025EF7" w:rsidRPr="006C5559">
        <w:rPr>
          <w:b/>
        </w:rPr>
        <w:t>Ready for Execution</w:t>
      </w:r>
      <w:r w:rsidR="00025EF7" w:rsidRPr="006C5559">
        <w:t xml:space="preserve"> and sent to </w:t>
      </w:r>
      <w:r w:rsidR="00025EF7" w:rsidRPr="006C5559">
        <w:rPr>
          <w:b/>
        </w:rPr>
        <w:t>SAP Fiori</w:t>
      </w:r>
      <w:r w:rsidR="00025EF7" w:rsidRPr="006C5559">
        <w:t>.</w:t>
      </w:r>
    </w:p>
    <w:p w14:paraId="11AA4442" w14:textId="77777777" w:rsidR="00F21869" w:rsidRPr="006C5559" w:rsidRDefault="00F21869" w:rsidP="00CA2B2E">
      <w:pPr>
        <w:pStyle w:val="NormalWeb"/>
        <w:numPr>
          <w:ilvl w:val="0"/>
          <w:numId w:val="12"/>
        </w:numPr>
        <w:jc w:val="both"/>
      </w:pPr>
      <w:r w:rsidRPr="006C5559">
        <w:rPr>
          <w:b/>
        </w:rPr>
        <w:t>SAP MM</w:t>
      </w:r>
      <w:r w:rsidRPr="006C5559">
        <w:t xml:space="preserve"> retrieves the </w:t>
      </w:r>
      <w:r w:rsidRPr="006C5559">
        <w:rPr>
          <w:b/>
        </w:rPr>
        <w:t>Bill of Materials</w:t>
      </w:r>
      <w:r w:rsidRPr="006C5559">
        <w:t xml:space="preserve"> (BOM) corresponding to the asset mentioned in the Work Order. A stock check is performed:</w:t>
      </w:r>
    </w:p>
    <w:p w14:paraId="4C0945FB" w14:textId="3845CA29" w:rsidR="00F21869" w:rsidRPr="006C5559" w:rsidRDefault="00F21869" w:rsidP="00CA2B2E">
      <w:pPr>
        <w:pStyle w:val="NormalWeb"/>
        <w:numPr>
          <w:ilvl w:val="1"/>
          <w:numId w:val="12"/>
        </w:numPr>
        <w:jc w:val="both"/>
      </w:pPr>
      <w:r w:rsidRPr="006C5559">
        <w:t xml:space="preserve">If parts are in stock, the inventory is </w:t>
      </w:r>
      <w:r w:rsidR="00DF38EA" w:rsidRPr="006C5559">
        <w:t>reserved against the Work Order.</w:t>
      </w:r>
    </w:p>
    <w:p w14:paraId="08B89FAC" w14:textId="37458B1D" w:rsidR="008554A0" w:rsidRPr="006C5559" w:rsidRDefault="00F21869" w:rsidP="00CA2B2E">
      <w:pPr>
        <w:pStyle w:val="NormalWeb"/>
        <w:numPr>
          <w:ilvl w:val="1"/>
          <w:numId w:val="12"/>
        </w:numPr>
        <w:jc w:val="both"/>
      </w:pPr>
      <w:r w:rsidRPr="006C5559">
        <w:lastRenderedPageBreak/>
        <w:t xml:space="preserve">If parts are out of stock, </w:t>
      </w:r>
      <w:r w:rsidRPr="006C5559">
        <w:rPr>
          <w:b/>
        </w:rPr>
        <w:t>procurement</w:t>
      </w:r>
      <w:r w:rsidRPr="006C5559">
        <w:t xml:space="preserve"> is initiated to replenish items</w:t>
      </w:r>
      <w:r w:rsidR="00DF38EA" w:rsidRPr="006C5559">
        <w:t xml:space="preserve"> which has been depicted as a </w:t>
      </w:r>
      <w:r w:rsidR="00DF38EA" w:rsidRPr="006C5559">
        <w:rPr>
          <w:b/>
        </w:rPr>
        <w:t>sub-process</w:t>
      </w:r>
      <w:r w:rsidR="00DF38EA" w:rsidRPr="006C5559">
        <w:t xml:space="preserve">. </w:t>
      </w:r>
    </w:p>
    <w:p w14:paraId="6FC32443" w14:textId="6FD7710B" w:rsidR="008554A0" w:rsidRPr="006C5559" w:rsidRDefault="008554A0" w:rsidP="00CA2B2E">
      <w:pPr>
        <w:pStyle w:val="NormalWeb"/>
        <w:numPr>
          <w:ilvl w:val="1"/>
          <w:numId w:val="12"/>
        </w:numPr>
        <w:jc w:val="both"/>
      </w:pPr>
      <w:r w:rsidRPr="006C5559">
        <w:t>When the referenced parts are in-stock either by originally being in stock or procurement</w:t>
      </w:r>
      <w:r w:rsidR="00812E64" w:rsidRPr="006C5559">
        <w:t xml:space="preserve"> these parts are then reserved against the Work Order.</w:t>
      </w:r>
      <w:r w:rsidRPr="006C5559">
        <w:t xml:space="preserve"> The </w:t>
      </w:r>
      <w:r w:rsidRPr="006C5559">
        <w:rPr>
          <w:b/>
        </w:rPr>
        <w:t>Work Order</w:t>
      </w:r>
      <w:r w:rsidRPr="006C5559">
        <w:t xml:space="preserve"> </w:t>
      </w:r>
      <w:r w:rsidR="00812E64" w:rsidRPr="006C5559">
        <w:t>s</w:t>
      </w:r>
      <w:r w:rsidRPr="006C5559">
        <w:t xml:space="preserve">tatus is updated to </w:t>
      </w:r>
      <w:r w:rsidRPr="006C5559">
        <w:rPr>
          <w:b/>
        </w:rPr>
        <w:t>Ready for Execution</w:t>
      </w:r>
      <w:r w:rsidRPr="006C5559">
        <w:t xml:space="preserve">. </w:t>
      </w:r>
    </w:p>
    <w:p w14:paraId="034D3CF0" w14:textId="2EA32E3E" w:rsidR="00F21869" w:rsidRPr="006C5559" w:rsidRDefault="00F21869" w:rsidP="00CA2B2E">
      <w:pPr>
        <w:pStyle w:val="NormalWeb"/>
        <w:numPr>
          <w:ilvl w:val="0"/>
          <w:numId w:val="12"/>
        </w:numPr>
        <w:jc w:val="both"/>
      </w:pPr>
      <w:r w:rsidRPr="006C5559">
        <w:t xml:space="preserve">Once parts </w:t>
      </w:r>
      <w:r w:rsidR="00812E64" w:rsidRPr="006C5559">
        <w:t>have been</w:t>
      </w:r>
      <w:r w:rsidRPr="006C5559">
        <w:t xml:space="preserve"> validated,</w:t>
      </w:r>
      <w:r w:rsidR="00812E64" w:rsidRPr="006C5559">
        <w:t xml:space="preserve"> </w:t>
      </w:r>
      <w:r w:rsidR="0068180D" w:rsidRPr="006C5559">
        <w:t>the updated Work Order is sent to SAP Fiori which then receives</w:t>
      </w:r>
      <w:r w:rsidR="008F451C" w:rsidRPr="006C5559">
        <w:t xml:space="preserve"> and uploads</w:t>
      </w:r>
      <w:r w:rsidR="0068180D" w:rsidRPr="006C5559">
        <w:t xml:space="preserve"> the Work Order</w:t>
      </w:r>
      <w:r w:rsidR="008F451C" w:rsidRPr="006C5559">
        <w:t xml:space="preserve">. </w:t>
      </w:r>
      <w:r w:rsidRPr="006C5559">
        <w:t>Fiori serves as the mobile interface for both the Maintenance Coordinator and Field Technicians.</w:t>
      </w:r>
    </w:p>
    <w:p w14:paraId="45277610" w14:textId="0D021735" w:rsidR="00F21869" w:rsidRPr="006C5559" w:rsidRDefault="00F21869" w:rsidP="00CA2B2E">
      <w:pPr>
        <w:pStyle w:val="NormalWeb"/>
        <w:numPr>
          <w:ilvl w:val="0"/>
          <w:numId w:val="12"/>
        </w:numPr>
        <w:jc w:val="both"/>
      </w:pPr>
      <w:r w:rsidRPr="006C5559">
        <w:t>The Maintenance Coordinator receives the notification on SAP Fiori</w:t>
      </w:r>
      <w:r w:rsidR="00D71E8C" w:rsidRPr="006C5559">
        <w:t xml:space="preserve"> when the uploading of Work Order is completed.</w:t>
      </w:r>
      <w:r w:rsidRPr="006C5559">
        <w:t xml:space="preserve"> </w:t>
      </w:r>
      <w:r w:rsidR="00D71E8C" w:rsidRPr="006C5559">
        <w:t xml:space="preserve">The </w:t>
      </w:r>
      <w:r w:rsidR="00C35508" w:rsidRPr="006C5559">
        <w:t xml:space="preserve">Maintenance Coordinator then </w:t>
      </w:r>
      <w:r w:rsidRPr="006C5559">
        <w:t xml:space="preserve">reviews the </w:t>
      </w:r>
      <w:r w:rsidR="00F82B28" w:rsidRPr="006C5559">
        <w:t>Work Order</w:t>
      </w:r>
      <w:r w:rsidRPr="006C5559">
        <w:t xml:space="preserve"> details. Based </w:t>
      </w:r>
      <w:r w:rsidR="00F97C91" w:rsidRPr="006C5559">
        <w:t>on the skills required for the task and availability</w:t>
      </w:r>
      <w:r w:rsidRPr="006C5559">
        <w:t>, the task is assigned to a Field Technician</w:t>
      </w:r>
      <w:r w:rsidR="00F82B28" w:rsidRPr="006C5559">
        <w:t xml:space="preserve"> via SAP Fiori. </w:t>
      </w:r>
    </w:p>
    <w:p w14:paraId="0039367D" w14:textId="6FC01428" w:rsidR="003B6FD5" w:rsidRPr="006C5559" w:rsidRDefault="003B6FD5" w:rsidP="00CA2B2E">
      <w:pPr>
        <w:pStyle w:val="NormalWeb"/>
        <w:numPr>
          <w:ilvl w:val="0"/>
          <w:numId w:val="12"/>
        </w:numPr>
        <w:jc w:val="both"/>
      </w:pPr>
      <w:r w:rsidRPr="006C5559">
        <w:t>SAP Fiori receives all the inputs from the Maintenance Coordinator. It then creates, assigns and notifies the relevant Field Technician</w:t>
      </w:r>
      <w:r w:rsidR="00445CBA" w:rsidRPr="006C5559">
        <w:t xml:space="preserve"> about the created task.</w:t>
      </w:r>
      <w:r w:rsidRPr="006C5559">
        <w:t xml:space="preserve"> </w:t>
      </w:r>
    </w:p>
    <w:p w14:paraId="15E92A78" w14:textId="303DA1F4" w:rsidR="00F21869" w:rsidRPr="006C5559" w:rsidRDefault="00F21869" w:rsidP="00CA2B2E">
      <w:pPr>
        <w:pStyle w:val="NormalWeb"/>
        <w:numPr>
          <w:ilvl w:val="0"/>
          <w:numId w:val="12"/>
        </w:numPr>
        <w:jc w:val="both"/>
      </w:pPr>
      <w:r w:rsidRPr="006C5559">
        <w:t xml:space="preserve">The Field Technician receives the assigned task on their </w:t>
      </w:r>
      <w:r w:rsidR="00B01E1B" w:rsidRPr="006C5559">
        <w:t>remote</w:t>
      </w:r>
      <w:r w:rsidRPr="006C5559">
        <w:t xml:space="preserve"> device via SAP Fiori, along with instructions and a checklist</w:t>
      </w:r>
      <w:r w:rsidR="00323D48" w:rsidRPr="006C5559">
        <w:t xml:space="preserve"> derived from the Work Order. </w:t>
      </w:r>
      <w:r w:rsidR="008B06A0" w:rsidRPr="006C5559">
        <w:t xml:space="preserve"> </w:t>
      </w:r>
    </w:p>
    <w:p w14:paraId="2D0F023B" w14:textId="45F2FD2D" w:rsidR="00F21869" w:rsidRPr="006C5559" w:rsidRDefault="00F21869" w:rsidP="00CA2B2E">
      <w:pPr>
        <w:pStyle w:val="NormalWeb"/>
        <w:numPr>
          <w:ilvl w:val="0"/>
          <w:numId w:val="12"/>
        </w:numPr>
        <w:jc w:val="both"/>
      </w:pPr>
      <w:r w:rsidRPr="006C5559">
        <w:t>The technician visits the warehouse and collects the reserved parts or apparatus</w:t>
      </w:r>
      <w:r w:rsidR="004A6681" w:rsidRPr="006C5559">
        <w:t xml:space="preserve">. </w:t>
      </w:r>
    </w:p>
    <w:p w14:paraId="33D55399" w14:textId="181AECC4" w:rsidR="00F21869" w:rsidRPr="006C5559" w:rsidRDefault="00F21869" w:rsidP="00CA2B2E">
      <w:pPr>
        <w:pStyle w:val="NormalWeb"/>
        <w:numPr>
          <w:ilvl w:val="0"/>
          <w:numId w:val="12"/>
        </w:numPr>
        <w:jc w:val="both"/>
      </w:pPr>
      <w:r w:rsidRPr="006C5559">
        <w:t xml:space="preserve">Maintenance is performed on-site. Once completed, the </w:t>
      </w:r>
      <w:r w:rsidR="003F242F" w:rsidRPr="006C5559">
        <w:t>Field T</w:t>
      </w:r>
      <w:r w:rsidRPr="006C5559">
        <w:t>echnician logs the task completion</w:t>
      </w:r>
      <w:r w:rsidR="00445CBA" w:rsidRPr="006C5559">
        <w:t xml:space="preserve"> </w:t>
      </w:r>
      <w:r w:rsidRPr="006C5559">
        <w:t>in SAP Fiori, including remarks or irregularities.</w:t>
      </w:r>
    </w:p>
    <w:p w14:paraId="19F4D6F9" w14:textId="00CA6D20" w:rsidR="00F21869" w:rsidRPr="006C5559" w:rsidRDefault="00F21869" w:rsidP="00CA2B2E">
      <w:pPr>
        <w:pStyle w:val="NormalWeb"/>
        <w:numPr>
          <w:ilvl w:val="0"/>
          <w:numId w:val="12"/>
        </w:numPr>
        <w:jc w:val="both"/>
      </w:pPr>
      <w:r w:rsidRPr="006C5559">
        <w:t>The Maintenance Coordinator is notified of completion</w:t>
      </w:r>
      <w:r w:rsidR="00445CBA" w:rsidRPr="006C5559">
        <w:t>, they</w:t>
      </w:r>
      <w:r w:rsidRPr="006C5559">
        <w:t xml:space="preserve"> review the final update. Once verified, the coordinator confirms closure</w:t>
      </w:r>
      <w:r w:rsidR="004A6681" w:rsidRPr="006C5559">
        <w:t xml:space="preserve"> of the task</w:t>
      </w:r>
      <w:r w:rsidRPr="006C5559">
        <w:t xml:space="preserve"> through SAP Fiori</w:t>
      </w:r>
      <w:r w:rsidR="003F242F" w:rsidRPr="006C5559">
        <w:t xml:space="preserve"> which </w:t>
      </w:r>
      <w:r w:rsidR="0085299E" w:rsidRPr="006C5559">
        <w:t xml:space="preserve">generate a </w:t>
      </w:r>
      <w:r w:rsidR="0085299E" w:rsidRPr="006C5559">
        <w:rPr>
          <w:b/>
        </w:rPr>
        <w:t>Completion Log</w:t>
      </w:r>
      <w:r w:rsidR="0085299E" w:rsidRPr="006C5559">
        <w:t xml:space="preserve"> </w:t>
      </w:r>
      <w:proofErr w:type="gramStart"/>
      <w:r w:rsidR="0085299E" w:rsidRPr="006C5559">
        <w:t xml:space="preserve">and </w:t>
      </w:r>
      <w:r w:rsidR="00460A75" w:rsidRPr="006C5559">
        <w:t>also</w:t>
      </w:r>
      <w:proofErr w:type="gramEnd"/>
      <w:r w:rsidR="00460A75" w:rsidRPr="006C5559">
        <w:t xml:space="preserve"> store in in the </w:t>
      </w:r>
      <w:r w:rsidR="00460A75" w:rsidRPr="006C5559">
        <w:rPr>
          <w:b/>
        </w:rPr>
        <w:t>Completion Log Database</w:t>
      </w:r>
      <w:r w:rsidR="00460A75" w:rsidRPr="006C5559">
        <w:t xml:space="preserve">. </w:t>
      </w:r>
      <w:r w:rsidR="00187691" w:rsidRPr="006C5559">
        <w:t>SAP Fiori then marks the task</w:t>
      </w:r>
      <w:r w:rsidR="00C72333" w:rsidRPr="006C5559">
        <w:t xml:space="preserve"> status as completed.</w:t>
      </w:r>
    </w:p>
    <w:p w14:paraId="10DCF455" w14:textId="13A5666B" w:rsidR="00187691" w:rsidRPr="006C5559" w:rsidRDefault="00187691" w:rsidP="00CA2B2E">
      <w:pPr>
        <w:pStyle w:val="NormalWeb"/>
        <w:numPr>
          <w:ilvl w:val="0"/>
          <w:numId w:val="12"/>
        </w:numPr>
        <w:jc w:val="both"/>
      </w:pPr>
      <w:r w:rsidRPr="006C5559">
        <w:t>S</w:t>
      </w:r>
      <w:r w:rsidR="00C72333" w:rsidRPr="006C5559">
        <w:t xml:space="preserve">AP Fiori then sends </w:t>
      </w:r>
      <w:r w:rsidR="001718CC" w:rsidRPr="006C5559">
        <w:t xml:space="preserve">the Completion Log to SAP PM for </w:t>
      </w:r>
      <w:r w:rsidR="0038591F" w:rsidRPr="006C5559">
        <w:t>updating</w:t>
      </w:r>
      <w:r w:rsidR="001718CC" w:rsidRPr="006C5559">
        <w:t xml:space="preserve"> the Work Order status </w:t>
      </w:r>
      <w:r w:rsidR="00E61D1C" w:rsidRPr="006C5559">
        <w:t xml:space="preserve">and SAP MM to update/confirm actual material consumption. </w:t>
      </w:r>
      <w:r w:rsidRPr="006C5559">
        <w:t xml:space="preserve"> </w:t>
      </w:r>
    </w:p>
    <w:p w14:paraId="60E7BF62" w14:textId="770933E1" w:rsidR="00F21869" w:rsidRPr="006C5559" w:rsidRDefault="00F21869" w:rsidP="00CA2B2E">
      <w:pPr>
        <w:pStyle w:val="NormalWeb"/>
        <w:numPr>
          <w:ilvl w:val="0"/>
          <w:numId w:val="12"/>
        </w:numPr>
        <w:jc w:val="both"/>
      </w:pPr>
      <w:r w:rsidRPr="006C5559">
        <w:t>SAP PM updates the status of the Work Order to Completed</w:t>
      </w:r>
      <w:r w:rsidR="0038591F" w:rsidRPr="006C5559">
        <w:t>/Closed</w:t>
      </w:r>
      <w:r w:rsidRPr="006C5559">
        <w:t xml:space="preserve"> and logs the</w:t>
      </w:r>
      <w:r w:rsidR="00547D25" w:rsidRPr="006C5559">
        <w:t xml:space="preserve"> updated</w:t>
      </w:r>
      <w:r w:rsidRPr="006C5559">
        <w:t xml:space="preserve"> maintenance history for the asset</w:t>
      </w:r>
      <w:r w:rsidR="00547D25" w:rsidRPr="006C5559">
        <w:t xml:space="preserve"> in the </w:t>
      </w:r>
      <w:r w:rsidR="00547D25" w:rsidRPr="006C5559">
        <w:rPr>
          <w:b/>
        </w:rPr>
        <w:t xml:space="preserve">Asset Maintenance </w:t>
      </w:r>
      <w:r w:rsidR="00076570" w:rsidRPr="006C5559">
        <w:rPr>
          <w:b/>
        </w:rPr>
        <w:t>Database</w:t>
      </w:r>
      <w:r w:rsidR="00076570" w:rsidRPr="006C5559">
        <w:t>.</w:t>
      </w:r>
    </w:p>
    <w:p w14:paraId="35A603E5" w14:textId="4606C780" w:rsidR="00F21869" w:rsidRPr="006C5559" w:rsidRDefault="00F21869" w:rsidP="00CA2B2E">
      <w:pPr>
        <w:pStyle w:val="NormalWeb"/>
        <w:numPr>
          <w:ilvl w:val="0"/>
          <w:numId w:val="12"/>
        </w:numPr>
        <w:jc w:val="both"/>
      </w:pPr>
      <w:r w:rsidRPr="006C5559">
        <w:t>SAP MM cross-checks actual material usage against reserved inventory and adjusts stock levels accordingly</w:t>
      </w:r>
      <w:r w:rsidR="00076570" w:rsidRPr="006C5559">
        <w:t>.</w:t>
      </w:r>
    </w:p>
    <w:p w14:paraId="3CF0343E" w14:textId="7F87DEF6" w:rsidR="00F21869" w:rsidRPr="006C5559" w:rsidRDefault="00F21869" w:rsidP="00CA2B2E">
      <w:pPr>
        <w:pStyle w:val="NormalWeb"/>
        <w:numPr>
          <w:ilvl w:val="0"/>
          <w:numId w:val="12"/>
        </w:numPr>
        <w:jc w:val="both"/>
      </w:pPr>
      <w:r w:rsidRPr="006C5559">
        <w:t xml:space="preserve">The final updates are looped back to the Unified Data Hub, refreshing the </w:t>
      </w:r>
      <w:r w:rsidR="00076570" w:rsidRPr="006C5559">
        <w:rPr>
          <w:b/>
        </w:rPr>
        <w:t>Digital Repository</w:t>
      </w:r>
      <w:r w:rsidRPr="006C5559">
        <w:t xml:space="preserve"> with post-maintenance insights for future simulations</w:t>
      </w:r>
      <w:r w:rsidR="00076570" w:rsidRPr="006C5559">
        <w:t xml:space="preserve"> and predictive maintenance cycle. </w:t>
      </w:r>
    </w:p>
    <w:p w14:paraId="605EAF01" w14:textId="31C8F00A" w:rsidR="00E10EC5" w:rsidRPr="006C5559" w:rsidRDefault="00F21869" w:rsidP="00CA2B2E">
      <w:pPr>
        <w:pStyle w:val="NormalWeb"/>
        <w:numPr>
          <w:ilvl w:val="0"/>
          <w:numId w:val="12"/>
        </w:numPr>
        <w:jc w:val="both"/>
      </w:pPr>
      <w:r w:rsidRPr="006C5559">
        <w:t>The process concludes with full traceability, up-to-date records, and improved readiness for the next maintenance cycle.</w:t>
      </w:r>
    </w:p>
    <w:p w14:paraId="67039ABE" w14:textId="29D9E72B" w:rsidR="00B9570C" w:rsidRPr="006C5559" w:rsidRDefault="00130699" w:rsidP="00CA2B2E">
      <w:pPr>
        <w:pStyle w:val="NormalWeb"/>
        <w:jc w:val="both"/>
      </w:pPr>
      <w:r w:rsidRPr="006C5559">
        <w:t xml:space="preserve">A table of all data objects and databases have been mentioned below </w:t>
      </w:r>
      <w:r w:rsidR="002A5138" w:rsidRPr="006C5559">
        <w:t xml:space="preserve">for traceability of </w:t>
      </w:r>
      <w:r w:rsidR="00EE51DA" w:rsidRPr="006C5559">
        <w:t xml:space="preserve">all </w:t>
      </w:r>
      <w:r w:rsidR="00B24D59" w:rsidRPr="006C5559">
        <w:t xml:space="preserve">documents and </w:t>
      </w:r>
      <w:r w:rsidR="00EE51DA" w:rsidRPr="006C5559">
        <w:t xml:space="preserve">their </w:t>
      </w:r>
      <w:r w:rsidR="00B24D59" w:rsidRPr="006C5559">
        <w:t xml:space="preserve">storage </w:t>
      </w:r>
      <w:r w:rsidR="00EE51DA" w:rsidRPr="006C5559">
        <w:t xml:space="preserve">throughout the process. </w:t>
      </w:r>
    </w:p>
    <w:tbl>
      <w:tblPr>
        <w:tblStyle w:val="TableGrid"/>
        <w:tblW w:w="10774" w:type="dxa"/>
        <w:tblInd w:w="-714" w:type="dxa"/>
        <w:tblLook w:val="04A0" w:firstRow="1" w:lastRow="0" w:firstColumn="1" w:lastColumn="0" w:noHBand="0" w:noVBand="1"/>
      </w:tblPr>
      <w:tblGrid>
        <w:gridCol w:w="2968"/>
        <w:gridCol w:w="2254"/>
        <w:gridCol w:w="2433"/>
        <w:gridCol w:w="3119"/>
      </w:tblGrid>
      <w:tr w:rsidR="00FA0755" w:rsidRPr="006C5559" w14:paraId="1715D81F" w14:textId="0C2CAD10" w:rsidTr="00826BC6">
        <w:tc>
          <w:tcPr>
            <w:tcW w:w="2968" w:type="dxa"/>
          </w:tcPr>
          <w:p w14:paraId="1B06D4B4" w14:textId="77A67620" w:rsidR="00FA0755" w:rsidRPr="006C5559" w:rsidRDefault="00FA0755" w:rsidP="00E472EF">
            <w:pPr>
              <w:pStyle w:val="NormalWeb"/>
            </w:pPr>
            <w:r w:rsidRPr="006C5559">
              <w:t>Name</w:t>
            </w:r>
            <w:r w:rsidR="00826BC6" w:rsidRPr="006C5559">
              <w:t xml:space="preserve"> </w:t>
            </w:r>
          </w:p>
        </w:tc>
        <w:tc>
          <w:tcPr>
            <w:tcW w:w="2254" w:type="dxa"/>
          </w:tcPr>
          <w:p w14:paraId="701AB3F0" w14:textId="480E949F" w:rsidR="00FA0755" w:rsidRPr="006C5559" w:rsidRDefault="00FA0755" w:rsidP="00E472EF">
            <w:pPr>
              <w:pStyle w:val="NormalWeb"/>
            </w:pPr>
            <w:r w:rsidRPr="006C5559">
              <w:t>Type</w:t>
            </w:r>
            <w:r w:rsidR="00826BC6" w:rsidRPr="006C5559">
              <w:t xml:space="preserve"> </w:t>
            </w:r>
          </w:p>
        </w:tc>
        <w:tc>
          <w:tcPr>
            <w:tcW w:w="2433" w:type="dxa"/>
          </w:tcPr>
          <w:p w14:paraId="4B75E104" w14:textId="72688049" w:rsidR="00FA0755" w:rsidRPr="006C5559" w:rsidRDefault="00FA0755" w:rsidP="00E472EF">
            <w:pPr>
              <w:pStyle w:val="NormalWeb"/>
            </w:pPr>
            <w:r w:rsidRPr="006C5559">
              <w:t>Created/Used By</w:t>
            </w:r>
            <w:r w:rsidR="00826BC6" w:rsidRPr="006C5559">
              <w:t xml:space="preserve"> </w:t>
            </w:r>
          </w:p>
        </w:tc>
        <w:tc>
          <w:tcPr>
            <w:tcW w:w="3119" w:type="dxa"/>
          </w:tcPr>
          <w:p w14:paraId="044646C6" w14:textId="61F7CA0D" w:rsidR="00FA0755" w:rsidRPr="006C5559" w:rsidRDefault="00FA0755" w:rsidP="00E472EF">
            <w:pPr>
              <w:pStyle w:val="NormalWeb"/>
            </w:pPr>
            <w:r w:rsidRPr="006C5559">
              <w:t>Purpose</w:t>
            </w:r>
            <w:r w:rsidR="00826BC6" w:rsidRPr="006C5559">
              <w:t xml:space="preserve"> </w:t>
            </w:r>
          </w:p>
        </w:tc>
      </w:tr>
      <w:tr w:rsidR="00FA0755" w:rsidRPr="006C5559" w14:paraId="3535BDC7" w14:textId="1817EED6" w:rsidTr="00826BC6">
        <w:tc>
          <w:tcPr>
            <w:tcW w:w="2968" w:type="dxa"/>
          </w:tcPr>
          <w:p w14:paraId="3C10EDF6" w14:textId="628A6140" w:rsidR="00FA0755" w:rsidRPr="006C5559" w:rsidRDefault="00FA0755" w:rsidP="00E472EF">
            <w:pPr>
              <w:pStyle w:val="NormalWeb"/>
            </w:pPr>
            <w:r w:rsidRPr="006C5559">
              <w:t>Solar Dataset</w:t>
            </w:r>
            <w:r w:rsidR="0033153D" w:rsidRPr="006C5559">
              <w:t xml:space="preserve"> </w:t>
            </w:r>
          </w:p>
        </w:tc>
        <w:tc>
          <w:tcPr>
            <w:tcW w:w="2254" w:type="dxa"/>
          </w:tcPr>
          <w:p w14:paraId="7085C1E4" w14:textId="2B76C244" w:rsidR="00FA0755" w:rsidRPr="006C5559" w:rsidRDefault="00FA0755" w:rsidP="00E472EF">
            <w:pPr>
              <w:pStyle w:val="NormalWeb"/>
            </w:pPr>
            <w:r w:rsidRPr="006C5559">
              <w:t>Data Object</w:t>
            </w:r>
            <w:r w:rsidR="00605F74" w:rsidRPr="006C5559">
              <w:t xml:space="preserve"> </w:t>
            </w:r>
          </w:p>
        </w:tc>
        <w:tc>
          <w:tcPr>
            <w:tcW w:w="2433" w:type="dxa"/>
          </w:tcPr>
          <w:p w14:paraId="566C4BA0" w14:textId="77777777" w:rsidR="00FA0755" w:rsidRPr="006C5559" w:rsidRDefault="00FA0755" w:rsidP="00E472EF">
            <w:pPr>
              <w:pStyle w:val="NormalWeb"/>
            </w:pPr>
            <w:r w:rsidRPr="006C5559">
              <w:t>Wind &amp; Solar Plant</w:t>
            </w:r>
          </w:p>
        </w:tc>
        <w:tc>
          <w:tcPr>
            <w:tcW w:w="3119" w:type="dxa"/>
          </w:tcPr>
          <w:p w14:paraId="139E2673" w14:textId="2069CF58" w:rsidR="00FA0755" w:rsidRPr="006C5559" w:rsidRDefault="00FA0755" w:rsidP="00E472EF">
            <w:pPr>
              <w:pStyle w:val="NormalWeb"/>
            </w:pPr>
            <w:r w:rsidRPr="006C5559">
              <w:t xml:space="preserve">Raw </w:t>
            </w:r>
            <w:r w:rsidR="00B15C84">
              <w:t>IIoT</w:t>
            </w:r>
            <w:r w:rsidRPr="006C5559">
              <w:t xml:space="preserve"> telemetry data from solar panels.</w:t>
            </w:r>
          </w:p>
        </w:tc>
      </w:tr>
      <w:tr w:rsidR="00FA0755" w:rsidRPr="006C5559" w14:paraId="3511BA87" w14:textId="39529121" w:rsidTr="00826BC6">
        <w:tc>
          <w:tcPr>
            <w:tcW w:w="2968" w:type="dxa"/>
          </w:tcPr>
          <w:p w14:paraId="69BE5761" w14:textId="71C1BAAD" w:rsidR="00FA0755" w:rsidRPr="006C5559" w:rsidRDefault="00FA0755" w:rsidP="00E472EF">
            <w:pPr>
              <w:pStyle w:val="NormalWeb"/>
            </w:pPr>
            <w:r w:rsidRPr="006C5559">
              <w:t>Wind Dataset</w:t>
            </w:r>
            <w:r w:rsidR="0033153D" w:rsidRPr="006C5559">
              <w:t xml:space="preserve"> </w:t>
            </w:r>
          </w:p>
        </w:tc>
        <w:tc>
          <w:tcPr>
            <w:tcW w:w="2254" w:type="dxa"/>
          </w:tcPr>
          <w:p w14:paraId="462B0725" w14:textId="060773FD" w:rsidR="00FA0755" w:rsidRPr="006C5559" w:rsidRDefault="00FA0755" w:rsidP="00E472EF">
            <w:pPr>
              <w:pStyle w:val="NormalWeb"/>
            </w:pPr>
            <w:r w:rsidRPr="006C5559">
              <w:t>Data Object</w:t>
            </w:r>
            <w:r w:rsidR="00605F74" w:rsidRPr="006C5559">
              <w:t xml:space="preserve"> </w:t>
            </w:r>
          </w:p>
        </w:tc>
        <w:tc>
          <w:tcPr>
            <w:tcW w:w="2433" w:type="dxa"/>
          </w:tcPr>
          <w:p w14:paraId="7BBDE749" w14:textId="77777777" w:rsidR="00FA0755" w:rsidRPr="006C5559" w:rsidRDefault="00FA0755" w:rsidP="00E472EF">
            <w:pPr>
              <w:pStyle w:val="NormalWeb"/>
            </w:pPr>
            <w:r w:rsidRPr="006C5559">
              <w:t>Wind &amp; Solar Plant</w:t>
            </w:r>
          </w:p>
        </w:tc>
        <w:tc>
          <w:tcPr>
            <w:tcW w:w="3119" w:type="dxa"/>
          </w:tcPr>
          <w:p w14:paraId="3F5EDB59" w14:textId="50B5BBB3" w:rsidR="00FA0755" w:rsidRPr="006C5559" w:rsidRDefault="003B3DB9" w:rsidP="00E472EF">
            <w:pPr>
              <w:pStyle w:val="NormalWeb"/>
            </w:pPr>
            <w:r w:rsidRPr="006C5559">
              <w:t xml:space="preserve">Raw </w:t>
            </w:r>
            <w:r w:rsidR="00B15C84">
              <w:t>IIoT</w:t>
            </w:r>
            <w:r w:rsidRPr="006C5559">
              <w:t xml:space="preserve"> telemetry</w:t>
            </w:r>
            <w:r w:rsidR="00FA0755" w:rsidRPr="006C5559">
              <w:t xml:space="preserve"> data from wind turbines.</w:t>
            </w:r>
          </w:p>
        </w:tc>
      </w:tr>
      <w:tr w:rsidR="00FA0755" w:rsidRPr="006C5559" w14:paraId="1A520C8B" w14:textId="056CD5D8" w:rsidTr="00826BC6">
        <w:tc>
          <w:tcPr>
            <w:tcW w:w="2968" w:type="dxa"/>
          </w:tcPr>
          <w:p w14:paraId="042D94AE" w14:textId="3023644D" w:rsidR="00FA0755" w:rsidRPr="006C5559" w:rsidRDefault="00FA0755" w:rsidP="00E472EF">
            <w:pPr>
              <w:pStyle w:val="NormalWeb"/>
            </w:pPr>
            <w:r w:rsidRPr="006C5559">
              <w:t>Gas Dataset</w:t>
            </w:r>
            <w:r w:rsidR="0033153D" w:rsidRPr="006C5559">
              <w:t xml:space="preserve"> </w:t>
            </w:r>
          </w:p>
        </w:tc>
        <w:tc>
          <w:tcPr>
            <w:tcW w:w="2254" w:type="dxa"/>
          </w:tcPr>
          <w:p w14:paraId="63AD7D33" w14:textId="66F956BF" w:rsidR="00FA0755" w:rsidRPr="006C5559" w:rsidRDefault="00FA0755" w:rsidP="00E472EF">
            <w:pPr>
              <w:pStyle w:val="NormalWeb"/>
            </w:pPr>
            <w:r w:rsidRPr="006C5559">
              <w:t>Data Object</w:t>
            </w:r>
            <w:r w:rsidR="00605F74" w:rsidRPr="006C5559">
              <w:t xml:space="preserve"> </w:t>
            </w:r>
          </w:p>
        </w:tc>
        <w:tc>
          <w:tcPr>
            <w:tcW w:w="2433" w:type="dxa"/>
          </w:tcPr>
          <w:p w14:paraId="11A8EAE4" w14:textId="77777777" w:rsidR="00FA0755" w:rsidRPr="006C5559" w:rsidRDefault="00FA0755" w:rsidP="00E472EF">
            <w:pPr>
              <w:pStyle w:val="NormalWeb"/>
            </w:pPr>
            <w:r w:rsidRPr="006C5559">
              <w:t>Gas Plant</w:t>
            </w:r>
          </w:p>
        </w:tc>
        <w:tc>
          <w:tcPr>
            <w:tcW w:w="3119" w:type="dxa"/>
          </w:tcPr>
          <w:p w14:paraId="1847ECBF" w14:textId="69B2E915" w:rsidR="00FA0755" w:rsidRPr="006C5559" w:rsidRDefault="00FA0755" w:rsidP="00E472EF">
            <w:pPr>
              <w:pStyle w:val="NormalWeb"/>
            </w:pPr>
            <w:r w:rsidRPr="006C5559">
              <w:t xml:space="preserve">Sensor + historical asset data from gas </w:t>
            </w:r>
            <w:r w:rsidR="003B3DB9" w:rsidRPr="006C5559">
              <w:t>assets</w:t>
            </w:r>
            <w:r w:rsidRPr="006C5559">
              <w:t>.</w:t>
            </w:r>
          </w:p>
        </w:tc>
      </w:tr>
      <w:tr w:rsidR="00FA0755" w:rsidRPr="006C5559" w14:paraId="7111E980" w14:textId="0CC3E57D" w:rsidTr="00826BC6">
        <w:tc>
          <w:tcPr>
            <w:tcW w:w="2968" w:type="dxa"/>
          </w:tcPr>
          <w:p w14:paraId="58B7E9F7" w14:textId="58CBB590" w:rsidR="00FA0755" w:rsidRPr="006C5559" w:rsidRDefault="00FA0755" w:rsidP="00E472EF">
            <w:pPr>
              <w:pStyle w:val="NormalWeb"/>
            </w:pPr>
            <w:r w:rsidRPr="006C5559">
              <w:lastRenderedPageBreak/>
              <w:t>Coal Dataset</w:t>
            </w:r>
            <w:r w:rsidR="0033153D" w:rsidRPr="006C5559">
              <w:t xml:space="preserve"> </w:t>
            </w:r>
          </w:p>
        </w:tc>
        <w:tc>
          <w:tcPr>
            <w:tcW w:w="2254" w:type="dxa"/>
          </w:tcPr>
          <w:p w14:paraId="22978EC9" w14:textId="0681D32E" w:rsidR="00FA0755" w:rsidRPr="006C5559" w:rsidRDefault="00FA0755" w:rsidP="00E472EF">
            <w:pPr>
              <w:pStyle w:val="NormalWeb"/>
            </w:pPr>
            <w:r w:rsidRPr="006C5559">
              <w:t>Data Object</w:t>
            </w:r>
            <w:r w:rsidR="00605F74" w:rsidRPr="006C5559">
              <w:t xml:space="preserve"> </w:t>
            </w:r>
          </w:p>
        </w:tc>
        <w:tc>
          <w:tcPr>
            <w:tcW w:w="2433" w:type="dxa"/>
          </w:tcPr>
          <w:p w14:paraId="2B4D77A2" w14:textId="77777777" w:rsidR="00FA0755" w:rsidRPr="006C5559" w:rsidRDefault="00FA0755" w:rsidP="00E472EF">
            <w:pPr>
              <w:pStyle w:val="NormalWeb"/>
            </w:pPr>
            <w:r w:rsidRPr="006C5559">
              <w:t>Coal Plant</w:t>
            </w:r>
          </w:p>
        </w:tc>
        <w:tc>
          <w:tcPr>
            <w:tcW w:w="3119" w:type="dxa"/>
          </w:tcPr>
          <w:p w14:paraId="55F347AF" w14:textId="1A33E680" w:rsidR="00FA0755" w:rsidRPr="006C5559" w:rsidRDefault="00FA0755" w:rsidP="00E472EF">
            <w:pPr>
              <w:pStyle w:val="NormalWeb"/>
            </w:pPr>
            <w:r w:rsidRPr="006C5559">
              <w:t xml:space="preserve">Historical data from legacy coal </w:t>
            </w:r>
            <w:r w:rsidR="003B3DB9" w:rsidRPr="006C5559">
              <w:t xml:space="preserve">assets. </w:t>
            </w:r>
          </w:p>
        </w:tc>
      </w:tr>
      <w:tr w:rsidR="00FA0755" w:rsidRPr="006C5559" w14:paraId="1B67634B" w14:textId="6587D7C2" w:rsidTr="00826BC6">
        <w:tc>
          <w:tcPr>
            <w:tcW w:w="2968" w:type="dxa"/>
          </w:tcPr>
          <w:p w14:paraId="5737C70A" w14:textId="1A013C1E" w:rsidR="00FA0755" w:rsidRPr="006C5559" w:rsidRDefault="00FA0755" w:rsidP="00E472EF">
            <w:pPr>
              <w:pStyle w:val="NormalWeb"/>
            </w:pPr>
            <w:r w:rsidRPr="006C5559">
              <w:t>Digital Repository</w:t>
            </w:r>
            <w:r w:rsidR="0033153D" w:rsidRPr="006C5559">
              <w:t xml:space="preserve"> </w:t>
            </w:r>
          </w:p>
        </w:tc>
        <w:tc>
          <w:tcPr>
            <w:tcW w:w="2254" w:type="dxa"/>
          </w:tcPr>
          <w:p w14:paraId="11DBA7EC" w14:textId="3D8F2D81" w:rsidR="00FA0755" w:rsidRPr="006C5559" w:rsidRDefault="00FA0755" w:rsidP="00E472EF">
            <w:pPr>
              <w:pStyle w:val="NormalWeb"/>
            </w:pPr>
            <w:r w:rsidRPr="006C5559">
              <w:t>Data Object</w:t>
            </w:r>
            <w:r w:rsidR="00605F74" w:rsidRPr="006C5559">
              <w:t xml:space="preserve"> </w:t>
            </w:r>
          </w:p>
        </w:tc>
        <w:tc>
          <w:tcPr>
            <w:tcW w:w="2433" w:type="dxa"/>
          </w:tcPr>
          <w:p w14:paraId="32C5C1AE" w14:textId="77777777" w:rsidR="00FA0755" w:rsidRPr="006C5559" w:rsidRDefault="00FA0755" w:rsidP="00E472EF">
            <w:pPr>
              <w:pStyle w:val="NormalWeb"/>
            </w:pPr>
            <w:r w:rsidRPr="006C5559">
              <w:t>Unified Data Hub</w:t>
            </w:r>
          </w:p>
        </w:tc>
        <w:tc>
          <w:tcPr>
            <w:tcW w:w="3119" w:type="dxa"/>
          </w:tcPr>
          <w:p w14:paraId="67A40BD9" w14:textId="77777777" w:rsidR="00FA0755" w:rsidRPr="006C5559" w:rsidRDefault="00FA0755" w:rsidP="00E472EF">
            <w:pPr>
              <w:pStyle w:val="NormalWeb"/>
            </w:pPr>
            <w:r w:rsidRPr="006C5559">
              <w:t>Normalized asset data sent to Digital Twin for simulation.</w:t>
            </w:r>
          </w:p>
        </w:tc>
      </w:tr>
      <w:tr w:rsidR="00FA0755" w:rsidRPr="006C5559" w14:paraId="31B59739" w14:textId="736C3C4D" w:rsidTr="00826BC6">
        <w:tc>
          <w:tcPr>
            <w:tcW w:w="2968" w:type="dxa"/>
          </w:tcPr>
          <w:p w14:paraId="6858F774" w14:textId="3C6C0678" w:rsidR="00FA0755" w:rsidRPr="006C5559" w:rsidRDefault="00FA0755" w:rsidP="00E472EF">
            <w:pPr>
              <w:pStyle w:val="NormalWeb"/>
            </w:pPr>
            <w:r w:rsidRPr="006C5559">
              <w:t>Maintenance Insights</w:t>
            </w:r>
            <w:r w:rsidR="0033153D" w:rsidRPr="006C5559">
              <w:t xml:space="preserve"> </w:t>
            </w:r>
          </w:p>
        </w:tc>
        <w:tc>
          <w:tcPr>
            <w:tcW w:w="2254" w:type="dxa"/>
          </w:tcPr>
          <w:p w14:paraId="381A1AB9" w14:textId="38D184A2" w:rsidR="00FA0755" w:rsidRPr="006C5559" w:rsidRDefault="00FA0755" w:rsidP="00E472EF">
            <w:pPr>
              <w:pStyle w:val="NormalWeb"/>
            </w:pPr>
            <w:r w:rsidRPr="006C5559">
              <w:t>Data Object</w:t>
            </w:r>
            <w:r w:rsidR="00605F74" w:rsidRPr="006C5559">
              <w:t xml:space="preserve"> </w:t>
            </w:r>
          </w:p>
        </w:tc>
        <w:tc>
          <w:tcPr>
            <w:tcW w:w="2433" w:type="dxa"/>
          </w:tcPr>
          <w:p w14:paraId="5C7FEF2A" w14:textId="77777777" w:rsidR="00FA0755" w:rsidRPr="006C5559" w:rsidRDefault="00FA0755" w:rsidP="00E472EF">
            <w:pPr>
              <w:pStyle w:val="NormalWeb"/>
            </w:pPr>
            <w:r w:rsidRPr="006C5559">
              <w:t>Digital Twin Engine</w:t>
            </w:r>
          </w:p>
        </w:tc>
        <w:tc>
          <w:tcPr>
            <w:tcW w:w="3119" w:type="dxa"/>
          </w:tcPr>
          <w:p w14:paraId="330714CC" w14:textId="77777777" w:rsidR="00FA0755" w:rsidRPr="006C5559" w:rsidRDefault="00FA0755" w:rsidP="00E472EF">
            <w:pPr>
              <w:pStyle w:val="NormalWeb"/>
            </w:pPr>
            <w:r w:rsidRPr="006C5559">
              <w:t>Predictive alerts and condition insights for SAP integration.</w:t>
            </w:r>
          </w:p>
        </w:tc>
      </w:tr>
      <w:tr w:rsidR="00FA0755" w:rsidRPr="006C5559" w14:paraId="461E0DD8" w14:textId="16F5D189" w:rsidTr="00826BC6">
        <w:tc>
          <w:tcPr>
            <w:tcW w:w="2968" w:type="dxa"/>
          </w:tcPr>
          <w:p w14:paraId="1E7739A1" w14:textId="1740EC95" w:rsidR="00FA0755" w:rsidRPr="006C5559" w:rsidRDefault="00FA0755" w:rsidP="00E472EF">
            <w:pPr>
              <w:pStyle w:val="NormalWeb"/>
            </w:pPr>
            <w:r w:rsidRPr="006C5559">
              <w:t>Forecasted Maintenance Schedule</w:t>
            </w:r>
            <w:r w:rsidR="0033153D" w:rsidRPr="006C5559">
              <w:t xml:space="preserve"> </w:t>
            </w:r>
          </w:p>
        </w:tc>
        <w:tc>
          <w:tcPr>
            <w:tcW w:w="2254" w:type="dxa"/>
          </w:tcPr>
          <w:p w14:paraId="5EEA99BF" w14:textId="58D9FB5D" w:rsidR="00FA0755" w:rsidRPr="006C5559" w:rsidRDefault="00FA0755" w:rsidP="00E472EF">
            <w:pPr>
              <w:pStyle w:val="NormalWeb"/>
            </w:pPr>
            <w:r w:rsidRPr="006C5559">
              <w:t>Data Object</w:t>
            </w:r>
            <w:r w:rsidR="00605F74" w:rsidRPr="006C5559">
              <w:t xml:space="preserve"> </w:t>
            </w:r>
          </w:p>
        </w:tc>
        <w:tc>
          <w:tcPr>
            <w:tcW w:w="2433" w:type="dxa"/>
          </w:tcPr>
          <w:p w14:paraId="6919206E" w14:textId="77777777" w:rsidR="00FA0755" w:rsidRPr="006C5559" w:rsidRDefault="00FA0755" w:rsidP="00E472EF">
            <w:pPr>
              <w:pStyle w:val="NormalWeb"/>
            </w:pPr>
            <w:r w:rsidRPr="006C5559">
              <w:t>SAP PM</w:t>
            </w:r>
          </w:p>
        </w:tc>
        <w:tc>
          <w:tcPr>
            <w:tcW w:w="3119" w:type="dxa"/>
          </w:tcPr>
          <w:p w14:paraId="03FE1952" w14:textId="77777777" w:rsidR="00FA0755" w:rsidRPr="006C5559" w:rsidRDefault="00FA0755" w:rsidP="00E472EF">
            <w:pPr>
              <w:pStyle w:val="NormalWeb"/>
            </w:pPr>
            <w:r w:rsidRPr="006C5559">
              <w:t>Schedule of tasks derived from predictive alerts.</w:t>
            </w:r>
          </w:p>
        </w:tc>
      </w:tr>
      <w:tr w:rsidR="00FA0755" w:rsidRPr="006C5559" w14:paraId="5B43627A" w14:textId="445B47F2" w:rsidTr="00826BC6">
        <w:tc>
          <w:tcPr>
            <w:tcW w:w="2968" w:type="dxa"/>
          </w:tcPr>
          <w:p w14:paraId="0A05F402" w14:textId="30C0D271" w:rsidR="00FA0755" w:rsidRPr="006C5559" w:rsidRDefault="00FA0755" w:rsidP="00E472EF">
            <w:pPr>
              <w:pStyle w:val="NormalWeb"/>
            </w:pPr>
            <w:r w:rsidRPr="006C5559">
              <w:t>Work Orders</w:t>
            </w:r>
            <w:r w:rsidR="0033153D" w:rsidRPr="006C5559">
              <w:t xml:space="preserve"> </w:t>
            </w:r>
          </w:p>
        </w:tc>
        <w:tc>
          <w:tcPr>
            <w:tcW w:w="2254" w:type="dxa"/>
          </w:tcPr>
          <w:p w14:paraId="216EB0B8" w14:textId="3D8D07AF" w:rsidR="00FA0755" w:rsidRPr="006C5559" w:rsidRDefault="00FA0755" w:rsidP="00E472EF">
            <w:pPr>
              <w:pStyle w:val="NormalWeb"/>
            </w:pPr>
            <w:r w:rsidRPr="006C5559">
              <w:t>Data Object</w:t>
            </w:r>
            <w:r w:rsidR="00605F74" w:rsidRPr="006C5559">
              <w:t xml:space="preserve"> </w:t>
            </w:r>
          </w:p>
        </w:tc>
        <w:tc>
          <w:tcPr>
            <w:tcW w:w="2433" w:type="dxa"/>
          </w:tcPr>
          <w:p w14:paraId="2E7E3AF7" w14:textId="77777777" w:rsidR="00FA0755" w:rsidRPr="006C5559" w:rsidRDefault="00FA0755" w:rsidP="00E472EF">
            <w:pPr>
              <w:pStyle w:val="NormalWeb"/>
            </w:pPr>
            <w:r w:rsidRPr="006C5559">
              <w:t>SAP PM / SAP Fiori</w:t>
            </w:r>
          </w:p>
        </w:tc>
        <w:tc>
          <w:tcPr>
            <w:tcW w:w="3119" w:type="dxa"/>
          </w:tcPr>
          <w:p w14:paraId="3BA8F171" w14:textId="44D0376F" w:rsidR="00FA0755" w:rsidRPr="006C5559" w:rsidRDefault="00FA0755" w:rsidP="00E472EF">
            <w:pPr>
              <w:pStyle w:val="NormalWeb"/>
            </w:pPr>
            <w:r w:rsidRPr="006C5559">
              <w:t xml:space="preserve">Full task specification sent to field team via </w:t>
            </w:r>
            <w:r w:rsidR="004A4ECE" w:rsidRPr="006C5559">
              <w:t xml:space="preserve">SAP </w:t>
            </w:r>
            <w:r w:rsidRPr="006C5559">
              <w:t>Fiori.</w:t>
            </w:r>
          </w:p>
        </w:tc>
      </w:tr>
      <w:tr w:rsidR="00FA0755" w:rsidRPr="006C5559" w14:paraId="15D9D15E" w14:textId="78B4231B" w:rsidTr="00826BC6">
        <w:tc>
          <w:tcPr>
            <w:tcW w:w="2968" w:type="dxa"/>
          </w:tcPr>
          <w:p w14:paraId="4325C7C6" w14:textId="7056095F" w:rsidR="00FA0755" w:rsidRPr="006C5559" w:rsidRDefault="00FA0755" w:rsidP="00E472EF">
            <w:pPr>
              <w:pStyle w:val="NormalWeb"/>
            </w:pPr>
            <w:r w:rsidRPr="006C5559">
              <w:t>BOM (Bill of Materials)</w:t>
            </w:r>
            <w:r w:rsidR="0033153D" w:rsidRPr="006C5559">
              <w:t xml:space="preserve"> </w:t>
            </w:r>
          </w:p>
        </w:tc>
        <w:tc>
          <w:tcPr>
            <w:tcW w:w="2254" w:type="dxa"/>
          </w:tcPr>
          <w:p w14:paraId="1B6DCE86" w14:textId="666CA9CD" w:rsidR="00FA0755" w:rsidRPr="006C5559" w:rsidRDefault="00FA0755" w:rsidP="00E472EF">
            <w:pPr>
              <w:pStyle w:val="NormalWeb"/>
            </w:pPr>
            <w:r w:rsidRPr="006C5559">
              <w:t>Data Object</w:t>
            </w:r>
            <w:r w:rsidR="00605F74" w:rsidRPr="006C5559">
              <w:t xml:space="preserve"> </w:t>
            </w:r>
          </w:p>
        </w:tc>
        <w:tc>
          <w:tcPr>
            <w:tcW w:w="2433" w:type="dxa"/>
          </w:tcPr>
          <w:p w14:paraId="5E98AB1E" w14:textId="77777777" w:rsidR="00FA0755" w:rsidRPr="006C5559" w:rsidRDefault="00FA0755" w:rsidP="00E472EF">
            <w:pPr>
              <w:pStyle w:val="NormalWeb"/>
            </w:pPr>
            <w:r w:rsidRPr="006C5559">
              <w:t>SAP MM</w:t>
            </w:r>
          </w:p>
        </w:tc>
        <w:tc>
          <w:tcPr>
            <w:tcW w:w="3119" w:type="dxa"/>
          </w:tcPr>
          <w:p w14:paraId="21E97FD5" w14:textId="0056762C" w:rsidR="00FA0755" w:rsidRPr="006C5559" w:rsidRDefault="00FA0755" w:rsidP="00E472EF">
            <w:pPr>
              <w:pStyle w:val="NormalWeb"/>
            </w:pPr>
            <w:r w:rsidRPr="006C5559">
              <w:t xml:space="preserve">Part list linked to the work order for </w:t>
            </w:r>
            <w:r w:rsidR="004A4ECE" w:rsidRPr="006C5559">
              <w:t>facilitation of maintenance</w:t>
            </w:r>
            <w:r w:rsidR="00026C6D" w:rsidRPr="006C5559">
              <w:t>.</w:t>
            </w:r>
            <w:r w:rsidR="00FF4335" w:rsidRPr="006C5559">
              <w:t xml:space="preserve"> </w:t>
            </w:r>
          </w:p>
        </w:tc>
      </w:tr>
      <w:tr w:rsidR="00FA0755" w:rsidRPr="006C5559" w14:paraId="6ADB5A62" w14:textId="79E52ECD" w:rsidTr="00826BC6">
        <w:tc>
          <w:tcPr>
            <w:tcW w:w="2968" w:type="dxa"/>
          </w:tcPr>
          <w:p w14:paraId="6041C575" w14:textId="2FB276ED" w:rsidR="00FA0755" w:rsidRPr="006C5559" w:rsidRDefault="00FA0755" w:rsidP="00E472EF">
            <w:pPr>
              <w:pStyle w:val="NormalWeb"/>
            </w:pPr>
            <w:r w:rsidRPr="006C5559">
              <w:t>Completion Log</w:t>
            </w:r>
            <w:r w:rsidR="0033153D" w:rsidRPr="006C5559">
              <w:t xml:space="preserve"> </w:t>
            </w:r>
          </w:p>
        </w:tc>
        <w:tc>
          <w:tcPr>
            <w:tcW w:w="2254" w:type="dxa"/>
          </w:tcPr>
          <w:p w14:paraId="56411030" w14:textId="71BB0685" w:rsidR="00FA0755" w:rsidRPr="006C5559" w:rsidRDefault="00FA0755" w:rsidP="00E472EF">
            <w:pPr>
              <w:pStyle w:val="NormalWeb"/>
            </w:pPr>
            <w:r w:rsidRPr="006C5559">
              <w:t>Data Object</w:t>
            </w:r>
            <w:r w:rsidR="00605F74" w:rsidRPr="006C5559">
              <w:t xml:space="preserve"> </w:t>
            </w:r>
          </w:p>
        </w:tc>
        <w:tc>
          <w:tcPr>
            <w:tcW w:w="2433" w:type="dxa"/>
          </w:tcPr>
          <w:p w14:paraId="1916F6DA" w14:textId="77777777" w:rsidR="00FA0755" w:rsidRPr="006C5559" w:rsidRDefault="00FA0755" w:rsidP="00E472EF">
            <w:pPr>
              <w:pStyle w:val="NormalWeb"/>
            </w:pPr>
            <w:r w:rsidRPr="006C5559">
              <w:t>Field Technician / SAP Fiori</w:t>
            </w:r>
          </w:p>
        </w:tc>
        <w:tc>
          <w:tcPr>
            <w:tcW w:w="3119" w:type="dxa"/>
          </w:tcPr>
          <w:p w14:paraId="2108D4E0" w14:textId="77777777" w:rsidR="00FA0755" w:rsidRPr="006C5559" w:rsidRDefault="00FA0755" w:rsidP="00E472EF">
            <w:pPr>
              <w:pStyle w:val="NormalWeb"/>
            </w:pPr>
            <w:r w:rsidRPr="006C5559">
              <w:t>Post-maintenance evidence and remarks for closure.</w:t>
            </w:r>
          </w:p>
        </w:tc>
      </w:tr>
      <w:tr w:rsidR="00FA0755" w:rsidRPr="006C5559" w14:paraId="4DCA10D2" w14:textId="6B011AFF" w:rsidTr="00826BC6">
        <w:tc>
          <w:tcPr>
            <w:tcW w:w="2968" w:type="dxa"/>
          </w:tcPr>
          <w:p w14:paraId="7C27469A" w14:textId="6C892DD9" w:rsidR="00FA0755" w:rsidRPr="006C5559" w:rsidRDefault="00FA0755" w:rsidP="00E472EF">
            <w:pPr>
              <w:pStyle w:val="NormalWeb"/>
            </w:pPr>
            <w:r w:rsidRPr="006C5559">
              <w:t>Asset Database for Gas Plant</w:t>
            </w:r>
            <w:r w:rsidR="0033153D" w:rsidRPr="006C5559">
              <w:t xml:space="preserve"> </w:t>
            </w:r>
          </w:p>
        </w:tc>
        <w:tc>
          <w:tcPr>
            <w:tcW w:w="2254" w:type="dxa"/>
          </w:tcPr>
          <w:p w14:paraId="09CC7C75" w14:textId="2EF60F7C" w:rsidR="00FA0755" w:rsidRPr="006C5559" w:rsidRDefault="00FA0755" w:rsidP="00E472EF">
            <w:pPr>
              <w:pStyle w:val="NormalWeb"/>
            </w:pPr>
            <w:r w:rsidRPr="006C5559">
              <w:t>Data Store</w:t>
            </w:r>
            <w:r w:rsidR="00605F74" w:rsidRPr="006C5559">
              <w:t xml:space="preserve"> </w:t>
            </w:r>
          </w:p>
        </w:tc>
        <w:tc>
          <w:tcPr>
            <w:tcW w:w="2433" w:type="dxa"/>
          </w:tcPr>
          <w:p w14:paraId="04CF4762" w14:textId="77777777" w:rsidR="00FA0755" w:rsidRPr="006C5559" w:rsidRDefault="00FA0755" w:rsidP="00E472EF">
            <w:pPr>
              <w:pStyle w:val="NormalWeb"/>
            </w:pPr>
            <w:r w:rsidRPr="006C5559">
              <w:t>Gas Plant</w:t>
            </w:r>
          </w:p>
        </w:tc>
        <w:tc>
          <w:tcPr>
            <w:tcW w:w="3119" w:type="dxa"/>
          </w:tcPr>
          <w:p w14:paraId="1EF23AE4" w14:textId="77777777" w:rsidR="00FA0755" w:rsidRPr="006C5559" w:rsidRDefault="00FA0755" w:rsidP="00E472EF">
            <w:pPr>
              <w:pStyle w:val="NormalWeb"/>
            </w:pPr>
            <w:r w:rsidRPr="006C5559">
              <w:t>Stores historical data used for simulation input.</w:t>
            </w:r>
          </w:p>
        </w:tc>
      </w:tr>
      <w:tr w:rsidR="00FA0755" w:rsidRPr="006C5559" w14:paraId="0E2A22B0" w14:textId="6C1C609F" w:rsidTr="00826BC6">
        <w:tc>
          <w:tcPr>
            <w:tcW w:w="2968" w:type="dxa"/>
          </w:tcPr>
          <w:p w14:paraId="5BF439E1" w14:textId="65B0D02C" w:rsidR="00FA0755" w:rsidRPr="006C5559" w:rsidRDefault="00FA0755" w:rsidP="00E472EF">
            <w:pPr>
              <w:pStyle w:val="NormalWeb"/>
            </w:pPr>
            <w:r w:rsidRPr="006C5559">
              <w:t>Asset Database for Coal Plant</w:t>
            </w:r>
            <w:r w:rsidR="0033153D" w:rsidRPr="006C5559">
              <w:t xml:space="preserve"> </w:t>
            </w:r>
          </w:p>
        </w:tc>
        <w:tc>
          <w:tcPr>
            <w:tcW w:w="2254" w:type="dxa"/>
          </w:tcPr>
          <w:p w14:paraId="435D54AA" w14:textId="30BCC291" w:rsidR="00FA0755" w:rsidRPr="006C5559" w:rsidRDefault="00FA0755" w:rsidP="00E472EF">
            <w:pPr>
              <w:pStyle w:val="NormalWeb"/>
            </w:pPr>
            <w:r w:rsidRPr="006C5559">
              <w:t>Data Store</w:t>
            </w:r>
            <w:r w:rsidR="00605F74" w:rsidRPr="006C5559">
              <w:t xml:space="preserve"> </w:t>
            </w:r>
          </w:p>
        </w:tc>
        <w:tc>
          <w:tcPr>
            <w:tcW w:w="2433" w:type="dxa"/>
          </w:tcPr>
          <w:p w14:paraId="6E85D51F" w14:textId="77777777" w:rsidR="00FA0755" w:rsidRPr="006C5559" w:rsidRDefault="00FA0755" w:rsidP="00E472EF">
            <w:pPr>
              <w:pStyle w:val="NormalWeb"/>
            </w:pPr>
            <w:r w:rsidRPr="006C5559">
              <w:t>Coal Plant</w:t>
            </w:r>
          </w:p>
        </w:tc>
        <w:tc>
          <w:tcPr>
            <w:tcW w:w="3119" w:type="dxa"/>
          </w:tcPr>
          <w:p w14:paraId="1F4DFE86" w14:textId="7A65B110" w:rsidR="00FA0755" w:rsidRPr="006C5559" w:rsidRDefault="00FA0755" w:rsidP="00E472EF">
            <w:pPr>
              <w:pStyle w:val="NormalWeb"/>
            </w:pPr>
            <w:r w:rsidRPr="006C5559">
              <w:t xml:space="preserve">Stores legacy data to simulate old equipment </w:t>
            </w:r>
            <w:r w:rsidR="00552BB0" w:rsidRPr="006C5559">
              <w:t>behaviour</w:t>
            </w:r>
            <w:r w:rsidRPr="006C5559">
              <w:t>.</w:t>
            </w:r>
          </w:p>
        </w:tc>
      </w:tr>
      <w:tr w:rsidR="00FA0755" w:rsidRPr="006C5559" w14:paraId="230BD89E" w14:textId="755EFC95" w:rsidTr="00826BC6">
        <w:tc>
          <w:tcPr>
            <w:tcW w:w="2968" w:type="dxa"/>
          </w:tcPr>
          <w:p w14:paraId="018182C6" w14:textId="4B2F08DE" w:rsidR="00FA0755" w:rsidRPr="006C5559" w:rsidRDefault="00FA0755" w:rsidP="00E472EF">
            <w:pPr>
              <w:pStyle w:val="NormalWeb"/>
            </w:pPr>
            <w:r w:rsidRPr="006C5559">
              <w:t>Asset Maintenance Database</w:t>
            </w:r>
            <w:r w:rsidR="0033153D" w:rsidRPr="006C5559">
              <w:t xml:space="preserve"> </w:t>
            </w:r>
          </w:p>
        </w:tc>
        <w:tc>
          <w:tcPr>
            <w:tcW w:w="2254" w:type="dxa"/>
          </w:tcPr>
          <w:p w14:paraId="60828852" w14:textId="54810932" w:rsidR="00FA0755" w:rsidRPr="006C5559" w:rsidRDefault="00FA0755" w:rsidP="00E472EF">
            <w:pPr>
              <w:pStyle w:val="NormalWeb"/>
            </w:pPr>
            <w:r w:rsidRPr="006C5559">
              <w:t>Data Store</w:t>
            </w:r>
            <w:r w:rsidR="00605F74" w:rsidRPr="006C5559">
              <w:t xml:space="preserve"> </w:t>
            </w:r>
          </w:p>
        </w:tc>
        <w:tc>
          <w:tcPr>
            <w:tcW w:w="2433" w:type="dxa"/>
          </w:tcPr>
          <w:p w14:paraId="0AB499F2" w14:textId="55AE8667" w:rsidR="00FA0755" w:rsidRPr="006C5559" w:rsidRDefault="0020666F" w:rsidP="00E472EF">
            <w:pPr>
              <w:pStyle w:val="NormalWeb"/>
            </w:pPr>
            <w:r w:rsidRPr="006C5559">
              <w:t>Global for FutureEnergy</w:t>
            </w:r>
          </w:p>
        </w:tc>
        <w:tc>
          <w:tcPr>
            <w:tcW w:w="3119" w:type="dxa"/>
          </w:tcPr>
          <w:p w14:paraId="4D8283EC" w14:textId="77777777" w:rsidR="00FA0755" w:rsidRPr="006C5559" w:rsidRDefault="00FA0755" w:rsidP="00E472EF">
            <w:pPr>
              <w:pStyle w:val="NormalWeb"/>
            </w:pPr>
            <w:r w:rsidRPr="006C5559">
              <w:t>Stores complete asset maintenance history for compliance and future use.</w:t>
            </w:r>
          </w:p>
        </w:tc>
      </w:tr>
      <w:tr w:rsidR="00FA0755" w:rsidRPr="006C5559" w14:paraId="1B6F2C8F" w14:textId="631D1098" w:rsidTr="00826BC6">
        <w:tc>
          <w:tcPr>
            <w:tcW w:w="2968" w:type="dxa"/>
          </w:tcPr>
          <w:p w14:paraId="1881DDBF" w14:textId="6674012A" w:rsidR="00FA0755" w:rsidRPr="006C5559" w:rsidRDefault="00FA0755" w:rsidP="00E472EF">
            <w:pPr>
              <w:pStyle w:val="NormalWeb"/>
            </w:pPr>
            <w:r w:rsidRPr="006C5559">
              <w:t>Completion Log Database</w:t>
            </w:r>
            <w:r w:rsidR="0033153D" w:rsidRPr="006C5559">
              <w:t xml:space="preserve"> </w:t>
            </w:r>
          </w:p>
        </w:tc>
        <w:tc>
          <w:tcPr>
            <w:tcW w:w="2254" w:type="dxa"/>
          </w:tcPr>
          <w:p w14:paraId="4924B2A4" w14:textId="22BEC4AA" w:rsidR="00FA0755" w:rsidRPr="006C5559" w:rsidRDefault="00FA0755" w:rsidP="00E472EF">
            <w:pPr>
              <w:pStyle w:val="NormalWeb"/>
            </w:pPr>
            <w:r w:rsidRPr="006C5559">
              <w:t>Data Store</w:t>
            </w:r>
          </w:p>
        </w:tc>
        <w:tc>
          <w:tcPr>
            <w:tcW w:w="2433" w:type="dxa"/>
          </w:tcPr>
          <w:p w14:paraId="1FE617A5" w14:textId="77777777" w:rsidR="00FA0755" w:rsidRPr="006C5559" w:rsidRDefault="00FA0755" w:rsidP="00E472EF">
            <w:pPr>
              <w:pStyle w:val="NormalWeb"/>
            </w:pPr>
            <w:r w:rsidRPr="006C5559">
              <w:t>SAP Fiori / SAP PM</w:t>
            </w:r>
          </w:p>
        </w:tc>
        <w:tc>
          <w:tcPr>
            <w:tcW w:w="3119" w:type="dxa"/>
          </w:tcPr>
          <w:p w14:paraId="5925D527" w14:textId="77777777" w:rsidR="00FA0755" w:rsidRPr="006C5559" w:rsidRDefault="00FA0755" w:rsidP="00E472EF">
            <w:pPr>
              <w:pStyle w:val="NormalWeb"/>
            </w:pPr>
            <w:r w:rsidRPr="006C5559">
              <w:t>Repository for all post-maintenance logs and evidence.</w:t>
            </w:r>
          </w:p>
        </w:tc>
      </w:tr>
    </w:tbl>
    <w:p w14:paraId="65263139" w14:textId="77777777" w:rsidR="00FD3CEF" w:rsidRPr="006C5559" w:rsidRDefault="00FD3CEF" w:rsidP="00FD3CEF"/>
    <w:p w14:paraId="7B08CE65" w14:textId="5EF42603" w:rsidR="2BC509FE" w:rsidRPr="006C5559" w:rsidRDefault="00C6358C" w:rsidP="7571A211">
      <w:pPr>
        <w:pStyle w:val="Heading1"/>
      </w:pPr>
      <w:bookmarkStart w:id="36" w:name="_Toc205819976"/>
      <w:r>
        <w:t xml:space="preserve">10.0 </w:t>
      </w:r>
      <w:r w:rsidR="2BC509FE" w:rsidRPr="006C5559">
        <w:t>Expected Business Benefits</w:t>
      </w:r>
      <w:bookmarkEnd w:id="36"/>
      <w:r w:rsidR="2BC509FE" w:rsidRPr="006C5559">
        <w:t xml:space="preserve"> </w:t>
      </w:r>
    </w:p>
    <w:p w14:paraId="459F7DF8" w14:textId="79F19E3A" w:rsidR="7571A211" w:rsidRPr="006C5559" w:rsidRDefault="7571A211" w:rsidP="7571A211"/>
    <w:p w14:paraId="7D27D9AE" w14:textId="3EE3DA7A" w:rsidR="2BC509FE" w:rsidRPr="006C5559" w:rsidRDefault="2BC509FE" w:rsidP="00CA2B2E">
      <w:pPr>
        <w:jc w:val="both"/>
      </w:pPr>
      <w:r w:rsidRPr="006C5559">
        <w:t xml:space="preserve">The integration of SAP S/4 HANA with Industry 4.0 technologies is expected to strategic and operational benefits for FutureEnergy across multiple dimensions of business performance and market positioning. This analysis examines the anticipated business value creation through ERP implementation. </w:t>
      </w:r>
    </w:p>
    <w:p w14:paraId="517E1246" w14:textId="6E64FCB6" w:rsidR="2BC509FE" w:rsidRPr="006C5559" w:rsidRDefault="2BC509FE" w:rsidP="00CA2B2E">
      <w:pPr>
        <w:pStyle w:val="ListParagraph"/>
        <w:numPr>
          <w:ilvl w:val="0"/>
          <w:numId w:val="2"/>
        </w:numPr>
        <w:jc w:val="both"/>
      </w:pPr>
      <w:r w:rsidRPr="006C5559">
        <w:rPr>
          <w:b/>
        </w:rPr>
        <w:t>Re-Engineered and predictive Maintenance</w:t>
      </w:r>
      <w:r w:rsidRPr="006C5559">
        <w:t xml:space="preserve">: By shifting from reactive to predictive operations, the ERP shows how customer data, production records, financial information, and staff details will connect properly. With a predictive maintenance process each plant will send real time data to the Unified Data Hub, with </w:t>
      </w:r>
      <w:proofErr w:type="spellStart"/>
      <w:r w:rsidR="00B15C84">
        <w:t>IIoT</w:t>
      </w:r>
      <w:proofErr w:type="spellEnd"/>
      <w:r w:rsidRPr="006C5559">
        <w:t xml:space="preserve"> sensors as providing based on the historical logs </w:t>
      </w:r>
      <w:r w:rsidR="00A7396A" w:rsidRPr="006C5559">
        <w:fldChar w:fldCharType="begin"/>
      </w:r>
      <w:r w:rsidR="00A7396A" w:rsidRPr="006C5559">
        <w:instrText xml:space="preserve"> ADDIN EN.CITE &lt;EndNote&gt;&lt;Cite&gt;&lt;Author&gt;Abd Wahab&lt;/Author&gt;&lt;Year&gt;2024&lt;/Year&gt;&lt;RecNum&gt;14&lt;/RecNum&gt;&lt;DisplayText&gt;(Abd Wahab et al., 2024)&lt;/DisplayText&gt;&lt;record&gt;&lt;rec-number&gt;14&lt;/rec-number&gt;&lt;foreign-keys&gt;&lt;key app="EN" db-id="9fvtddz9n0v9t0efsx4p0tzor2px2aedravf" timestamp="1749227713"&gt;14&lt;/key&gt;&lt;/foreign-keys&gt;&lt;ref-type name="Journal Article"&gt;17&lt;/ref-type&gt;&lt;contributors&gt;&lt;authors&gt;&lt;author&gt;Abd Wahab, Nur Haninie&lt;/author&gt;&lt;author&gt;Hasikin, Khairunnisa&lt;/author&gt;&lt;author&gt;Wee Lai, Khin&lt;/author&gt;&lt;author&gt;Xia, Kaijian&lt;/author&gt;&lt;author&gt;Bei, Lulu&lt;/author&gt;&lt;author&gt;Huang, Kai&lt;/author&gt;&lt;author&gt;Wu, Xiang&lt;/author&gt;&lt;/authors&gt;&lt;/contributors&gt;&lt;titles&gt;&lt;title&gt;Systematic review of predictive maintenance and digital twin technologies challenges, opportunities, and best practices&lt;/title&gt;&lt;secondary-title&gt;PeerJ. Computer science&lt;/secondary-title&gt;&lt;/titles&gt;&lt;periodical&gt;&lt;full-title&gt;PeerJ. Computer science&lt;/full-title&gt;&lt;/periodical&gt;&lt;pages&gt;e1943-e1943&lt;/pages&gt;&lt;volume&gt;10&lt;/volume&gt;&lt;keywords&gt;&lt;keyword&gt;Artificial intelligence&lt;/keyword&gt;&lt;keyword&gt;Computer science&lt;/keyword&gt;&lt;keyword&gt;Machine learning&lt;/keyword&gt;&lt;keyword&gt;Technology&lt;/keyword&gt;&lt;keyword&gt;Twins&lt;/keyword&gt;&lt;/keywords&gt;&lt;dates&gt;&lt;year&gt;2024&lt;/year&gt;&lt;/dates&gt;&lt;pub-location&gt;LONDON&lt;/pub-location&gt;&lt;publisher&gt;Peerj Inc&lt;/publisher&gt;&lt;isbn&gt;2376-5992&lt;/isbn&gt;&lt;urls&gt;&lt;/urls&gt;&lt;electronic-resource-num&gt;10.7717/peerj-cs.1943&lt;/electronic-resource-num&gt;&lt;/record&gt;&lt;/Cite&gt;&lt;/EndNote&gt;</w:instrText>
      </w:r>
      <w:r w:rsidR="00A7396A" w:rsidRPr="006C5559">
        <w:fldChar w:fldCharType="separate"/>
      </w:r>
      <w:r w:rsidR="00A7396A" w:rsidRPr="006C5559">
        <w:t>(Abd Wahab et al., 2024)</w:t>
      </w:r>
      <w:r w:rsidR="00A7396A" w:rsidRPr="006C5559">
        <w:fldChar w:fldCharType="end"/>
      </w:r>
      <w:r w:rsidR="00AE7C95" w:rsidRPr="006C5559">
        <w:t xml:space="preserve"> </w:t>
      </w:r>
      <w:r w:rsidRPr="006C5559">
        <w:t xml:space="preserve">creating dataset for most significant operational improvement, with anticipated reductions in unexpected equipment failures. The Digital Twin simulation will help identify problems and </w:t>
      </w:r>
      <w:r w:rsidRPr="006C5559">
        <w:lastRenderedPageBreak/>
        <w:t xml:space="preserve">forecast inefficiencies before they develop, providing accuracy for real-time visibility shifting from costly reactive repairs to proactive condition-based interventions. </w:t>
      </w:r>
    </w:p>
    <w:p w14:paraId="487B9370" w14:textId="46B44673" w:rsidR="7571A211" w:rsidRPr="006C5559" w:rsidRDefault="7571A211" w:rsidP="00CA2B2E">
      <w:pPr>
        <w:jc w:val="both"/>
      </w:pPr>
    </w:p>
    <w:p w14:paraId="7C79A841" w14:textId="2E3016AE" w:rsidR="7571A211" w:rsidRDefault="2BC509FE" w:rsidP="00CA2B2E">
      <w:pPr>
        <w:pStyle w:val="ListParagraph"/>
        <w:numPr>
          <w:ilvl w:val="0"/>
          <w:numId w:val="2"/>
        </w:numPr>
        <w:jc w:val="both"/>
      </w:pPr>
      <w:r w:rsidRPr="006C5559">
        <w:rPr>
          <w:b/>
        </w:rPr>
        <w:t xml:space="preserve">Maintenance Cost Optimization Through Predictive Analytics: </w:t>
      </w:r>
      <w:r w:rsidRPr="006C5559">
        <w:t xml:space="preserve">Combining the SAP S/ 4HANA systems will enable better combination across departments and all plant types, generating immediate cost savings by shifting from reactive repairs to condition-based interventions. According to McKinsey &amp; Company's analysis of industrial </w:t>
      </w:r>
      <w:proofErr w:type="spellStart"/>
      <w:r w:rsidR="00B15C84">
        <w:t>IIoT</w:t>
      </w:r>
      <w:proofErr w:type="spellEnd"/>
      <w:r w:rsidRPr="006C5559">
        <w:t xml:space="preserve"> applications, predictive maintenance strategies can reduce maintenance costs by 10-40% while improving equipment uptime by 10-20%</w:t>
      </w:r>
      <w:r w:rsidR="00B0762E" w:rsidRPr="006C5559">
        <w:t xml:space="preserve"> </w:t>
      </w:r>
      <w:r w:rsidR="00D26AE3" w:rsidRPr="006C5559">
        <w:fldChar w:fldCharType="begin"/>
      </w:r>
      <w:r w:rsidR="00D26AE3" w:rsidRPr="006C5559">
        <w:instrText xml:space="preserve"> ADDIN EN.CITE &lt;EndNote&gt;&lt;Cite&gt;&lt;Author&gt;Mckinsey&amp;amp;Company&lt;/Author&gt;&lt;Year&gt;2015&lt;/Year&gt;&lt;RecNum&gt;32&lt;/RecNum&gt;&lt;DisplayText&gt;(Mckinsey&amp;amp;Company, 2015)&lt;/DisplayText&gt;&lt;record&gt;&lt;rec-number&gt;32&lt;/rec-number&gt;&lt;foreign-keys&gt;&lt;key app="EN" db-id="9fvtddz9n0v9t0efsx4p0tzor2px2aedravf" timestamp="1749399735"&gt;32&lt;/key&gt;&lt;/foreign-keys&gt;&lt;ref-type name="Journal Article"&gt;17&lt;/ref-type&gt;&lt;contributors&gt;&lt;authors&gt;&lt;author&gt;Mckinsey&amp;amp;Company&lt;/author&gt;&lt;/authors&gt;&lt;/contributors&gt;&lt;titles&gt;&lt;/titles&gt;&lt;dates&gt;&lt;year&gt;2015&lt;/year&gt;&lt;/dates&gt;&lt;urls&gt;&lt;/urls&gt;&lt;/record&gt;&lt;/Cite&gt;&lt;/EndNote&gt;</w:instrText>
      </w:r>
      <w:r w:rsidR="00D26AE3" w:rsidRPr="006C5559">
        <w:fldChar w:fldCharType="separate"/>
      </w:r>
      <w:r w:rsidR="00D26AE3" w:rsidRPr="006C5559">
        <w:t>(Mckinsey&amp;Company, 2015)</w:t>
      </w:r>
      <w:r w:rsidR="00D26AE3" w:rsidRPr="006C5559">
        <w:fldChar w:fldCharType="end"/>
      </w:r>
      <w:r w:rsidR="00B0762E" w:rsidRPr="006C5559">
        <w:t xml:space="preserve">. </w:t>
      </w:r>
      <w:r w:rsidRPr="006C5559">
        <w:t xml:space="preserve">The implementation of predictive maintenance will provide with significant cost reduction opportunities. This proactive approach to asset management represents a fundamental shift from traditional time-based maintenance schedules toward data-driven maintenance optimization strategies. </w:t>
      </w:r>
    </w:p>
    <w:p w14:paraId="3F14F0F6" w14:textId="77777777" w:rsidR="004B42B9" w:rsidRPr="004B42B9" w:rsidRDefault="004B42B9" w:rsidP="00CA2B2E">
      <w:pPr>
        <w:pStyle w:val="ListParagraph"/>
        <w:jc w:val="both"/>
      </w:pPr>
    </w:p>
    <w:p w14:paraId="4B822AFB" w14:textId="104BE2C9" w:rsidR="2BC509FE" w:rsidRDefault="2BC509FE" w:rsidP="00CA2B2E">
      <w:pPr>
        <w:pStyle w:val="ListParagraph"/>
        <w:numPr>
          <w:ilvl w:val="0"/>
          <w:numId w:val="2"/>
        </w:numPr>
        <w:jc w:val="both"/>
      </w:pPr>
      <w:r w:rsidRPr="006C5559">
        <w:rPr>
          <w:b/>
        </w:rPr>
        <w:t>Inventory Management and Working Capital Optimization:</w:t>
      </w:r>
      <w:r w:rsidRPr="006C5559">
        <w:t xml:space="preserve"> The new system will handle FutureEnergy’s expansion goals much better than the current patchwork of systems. SAP MM module will demonstrate optimizing inventory capability management process. Research by </w:t>
      </w:r>
      <w:r w:rsidR="00CF58CE" w:rsidRPr="006C5559">
        <w:fldChar w:fldCharType="begin"/>
      </w:r>
      <w:r w:rsidR="00CF58CE" w:rsidRPr="006C5559">
        <w:instrText xml:space="preserve"> ADDIN EN.CITE &lt;EndNote&gt;&lt;Cite&gt;&lt;Author&gt;Shang&lt;/Author&gt;&lt;Year&gt;2002&lt;/Year&gt;&lt;RecNum&gt;27&lt;/RecNum&gt;&lt;DisplayText&gt;(Shang &amp;amp; Seddon, 2002)&lt;/DisplayText&gt;&lt;record&gt;&lt;rec-number&gt;27&lt;/rec-number&gt;&lt;foreign-keys&gt;&lt;key app="EN" db-id="9fvtddz9n0v9t0efsx4p0tzor2px2aedravf" timestamp="1749398629"&gt;27&lt;/key&gt;&lt;/foreign-keys&gt;&lt;ref-type name="Journal Article"&gt;17&lt;/ref-type&gt;&lt;contributors&gt;&lt;authors&gt;&lt;author&gt;Shang, Shari&lt;/author&gt;&lt;author&gt;Seddon, Peter B.&lt;/author&gt;&lt;/authors&gt;&lt;/contributors&gt;&lt;titles&gt;&lt;title&gt;Assessing and managing the benefits of enterprise systems: the business manager&amp;apos;s perspective&lt;/title&gt;&lt;secondary-title&gt;Information systems journal (Oxford, England)&lt;/secondary-title&gt;&lt;/titles&gt;&lt;periodical&gt;&lt;full-title&gt;Information systems journal (Oxford, England)&lt;/full-title&gt;&lt;/periodical&gt;&lt;pages&gt;271-299&lt;/pages&gt;&lt;volume&gt;12&lt;/volume&gt;&lt;number&gt;4&lt;/number&gt;&lt;dates&gt;&lt;year&gt;2002&lt;/year&gt;&lt;/dates&gt;&lt;pub-location&gt;Oxford, UK&lt;/pub-location&gt;&lt;publisher&gt;Blackwell Science Ltd&lt;/publisher&gt;&lt;isbn&gt;1350-1917&lt;/isbn&gt;&lt;urls&gt;&lt;/urls&gt;&lt;electronic-resource-num&gt;10.1046/j.1365-2575.2002.00132.x&lt;/electronic-resource-num&gt;&lt;/record&gt;&lt;/Cite&gt;&lt;/EndNote&gt;</w:instrText>
      </w:r>
      <w:r w:rsidR="00CF58CE" w:rsidRPr="006C5559">
        <w:fldChar w:fldCharType="separate"/>
      </w:r>
      <w:r w:rsidR="00CF58CE" w:rsidRPr="006C5559">
        <w:t>(Shang &amp; Seddon, 2002)</w:t>
      </w:r>
      <w:r w:rsidR="00CF58CE" w:rsidRPr="006C5559">
        <w:fldChar w:fldCharType="end"/>
      </w:r>
      <w:r w:rsidR="00CF58CE" w:rsidRPr="006C5559">
        <w:t xml:space="preserve"> </w:t>
      </w:r>
      <w:r w:rsidRPr="006C5559">
        <w:t xml:space="preserve">identified inventory reduction as one of the primary operational benefits of ERP implementation, for interstate energy exports, partners will expect coordinated and real-time operational data and reliability metrics that only a unified system can provide consistently and real-time tracking of spare parts usage and automatically optimize inventory across plants. </w:t>
      </w:r>
    </w:p>
    <w:p w14:paraId="69787562" w14:textId="77777777" w:rsidR="004B42B9" w:rsidRPr="004B42B9" w:rsidRDefault="004B42B9" w:rsidP="00CA2B2E">
      <w:pPr>
        <w:pStyle w:val="ListParagraph"/>
        <w:jc w:val="both"/>
      </w:pPr>
    </w:p>
    <w:p w14:paraId="6AC75566" w14:textId="59846009" w:rsidR="7571A211" w:rsidRDefault="2BC509FE" w:rsidP="00CA2B2E">
      <w:pPr>
        <w:pStyle w:val="ListParagraph"/>
        <w:numPr>
          <w:ilvl w:val="0"/>
          <w:numId w:val="2"/>
        </w:numPr>
        <w:jc w:val="both"/>
      </w:pPr>
      <w:r w:rsidRPr="006C5559">
        <w:rPr>
          <w:b/>
        </w:rPr>
        <w:t>Competitive differentiation</w:t>
      </w:r>
      <w:r w:rsidRPr="006C5559">
        <w:t xml:space="preserve">: With better operational efficiency FutureEnergy will enhance a comprehensive approach providing advantage against AGL and </w:t>
      </w:r>
      <w:proofErr w:type="spellStart"/>
      <w:r w:rsidRPr="006C5559">
        <w:t>SimplyEnergy</w:t>
      </w:r>
      <w:proofErr w:type="spellEnd"/>
      <w:r w:rsidRPr="006C5559">
        <w:t xml:space="preserve"> which are also investing in digital tools. The integrated customer management capabilities will support lower costs, competitive pricing and better service delivery, helping retain customers enhancing revenue optimization opportunities. SAP Fiori will enhance field technician productivity and enable real-time data capture </w:t>
      </w:r>
      <w:r w:rsidR="001E4443" w:rsidRPr="006C5559">
        <w:fldChar w:fldCharType="begin"/>
      </w:r>
      <w:r w:rsidR="001E4443" w:rsidRPr="006C5559">
        <w:instrText xml:space="preserve"> ADDIN EN.CITE &lt;EndNote&gt;&lt;Cite&gt;&lt;Author&gt;Treibitz&lt;/Author&gt;&lt;Year&gt;2015&lt;/Year&gt;&lt;RecNum&gt;28&lt;/RecNum&gt;&lt;DisplayText&gt;(Treibitz et al., 2015)&lt;/DisplayText&gt;&lt;record&gt;&lt;rec-number&gt;28&lt;/rec-number&gt;&lt;foreign-keys&gt;&lt;key app="EN" db-id="9fvtddz9n0v9t0efsx4p0tzor2px2aedravf" timestamp="1749398777"&gt;28&lt;/key&gt;&lt;/foreign-keys&gt;&lt;ref-type name="Journal Article"&gt;17&lt;/ref-type&gt;&lt;contributors&gt;&lt;authors&gt;&lt;author&gt;Treibitz, Tali&lt;/author&gt;&lt;author&gt;Neal, Benjamin P.&lt;/author&gt;&lt;author&gt;Kline, David I.&lt;/author&gt;&lt;author&gt;Beijbom, Oscar&lt;/author&gt;&lt;author&gt;Roberts, Paul L. D.&lt;/author&gt;&lt;author&gt;Mitchell, B. Greg&lt;/author&gt;&lt;author&gt;Kriegman, David&lt;/author&gt;&lt;/authors&gt;&lt;/contributors&gt;&lt;titles&gt;&lt;title&gt;Wide Field-of-View Fluorescence Imaging of Coral Reefs&lt;/title&gt;&lt;secondary-title&gt;Scientific reports&lt;/secondary-title&gt;&lt;/titles&gt;&lt;periodical&gt;&lt;full-title&gt;Scientific reports&lt;/full-title&gt;&lt;/periodical&gt;&lt;pages&gt;7694-7694&lt;/pages&gt;&lt;volume&gt;5&lt;/volume&gt;&lt;number&gt;1&lt;/number&gt;&lt;keywords&gt;&lt;keyword&gt;Animals&lt;/keyword&gt;&lt;keyword&gt;Anthozoa&lt;/keyword&gt;&lt;keyword&gt;Automation&lt;/keyword&gt;&lt;keyword&gt;Cameras&lt;/keyword&gt;&lt;keyword&gt;Chlorophyll&lt;/keyword&gt;&lt;keyword&gt;Corals&lt;/keyword&gt;&lt;keyword&gt;Fluorescence&lt;/keyword&gt;&lt;keyword&gt;Image processing&lt;/keyword&gt;&lt;keyword&gt;Light&lt;/keyword&gt;&lt;keyword&gt;Panama&lt;/keyword&gt;&lt;keyword&gt;Polynesia&lt;/keyword&gt;&lt;keyword&gt;Science&lt;/keyword&gt;&lt;keyword&gt;Surveying&lt;/keyword&gt;&lt;/keywords&gt;&lt;dates&gt;&lt;year&gt;2015&lt;/year&gt;&lt;/dates&gt;&lt;pub-location&gt;London&lt;/pub-location&gt;&lt;publisher&gt;Nature Publishing Group UK&lt;/publisher&gt;&lt;isbn&gt;2045-2322&lt;/isbn&gt;&lt;urls&gt;&lt;/urls&gt;&lt;electronic-resource-num&gt;10.1038/srep07694&lt;/electronic-resource-num&gt;&lt;/record&gt;&lt;/Cite&gt;&lt;/EndNote&gt;</w:instrText>
      </w:r>
      <w:r w:rsidR="001E4443" w:rsidRPr="006C5559">
        <w:fldChar w:fldCharType="separate"/>
      </w:r>
      <w:r w:rsidR="001E4443" w:rsidRPr="006C5559">
        <w:t>(Treibitz et al., 2015)</w:t>
      </w:r>
      <w:r w:rsidR="001E4443" w:rsidRPr="006C5559">
        <w:fldChar w:fldCharType="end"/>
      </w:r>
      <w:r w:rsidRPr="006C5559">
        <w:t>.</w:t>
      </w:r>
    </w:p>
    <w:p w14:paraId="2492FF94" w14:textId="77777777" w:rsidR="004B42B9" w:rsidRPr="004B42B9" w:rsidRDefault="004B42B9" w:rsidP="00CA2B2E">
      <w:pPr>
        <w:pStyle w:val="ListParagraph"/>
        <w:jc w:val="both"/>
      </w:pPr>
    </w:p>
    <w:p w14:paraId="49093DB6" w14:textId="461EDF08" w:rsidR="7571A211" w:rsidRDefault="2BC509FE" w:rsidP="00CA2B2E">
      <w:pPr>
        <w:pStyle w:val="ListParagraph"/>
        <w:numPr>
          <w:ilvl w:val="0"/>
          <w:numId w:val="2"/>
        </w:numPr>
        <w:jc w:val="both"/>
      </w:pPr>
      <w:r w:rsidRPr="006C5559">
        <w:rPr>
          <w:b/>
        </w:rPr>
        <w:t xml:space="preserve">Workforce Development and Operational Agility: </w:t>
      </w:r>
      <w:r w:rsidRPr="006C5559">
        <w:t>The implementation will strengthen workforce capabilities with modern digital tools and intuitive mobile interfaces. Enhanced data visibility will improve decision-making at all organization levels, from field operations to executive strategy. Enabling flexible work arrangements to access critical operational data, supporting future expansion objectives.</w:t>
      </w:r>
      <w:r w:rsidR="00A41646" w:rsidRPr="006C5559">
        <w:t xml:space="preserve"> M</w:t>
      </w:r>
      <w:r w:rsidRPr="006C5559">
        <w:t>obile ERP systems significantly speed up task completion while improving real-time data accuracy</w:t>
      </w:r>
      <w:r w:rsidR="00A41646" w:rsidRPr="006C5559">
        <w:t xml:space="preserve"> </w:t>
      </w:r>
      <w:r w:rsidR="00155057" w:rsidRPr="006C5559">
        <w:fldChar w:fldCharType="begin"/>
      </w:r>
      <w:r w:rsidR="00155057" w:rsidRPr="006C5559">
        <w:instrText xml:space="preserve"> ADDIN EN.CITE &lt;EndNote&gt;&lt;Cite&gt;&lt;Author&gt;Malladi&lt;/Author&gt;&lt;Year&gt;2012&lt;/Year&gt;&lt;RecNum&gt;29&lt;/RecNum&gt;&lt;DisplayText&gt;(Malladi &amp;amp; Krishnan, 2012)&lt;/DisplayText&gt;&lt;record&gt;&lt;rec-number&gt;29&lt;/rec-number&gt;&lt;foreign-keys&gt;&lt;key app="EN" db-id="9fvtddz9n0v9t0efsx4p0tzor2px2aedravf" timestamp="1749398902"&gt;29&lt;/key&gt;&lt;/foreign-keys&gt;&lt;ref-type name="Journal Article"&gt;17&lt;/ref-type&gt;&lt;contributors&gt;&lt;authors&gt;&lt;author&gt;Malladi, Srinivas&lt;/author&gt;&lt;author&gt;Krishnan, M. S.&lt;/author&gt;&lt;/authors&gt;&lt;/contributors&gt;&lt;titles&gt;&lt;title&gt;Does Software-as-a-Service (SaaS) has a role in IT-enabled innovation? - An empirical analysis&lt;/title&gt;&lt;secondary-title&gt;18th Americas Conference on Information Systems 2012, AMCIS 2012&lt;/secondary-title&gt;&lt;/titles&gt;&lt;periodical&gt;&lt;full-title&gt;18th Americas Conference on Information Systems 2012, AMCIS 2012&lt;/full-title&gt;&lt;/periodical&gt;&lt;pages&gt;474-483&lt;/pages&gt;&lt;volume&gt;1&lt;/volume&gt;&lt;dates&gt;&lt;year&gt;2012&lt;/year&gt;&lt;pub-dates&gt;&lt;date&gt;01/01&lt;/date&gt;&lt;/pub-dates&gt;&lt;/dates&gt;&lt;urls&gt;&lt;/urls&gt;&lt;/record&gt;&lt;/Cite&gt;&lt;/EndNote&gt;</w:instrText>
      </w:r>
      <w:r w:rsidR="00155057" w:rsidRPr="006C5559">
        <w:fldChar w:fldCharType="separate"/>
      </w:r>
      <w:r w:rsidR="00155057" w:rsidRPr="006C5559">
        <w:t>(Malladi &amp; Krishnan, 2012)</w:t>
      </w:r>
      <w:r w:rsidR="00155057" w:rsidRPr="006C5559">
        <w:fldChar w:fldCharType="end"/>
      </w:r>
      <w:r w:rsidRPr="006C5559">
        <w:t xml:space="preserve">. Mobile technology integration will enable field technicians to access critical system information, update work orders, and collaborate with remote experts in real-time. </w:t>
      </w:r>
    </w:p>
    <w:p w14:paraId="34927A2E" w14:textId="77777777" w:rsidR="00E472EF" w:rsidRPr="00E472EF" w:rsidRDefault="00E472EF" w:rsidP="00CA2B2E">
      <w:pPr>
        <w:pStyle w:val="ListParagraph"/>
        <w:jc w:val="both"/>
      </w:pPr>
    </w:p>
    <w:p w14:paraId="4C981971" w14:textId="09AEFC09" w:rsidR="7571A211" w:rsidRPr="00E472EF" w:rsidRDefault="2BC509FE" w:rsidP="00CA2B2E">
      <w:pPr>
        <w:pStyle w:val="ListParagraph"/>
        <w:numPr>
          <w:ilvl w:val="0"/>
          <w:numId w:val="2"/>
        </w:numPr>
        <w:jc w:val="both"/>
      </w:pPr>
      <w:r w:rsidRPr="006C5559">
        <w:rPr>
          <w:b/>
        </w:rPr>
        <w:lastRenderedPageBreak/>
        <w:t>Regulatory compliance</w:t>
      </w:r>
      <w:r w:rsidRPr="006C5559">
        <w:t>: With the 2027 renewable South Australian Government mandate approaching</w:t>
      </w:r>
      <w:r w:rsidR="00786E6D" w:rsidRPr="006C5559">
        <w:t xml:space="preserve"> </w:t>
      </w:r>
      <w:r w:rsidR="008373EF" w:rsidRPr="006C5559">
        <w:fldChar w:fldCharType="begin"/>
      </w:r>
      <w:r w:rsidR="008373EF" w:rsidRPr="006C5559">
        <w:instrText xml:space="preserve"> ADDIN EN.CITE &lt;EndNote&gt;&lt;Cite&gt;&lt;Author&gt;Australia&lt;/Author&gt;&lt;Year&gt;2024&lt;/Year&gt;&lt;RecNum&gt;31&lt;/RecNum&gt;&lt;DisplayText&gt;(Australia, 2024)&lt;/DisplayText&gt;&lt;record&gt;&lt;rec-number&gt;31&lt;/rec-number&gt;&lt;foreign-keys&gt;&lt;key app="EN" db-id="9fvtddz9n0v9t0efsx4p0tzor2px2aedravf" timestamp="1749399462"&gt;31&lt;/key&gt;&lt;/foreign-keys&gt;&lt;ref-type name="Journal Article"&gt;17&lt;/ref-type&gt;&lt;contributors&gt;&lt;authors&gt;&lt;author&gt;Government of South Australia&lt;/author&gt;&lt;/authors&gt;&lt;/contributors&gt;&lt;titles&gt;&lt;/titles&gt;&lt;dates&gt;&lt;year&gt;2024&lt;/year&gt;&lt;/dates&gt;&lt;urls&gt;&lt;/urls&gt;&lt;/record&gt;&lt;/Cite&gt;&lt;/EndNote&gt;</w:instrText>
      </w:r>
      <w:r w:rsidR="008373EF" w:rsidRPr="006C5559">
        <w:fldChar w:fldCharType="separate"/>
      </w:r>
      <w:r w:rsidR="008373EF" w:rsidRPr="006C5559">
        <w:t>(Australia, 2024)</w:t>
      </w:r>
      <w:r w:rsidR="008373EF" w:rsidRPr="006C5559">
        <w:fldChar w:fldCharType="end"/>
      </w:r>
      <w:r w:rsidRPr="006C5559">
        <w:t>, FutureEnergy must strengthen its documentation and reporting processes. SAP system will streamline compliance by automatically maintaining detailed maintenance records, significantly reducing the need for manual data compilation. This is particularly important as environmental regulations become stricter, the system’s ability to optimize renewable asset performance will maximize clean energy generation efficiency. FutureEnergy’s remains committed to environmental sustainability while ensuring reliability throughout the energy transition. The ability to generate comprehensive operational reports and maintain complete audit trails represents significant value in regulated environments.</w:t>
      </w:r>
    </w:p>
    <w:p w14:paraId="5F508785" w14:textId="1B767276" w:rsidR="7571A211" w:rsidRPr="00E472EF" w:rsidRDefault="00C6358C" w:rsidP="00E472EF">
      <w:pPr>
        <w:pStyle w:val="Heading1"/>
      </w:pPr>
      <w:bookmarkStart w:id="37" w:name="_Toc205819977"/>
      <w:r>
        <w:t xml:space="preserve">11.0 </w:t>
      </w:r>
      <w:r w:rsidR="2BC509FE" w:rsidRPr="006C5559">
        <w:t>Limitations and Assumptions</w:t>
      </w:r>
      <w:bookmarkEnd w:id="37"/>
      <w:r w:rsidR="2BC509FE" w:rsidRPr="006C5559">
        <w:t xml:space="preserve"> </w:t>
      </w:r>
    </w:p>
    <w:p w14:paraId="5E222015" w14:textId="6D51C40A" w:rsidR="7EAEC468" w:rsidRPr="006C5559" w:rsidRDefault="2BC509FE" w:rsidP="00CA2B2E">
      <w:pPr>
        <w:jc w:val="both"/>
      </w:pPr>
      <w:r w:rsidRPr="006C5559">
        <w:t xml:space="preserve">The success of FutureEnergy’s implementation depends on several critical assumptions, each of which may face challenges during execution. Integrating legacy systems with modern digital infrastructure for coal and gas plants with modern </w:t>
      </w:r>
      <w:proofErr w:type="spellStart"/>
      <w:r w:rsidR="00B15C84">
        <w:t>IIoT</w:t>
      </w:r>
      <w:proofErr w:type="spellEnd"/>
      <w:r w:rsidRPr="006C5559">
        <w:t xml:space="preserve"> assumes a level of compatibility that may not exist in practice, potentially limiting the Digital Twin engine’s initial accuracy. Furthermore, the assumption that existing IT infrastructure can support the increasing data processing and storage. In the implementation, this may require unplanned investment and network capacity and resources. </w:t>
      </w:r>
    </w:p>
    <w:p w14:paraId="673A8C45" w14:textId="731FD14B" w:rsidR="2BC509FE" w:rsidRPr="006C5559" w:rsidRDefault="2BC509FE" w:rsidP="00CA2B2E">
      <w:pPr>
        <w:jc w:val="both"/>
      </w:pPr>
      <w:r w:rsidRPr="006C5559">
        <w:rPr>
          <w:b/>
        </w:rPr>
        <w:t>Data Quality Integration</w:t>
      </w:r>
      <w:r w:rsidRPr="006C5559">
        <w:t xml:space="preserve">: SAP implementation assumes several things that might go wrong. An assumption is that historical data from coal plants can work as real-time sensors data for predictive maintenance. The gap in data quality probably cause a conflict due to incomplete or inconsistent records. The Digital Twin accuracy may be compromised for aging assets and may result in poor maintenance decisions during a critical transition period. </w:t>
      </w:r>
    </w:p>
    <w:p w14:paraId="2E0FB73E" w14:textId="3D7B6E83" w:rsidR="2BC509FE" w:rsidRPr="006C5559" w:rsidRDefault="2BC509FE" w:rsidP="00CA2B2E">
      <w:pPr>
        <w:jc w:val="both"/>
      </w:pPr>
      <w:r w:rsidRPr="006C5559">
        <w:rPr>
          <w:b/>
        </w:rPr>
        <w:t>Technology dependencies:</w:t>
      </w:r>
      <w:r w:rsidRPr="006C5559">
        <w:t xml:space="preserve"> The success of predictive maintenance relies on stable network connectivity across all sites from remote wind farms to coal plants in industrial areas. The assumption of existing infrastructure can handle increased data loads might be inaccurate. Internet connectivity issues or system downtime could disrupt the entire predictive maintenance workflow, leading to operational vulnerabilities. </w:t>
      </w:r>
    </w:p>
    <w:p w14:paraId="564FB299" w14:textId="76073984" w:rsidR="2BC509FE" w:rsidRPr="006C5559" w:rsidRDefault="2BC509FE" w:rsidP="00CA2B2E">
      <w:pPr>
        <w:jc w:val="both"/>
      </w:pPr>
      <w:r w:rsidRPr="006C5559">
        <w:rPr>
          <w:b/>
        </w:rPr>
        <w:t xml:space="preserve">Financial and Regulatory Assumptions: </w:t>
      </w:r>
      <w:r w:rsidRPr="006C5559">
        <w:t>The system assumes continued regulatory support for renewable energy transition and stable government policies through 2027. Changes in government could impact the strategic relevance of the system and ROI projections. The project assumes sufficient capital allocation for the full implementation while maintaining high operational performance during the transition and scalability.</w:t>
      </w:r>
    </w:p>
    <w:p w14:paraId="07FFE58C" w14:textId="0AB2B14F" w:rsidR="3FFEEAFB" w:rsidRPr="00E472EF" w:rsidRDefault="2BC509FE" w:rsidP="00CA2B2E">
      <w:pPr>
        <w:jc w:val="both"/>
      </w:pPr>
      <w:r w:rsidRPr="006C5559">
        <w:rPr>
          <w:b/>
        </w:rPr>
        <w:t xml:space="preserve">Workforce Readiness and Skills Gap Challenges: </w:t>
      </w:r>
      <w:r w:rsidRPr="006C5559">
        <w:t xml:space="preserve">FutureEnergy faces a significant organizational challenge due to its limited SAP experience—only four IT staff members possess direct knowledge of the system. This knowledge gap poses a substantial risk to successful implementation. The expectation that 1,500 employees can seamlessly adopt new </w:t>
      </w:r>
      <w:r w:rsidRPr="006C5559">
        <w:lastRenderedPageBreak/>
        <w:t xml:space="preserve">digital processes while sustaining operational performance may underestimate the scope of cultural and training hurdles. </w:t>
      </w:r>
      <w:proofErr w:type="gramStart"/>
      <w:r w:rsidRPr="006C5559">
        <w:t>In particular, resistance</w:t>
      </w:r>
      <w:proofErr w:type="gramEnd"/>
      <w:r w:rsidRPr="006C5559">
        <w:t xml:space="preserve"> to change among seasoned technicians accustomed to manual workflows could hinder adoption and diminish early system effectiveness—especially during the pivotal transition to renewable energy.</w:t>
      </w:r>
    </w:p>
    <w:p w14:paraId="7C305A24" w14:textId="3C62B270" w:rsidR="2392C5FC" w:rsidRDefault="2392C5FC"/>
    <w:p w14:paraId="3A028444" w14:textId="4708A2B9" w:rsidR="37D988DC" w:rsidRDefault="00C6358C" w:rsidP="2392C5FC">
      <w:pPr>
        <w:pStyle w:val="Heading1"/>
      </w:pPr>
      <w:bookmarkStart w:id="38" w:name="_Toc205819978"/>
      <w:r>
        <w:t xml:space="preserve">12.0 </w:t>
      </w:r>
      <w:r w:rsidR="37D988DC">
        <w:t>Recommendations for Implementing the New Predictive Maintenance Process</w:t>
      </w:r>
      <w:bookmarkEnd w:id="38"/>
    </w:p>
    <w:p w14:paraId="204A397C" w14:textId="638F1CBB" w:rsidR="37D988DC" w:rsidRDefault="37D988DC">
      <w:r>
        <w:t xml:space="preserve"> </w:t>
      </w:r>
    </w:p>
    <w:p w14:paraId="1166E401" w14:textId="5D968671" w:rsidR="37D988DC" w:rsidRDefault="37D988DC" w:rsidP="00CA2B2E">
      <w:pPr>
        <w:jc w:val="both"/>
      </w:pPr>
      <w:r w:rsidRPr="2392C5FC">
        <w:rPr>
          <w:b/>
          <w:bCs/>
        </w:rPr>
        <w:t>Adopt a Phased Rollout Approach:</w:t>
      </w:r>
      <w:r>
        <w:t xml:space="preserve"> We recommend piloting SAP S/4HANA at both the windfarm and the solar farm to compare outcomes and identify best practices in different renewable environments. Lessons learned from these pilots should guide the subsequent rollout to coal and gas plants. This phased approach minimizes disruption, manages risk, and enables smoother change management across all facilities </w:t>
      </w:r>
      <w:r>
        <w:fldChar w:fldCharType="begin"/>
      </w:r>
      <w:r>
        <w:instrText xml:space="preserve"> ADDIN EN.CITE &lt;EndNote&gt;&lt;Cite&gt;&lt;Author&gt;Madathala&lt;/Author&gt;&lt;RecNum&gt;35&lt;/RecNum&gt;&lt;DisplayText&gt;(Madathala et al.)&lt;/DisplayText&gt;&lt;record&gt;&lt;rec-number&gt;35&lt;/rec-number&gt;&lt;foreign-keys&gt;&lt;key app="EN" db-id="9fvtddz9n0v9t0efsx4p0tzor2px2aedravf" timestamp="1749400101"&gt;35&lt;/key&gt;&lt;/foreign-keys&gt;&lt;ref-type name="Conference Proceedings"&gt;10&lt;/ref-type&gt;&lt;contributors&gt;&lt;authors&gt;&lt;author&gt;Madathala, Harikrishna&lt;/author&gt;&lt;author&gt;Yeturi, Gopikrishna&lt;/author&gt;&lt;author&gt;Mane, Vijay&lt;/author&gt;&lt;author&gt;Muneshwar, Prashik D.&lt;/author&gt;&lt;/authors&gt;&lt;/contributors&gt;&lt;titles&gt;&lt;title&gt;Navigating SAP ERP Implementation: Identifying Success Drivers and Pitfalls&lt;/title&gt;&lt;/titles&gt;&lt;pages&gt;75-83&lt;/pages&gt;&lt;keywords&gt;&lt;keyword&gt;Business enterprises&lt;/keyword&gt;&lt;keyword&gt;Corporate culture&lt;/keyword&gt;&lt;keyword&gt;Enterprise resource planning&lt;/keyword&gt;&lt;keyword&gt;Planning&lt;/keyword&gt;&lt;keyword&gt;Project management&lt;/keyword&gt;&lt;keyword&gt;Training&lt;/keyword&gt;&lt;/keywords&gt;&lt;dates&gt;&lt;pub-dates&gt;&lt;date&gt;2025&lt;/date&gt;&lt;/pub-dates&gt;&lt;/dates&gt;&lt;publisher&gt;IEEE&lt;/publisher&gt;&lt;isbn&gt;9798331527549&lt;/isbn&gt;&lt;urls&gt;&lt;/urls&gt;&lt;electronic-resource-num&gt;10.1109/IDCIOT64235.2025.10914890&lt;/electronic-resource-num&gt;&lt;/record&gt;&lt;/Cite&gt;&lt;/EndNote&gt;</w:instrText>
      </w:r>
      <w:r>
        <w:fldChar w:fldCharType="separate"/>
      </w:r>
      <w:r w:rsidRPr="2392C5FC">
        <w:rPr>
          <w:noProof/>
        </w:rPr>
        <w:t>(Madathala et al.)</w:t>
      </w:r>
      <w:r>
        <w:fldChar w:fldCharType="end"/>
      </w:r>
      <w:r>
        <w:t>.</w:t>
      </w:r>
    </w:p>
    <w:p w14:paraId="0E75787F" w14:textId="4D7A59ED" w:rsidR="37D988DC" w:rsidRDefault="37D988DC" w:rsidP="00CA2B2E">
      <w:pPr>
        <w:jc w:val="both"/>
      </w:pPr>
      <w:r w:rsidRPr="2392C5FC">
        <w:rPr>
          <w:b/>
          <w:bCs/>
        </w:rPr>
        <w:t>Leverage Digital Twin and Predictive Analytics:</w:t>
      </w:r>
      <w:r>
        <w:t xml:space="preserve"> Implementing a Digital Twin platform will allow FutureEnergy to model asset </w:t>
      </w:r>
      <w:proofErr w:type="spellStart"/>
      <w:r>
        <w:t>behavior</w:t>
      </w:r>
      <w:proofErr w:type="spellEnd"/>
      <w:r>
        <w:t xml:space="preserve">, forecast failures, and optimize maintenance interventions </w:t>
      </w:r>
      <w:r>
        <w:fldChar w:fldCharType="begin"/>
      </w:r>
      <w:r>
        <w:instrText xml:space="preserve"> ADDIN EN.CITE &lt;EndNote&gt;&lt;Cite&gt;&lt;Author&gt;Firas Basim&lt;/Author&gt;&lt;Year&gt;2024&lt;/Year&gt;&lt;RecNum&gt;33&lt;/RecNum&gt;&lt;DisplayText&gt;(Firas Basim et al., 2024)&lt;/DisplayText&gt;&lt;record&gt;&lt;rec-number&gt;33&lt;/rec-number&gt;&lt;foreign-keys&gt;&lt;key app="EN" db-id="9fvtddz9n0v9t0efsx4p0tzor2px2aedravf" timestamp="1749399858"&gt;33&lt;/key&gt;&lt;/foreign-keys&gt;&lt;ref-type name="Journal Article"&gt;17&lt;/ref-type&gt;&lt;contributors&gt;&lt;authors&gt;&lt;author&gt;Firas Basim, Ismail&lt;/author&gt;&lt;author&gt;Hussein, Al-Faiz&lt;/author&gt;&lt;author&gt;Hasril, Hasini&lt;/author&gt;&lt;author&gt;Ammar, Al-Bazi&lt;/author&gt;&lt;author&gt;Hussein, A. Kazem&lt;/author&gt;&lt;/authors&gt;&lt;/contributors&gt;&lt;titles&gt;&lt;title&gt;A comprehensive review of the dynamic applications of the digital twin technology across diverse energy sectors A comprehensive review of the dynamic applications of the digital twin technology across diverse energy sectors&lt;/title&gt;&lt;secondary-title&gt;Energy strategy reviews&lt;/secondary-title&gt;&lt;/titles&gt;&lt;periodical&gt;&lt;full-title&gt;Energy strategy reviews&lt;/full-title&gt;&lt;/periodical&gt;&lt;pages&gt;101334&lt;/pages&gt;&lt;volume&gt;52&lt;/volume&gt;&lt;dates&gt;&lt;year&gt;2024&lt;/year&gt;&lt;/dates&gt;&lt;publisher&gt;Elsevier&lt;/publisher&gt;&lt;isbn&gt;2211-467X&lt;/isbn&gt;&lt;urls&gt;&lt;/urls&gt;&lt;/record&gt;&lt;/Cite&gt;&lt;/EndNote&gt;</w:instrText>
      </w:r>
      <w:r>
        <w:fldChar w:fldCharType="separate"/>
      </w:r>
      <w:r w:rsidRPr="2392C5FC">
        <w:rPr>
          <w:noProof/>
        </w:rPr>
        <w:t>(Firas Basim et al., 2024)</w:t>
      </w:r>
      <w:r>
        <w:fldChar w:fldCharType="end"/>
      </w:r>
      <w:r>
        <w:t xml:space="preserve"> By combining live and historical data, predictive analytics can automate the creation of work orders and optimize maintenance schedules. This approach supports proactive, data-driven decision-making and enables management to prioritize resources based on risk and operational impact.</w:t>
      </w:r>
    </w:p>
    <w:p w14:paraId="7F4F5518" w14:textId="14943400" w:rsidR="37D988DC" w:rsidRDefault="37D988DC" w:rsidP="00CA2B2E">
      <w:pPr>
        <w:jc w:val="both"/>
      </w:pPr>
      <w:r w:rsidRPr="2392C5FC">
        <w:rPr>
          <w:b/>
          <w:bCs/>
        </w:rPr>
        <w:t>Prioritize Renewables—Wind and Solar:</w:t>
      </w:r>
      <w:r>
        <w:t xml:space="preserve"> Given FutureEnergy’s commitment to going entirely renewable </w:t>
      </w:r>
      <w:proofErr w:type="gramStart"/>
      <w:r>
        <w:t>energy based</w:t>
      </w:r>
      <w:proofErr w:type="gramEnd"/>
      <w:r>
        <w:t xml:space="preserve"> power generation by 2027, we strongly recommend prioritizing the implementation and optimization of predictive maintenance at the windfarm and solar farm. By focusing on these assets, FutureEnergy can ensure operational excellence in the renewable segment, build on early success to inform the transition away from fossil fuels, and demonstrate leadership in sustainability to stakeholders and regulators. Early wins in the renewable space will also provide valuable insights to refine the broader company-wide transformation.</w:t>
      </w:r>
    </w:p>
    <w:p w14:paraId="61537D22" w14:textId="3DFB8933" w:rsidR="37D988DC" w:rsidRDefault="37D988DC" w:rsidP="00CA2B2E">
      <w:pPr>
        <w:jc w:val="both"/>
      </w:pPr>
      <w:r w:rsidRPr="2392C5FC">
        <w:rPr>
          <w:b/>
          <w:bCs/>
        </w:rPr>
        <w:t>Invest in Workforce Training and Change Management:</w:t>
      </w:r>
      <w:r>
        <w:t xml:space="preserve"> A successful transformation depends on people as much as technology. We advise the board to invest in comprehensive staff training, emphasizing new digital workflows, proper use of SAP interfaces, and the importance of accurate, timely data entry. Change management initiatives—such as regular communication, active involvement of key stakeholders, and demonstration of quick wins during the pilot—will be essential to reduce resistance </w:t>
      </w:r>
      <w:r>
        <w:fldChar w:fldCharType="begin"/>
      </w:r>
      <w:r>
        <w:instrText xml:space="preserve"> ADDIN EN.CITE &lt;EndNote&gt;&lt;Cite&gt;&lt;Author&gt;Sanusi&lt;/Author&gt;&lt;Year&gt;2025&lt;/Year&gt;&lt;RecNum&gt;39&lt;/RecNum&gt;&lt;DisplayText&gt;(Sanusi et al., 2025)&lt;/DisplayText&gt;&lt;record&gt;&lt;rec-number&gt;39&lt;/rec-number&gt;&lt;foreign-keys&gt;&lt;key app="EN" db-id="9fvtddz9n0v9t0efsx4p0tzor2px2aedravf" timestamp="1749400445"&gt;39&lt;/key&gt;&lt;/foreign-keys&gt;&lt;ref-type name="Journal Article"&gt;17&lt;/ref-type&gt;&lt;contributors&gt;&lt;authors&gt;&lt;author&gt;Sanusi, Ahmadu&lt;/author&gt;&lt;author&gt;Husseni, Audu&lt;/author&gt;&lt;author&gt;Samuel, Adebis&lt;/author&gt;&lt;/authors&gt;&lt;/contributors&gt;&lt;titles&gt;&lt;title&gt;Exploring the Opportunities and Challenges of Data Analysis with SAP: A Review of ERP Software Effectiveness&lt;/title&gt;&lt;/titles&gt;&lt;dates&gt;&lt;year&gt;2025&lt;/year&gt;&lt;pub-dates&gt;&lt;date&gt;01/24&lt;/date&gt;&lt;/pub-dates&gt;&lt;/dates&gt;&lt;urls&gt;&lt;/urls&gt;&lt;/record&gt;&lt;/Cite&gt;&lt;/EndNote&gt;</w:instrText>
      </w:r>
      <w:r>
        <w:fldChar w:fldCharType="separate"/>
      </w:r>
      <w:r w:rsidRPr="2392C5FC">
        <w:rPr>
          <w:noProof/>
        </w:rPr>
        <w:t>(Sanusi et al., 2025)</w:t>
      </w:r>
      <w:r>
        <w:fldChar w:fldCharType="end"/>
      </w:r>
      <w:r>
        <w:t>. Establishing a robust support network, including helpdesks and designated SAP champions within teams, will further smooth the transition and encourage user adoption.</w:t>
      </w:r>
    </w:p>
    <w:p w14:paraId="2307B45C" w14:textId="646D5EA0" w:rsidR="37D988DC" w:rsidRDefault="37D988DC" w:rsidP="00CA2B2E">
      <w:pPr>
        <w:jc w:val="both"/>
      </w:pPr>
      <w:r w:rsidRPr="2392C5FC">
        <w:rPr>
          <w:b/>
          <w:bCs/>
        </w:rPr>
        <w:lastRenderedPageBreak/>
        <w:t>Strengthen Data Governance and Security:</w:t>
      </w:r>
      <w:r>
        <w:t xml:space="preserve"> To protect the value of new systems and ensure regulatory compliance, we recommend defining clear data governance policies and roles </w:t>
      </w:r>
      <w:r>
        <w:fldChar w:fldCharType="begin"/>
      </w:r>
      <w:r>
        <w:instrText xml:space="preserve"> ADDIN EN.CITE &lt;EndNote&gt;&lt;Cite&gt;&lt;Author&gt;Pahune&lt;/Author&gt;&lt;Year&gt;2025&lt;/Year&gt;&lt;RecNum&gt;37&lt;/RecNum&gt;&lt;DisplayText&gt;(Pahune et al., 2025)&lt;/DisplayText&gt;&lt;record&gt;&lt;rec-number&gt;37&lt;/rec-number&gt;&lt;foreign-keys&gt;&lt;key app="EN" db-id="9fvtddz9n0v9t0efsx4p0tzor2px2aedravf" timestamp="1749400336"&gt;37&lt;/key&gt;&lt;/foreign-keys&gt;&lt;ref-type name="Journal Article"&gt;17&lt;/ref-type&gt;&lt;contributors&gt;&lt;authors&gt;&lt;author&gt;Pahune, Saurabh&lt;/author&gt;&lt;author&gt;Akhtar, Zahid&lt;/author&gt;&lt;author&gt;Mandapati, Venkatesh&lt;/author&gt;&lt;author&gt;Siddique, Kamran&lt;/author&gt;&lt;/authors&gt;&lt;/contributors&gt;&lt;titles&gt;&lt;title&gt;The Importance of AI Data Governance in Large Language Models&lt;/title&gt;&lt;secondary-title&gt;Big Data and Cognitive Computing&lt;/secondary-title&gt;&lt;/titles&gt;&lt;periodical&gt;&lt;full-title&gt;Big Data and Cognitive Computing&lt;/full-title&gt;&lt;/periodical&gt;&lt;pages&gt;147&lt;/pages&gt;&lt;volume&gt;9&lt;/volume&gt;&lt;dates&gt;&lt;year&gt;2025&lt;/year&gt;&lt;pub-dates&gt;&lt;date&gt;05/28&lt;/date&gt;&lt;/pub-dates&gt;&lt;/dates&gt;&lt;urls&gt;&lt;/urls&gt;&lt;electronic-resource-num&gt;10.3390/bdcc9060147&lt;/electronic-resource-num&gt;&lt;/record&gt;&lt;/Cite&gt;&lt;/EndNote&gt;</w:instrText>
      </w:r>
      <w:r>
        <w:fldChar w:fldCharType="separate"/>
      </w:r>
      <w:r w:rsidRPr="2392C5FC">
        <w:rPr>
          <w:noProof/>
        </w:rPr>
        <w:t>(Pahune et al., 2025)</w:t>
      </w:r>
      <w:r>
        <w:fldChar w:fldCharType="end"/>
      </w:r>
      <w:r>
        <w:t>. These should address data quality, integrity, security, and privacy, with ongoing monitoring to support reliable analytics and reporting. Assigning dedicated data stewards will help maintain high standards and support continuous improvement.</w:t>
      </w:r>
    </w:p>
    <w:p w14:paraId="11CB089C" w14:textId="66968457" w:rsidR="2392C5FC" w:rsidRDefault="2392C5FC"/>
    <w:p w14:paraId="62A99FAA" w14:textId="2F536A37" w:rsidR="2392C5FC" w:rsidRDefault="2392C5FC">
      <w:r>
        <w:br w:type="page"/>
      </w:r>
    </w:p>
    <w:p w14:paraId="5404CCC7" w14:textId="4721B667" w:rsidR="2BC509FE" w:rsidRDefault="00C6358C" w:rsidP="00E472EF">
      <w:pPr>
        <w:pStyle w:val="Heading1"/>
      </w:pPr>
      <w:bookmarkStart w:id="39" w:name="_Toc205819979"/>
      <w:r>
        <w:lastRenderedPageBreak/>
        <w:t xml:space="preserve">13.0 </w:t>
      </w:r>
      <w:r w:rsidR="2BC509FE" w:rsidRPr="006C5559">
        <w:t>Conclusion</w:t>
      </w:r>
      <w:bookmarkEnd w:id="39"/>
    </w:p>
    <w:p w14:paraId="47B6717E" w14:textId="02E2DB54" w:rsidR="2BC509FE" w:rsidRPr="00E472EF" w:rsidRDefault="2BC509FE" w:rsidP="00CA2B2E">
      <w:pPr>
        <w:jc w:val="both"/>
      </w:pPr>
      <w:r w:rsidRPr="00E472EF">
        <w:t>FutureEnergy proposed implementation with Industry 4.0 dynamic integration represents a key strategic improvement to transform operational capabilities and strength competitive advantage in South Australia’s evolving energy sector. This end-to-end digital transformation directly addresses operational inefficiencies while positioning the organization for sustainable and strategic growth.</w:t>
      </w:r>
    </w:p>
    <w:p w14:paraId="5C4E874A" w14:textId="027769D8" w:rsidR="2BC509FE" w:rsidRPr="006C5559" w:rsidRDefault="2BC509FE" w:rsidP="00CA2B2E">
      <w:pPr>
        <w:jc w:val="both"/>
      </w:pPr>
      <w:r w:rsidRPr="006C5559">
        <w:t xml:space="preserve">The integration of predictive maintenance capabilities through SAP S/4HANA, </w:t>
      </w:r>
      <w:proofErr w:type="spellStart"/>
      <w:r w:rsidR="00B15C84">
        <w:t>IIoT</w:t>
      </w:r>
      <w:proofErr w:type="spellEnd"/>
      <w:r w:rsidRPr="006C5559">
        <w:t xml:space="preserve"> sensors, and Digital Twin technology will establish and modernize field operations while supporting the company’s planned expansion through infrastructure and investment. Bringing benefits as lower maintenance cost, reliable assets and improved compliance, addressing core operational inefficiencies while building digital infrastructure required for long-term growth and renewable energy competitiveness, allowing maintenance teams to implement preventive measures that preserve business continuity while maintaining the reliability standards essential for competitive market positioning.</w:t>
      </w:r>
    </w:p>
    <w:p w14:paraId="24908FB8" w14:textId="74E7C13E" w:rsidR="2BC509FE" w:rsidRPr="006C5559" w:rsidRDefault="2BC509FE" w:rsidP="00CA2B2E">
      <w:pPr>
        <w:jc w:val="both"/>
      </w:pPr>
      <w:r w:rsidRPr="006C5559">
        <w:t>This transformation aligns with key external pressures, including the South Australian Government’s 2027 renewable energy mandate and growing competition from digitally advanced market players, by creating an integration of disparate legacy interconnected systems across coal, gas, wind, and solar plants that will deliver enhanced operational visibility, strategic scalability and smooth transition that can provide FutureEnergy the visibility and agility needed to lead and innovate.</w:t>
      </w:r>
    </w:p>
    <w:p w14:paraId="42E70DE3" w14:textId="065485DE" w:rsidR="2BC509FE" w:rsidRPr="006C5559" w:rsidRDefault="2BC509FE" w:rsidP="00CA2B2E">
      <w:pPr>
        <w:jc w:val="both"/>
      </w:pPr>
      <w:r w:rsidRPr="006C5559">
        <w:t xml:space="preserve">The modernised predictive maintenance process highlights how digital systems can coordinate and digitalise complex operations across ageing assets and next-generation renewable infrastructure. The use of this approach will support better decision-making at all levels of the business with strong governance, infrastructure and flexible field operations while improving operational practices that require comprehensive training and robust project management frameworks. </w:t>
      </w:r>
    </w:p>
    <w:p w14:paraId="04804768" w14:textId="3E311186" w:rsidR="006A7122" w:rsidRPr="006C5559" w:rsidRDefault="2BC509FE" w:rsidP="00CA2B2E">
      <w:pPr>
        <w:jc w:val="both"/>
      </w:pPr>
      <w:r w:rsidRPr="006C5559">
        <w:t xml:space="preserve">Success in this implementation will establish FutureEnergy as digital leader in the Australian energy sector. The investment in predictive maintenance capabilities and integrated operations management systems will create sustainable competitive advantages that support the company’s vision of becoming a premier renewable energy provider. With the right execution, FutureEnergy will be positions to lead South Australia’s energy transition, delivering reliable and modern service while building innovation, resilience and operational excellence. </w:t>
      </w:r>
    </w:p>
    <w:p w14:paraId="43A8E1C8" w14:textId="77777777" w:rsidR="00CC648C" w:rsidRDefault="00CC648C">
      <w:pPr>
        <w:rPr>
          <w:rFonts w:eastAsiaTheme="majorEastAsia"/>
          <w:b/>
          <w:bCs/>
          <w:color w:val="2F5496" w:themeColor="accent1" w:themeShade="BF"/>
          <w:sz w:val="48"/>
          <w:szCs w:val="48"/>
          <w:u w:val="single"/>
        </w:rPr>
      </w:pPr>
      <w:r>
        <w:br w:type="page"/>
      </w:r>
    </w:p>
    <w:p w14:paraId="616AA4C7" w14:textId="6498595B" w:rsidR="006A7122" w:rsidRPr="006C5559" w:rsidRDefault="00E472EF" w:rsidP="00E472EF">
      <w:pPr>
        <w:pStyle w:val="Heading1"/>
      </w:pPr>
      <w:bookmarkStart w:id="40" w:name="_Toc205819980"/>
      <w:r>
        <w:lastRenderedPageBreak/>
        <w:t>References</w:t>
      </w:r>
      <w:bookmarkEnd w:id="40"/>
      <w:r>
        <w:t xml:space="preserve"> </w:t>
      </w:r>
    </w:p>
    <w:p w14:paraId="069AA74A" w14:textId="3A6E69D3" w:rsidR="00E23CBA" w:rsidRPr="00E23CBA" w:rsidRDefault="0091269C" w:rsidP="00F17C93">
      <w:pPr>
        <w:pStyle w:val="EndNoteBibliography"/>
        <w:spacing w:after="0"/>
        <w:ind w:left="720" w:hanging="720"/>
        <w:jc w:val="left"/>
      </w:pPr>
      <w:r w:rsidRPr="006C5559">
        <w:fldChar w:fldCharType="begin"/>
      </w:r>
      <w:r w:rsidRPr="006C5559">
        <w:instrText xml:space="preserve"> ADDIN EN.REFLIST </w:instrText>
      </w:r>
      <w:r w:rsidRPr="006C5559">
        <w:fldChar w:fldCharType="separate"/>
      </w:r>
      <w:r w:rsidR="00E23CBA" w:rsidRPr="00E23CBA">
        <w:t xml:space="preserve">Abd Elmonem, M. A., Nasr, E. S., &amp; Geith, M. H. (2016). Benefits and challenges of cloud ERP systems – A systematic literature review. </w:t>
      </w:r>
      <w:r w:rsidR="00E23CBA" w:rsidRPr="00E23CBA">
        <w:rPr>
          <w:i/>
        </w:rPr>
        <w:t>Future Computing and Informatics Journal</w:t>
      </w:r>
      <w:r w:rsidR="00E23CBA" w:rsidRPr="00E23CBA">
        <w:t>,</w:t>
      </w:r>
      <w:r w:rsidR="00E23CBA" w:rsidRPr="00E23CBA">
        <w:rPr>
          <w:i/>
        </w:rPr>
        <w:t xml:space="preserve"> 1</w:t>
      </w:r>
      <w:r w:rsidR="00E23CBA" w:rsidRPr="00E23CBA">
        <w:t xml:space="preserve">(1-2), 1-9. </w:t>
      </w:r>
      <w:hyperlink r:id="rId8" w:history="1">
        <w:r w:rsidR="00E23CBA" w:rsidRPr="00E23CBA">
          <w:rPr>
            <w:rStyle w:val="Hyperlink"/>
          </w:rPr>
          <w:t>https://doi.org/10.1016/j.fcij.2017.03.003</w:t>
        </w:r>
      </w:hyperlink>
      <w:r w:rsidR="00E23CBA" w:rsidRPr="00E23CBA">
        <w:t xml:space="preserve"> </w:t>
      </w:r>
    </w:p>
    <w:p w14:paraId="7D0994F5" w14:textId="5FC4A28E" w:rsidR="00E23CBA" w:rsidRPr="00E23CBA" w:rsidRDefault="00E23CBA" w:rsidP="00F17C93">
      <w:pPr>
        <w:pStyle w:val="EndNoteBibliography"/>
        <w:spacing w:after="0"/>
        <w:ind w:left="720" w:hanging="720"/>
        <w:jc w:val="left"/>
      </w:pPr>
      <w:r w:rsidRPr="00E23CBA">
        <w:t xml:space="preserve">Abd Wahab, N. H., Hasikin, K., Wee Lai, K., Xia, K., Bei, L., Huang, K., &amp; Wu, X. (2024). Systematic review of predictive maintenance and digital twin technologies challenges, opportunities, and best practices. </w:t>
      </w:r>
      <w:r w:rsidRPr="00E23CBA">
        <w:rPr>
          <w:i/>
        </w:rPr>
        <w:t>PeerJ. Computer science</w:t>
      </w:r>
      <w:r w:rsidRPr="00E23CBA">
        <w:t>,</w:t>
      </w:r>
      <w:r w:rsidRPr="00E23CBA">
        <w:rPr>
          <w:i/>
        </w:rPr>
        <w:t xml:space="preserve"> 10</w:t>
      </w:r>
      <w:r w:rsidRPr="00E23CBA">
        <w:t xml:space="preserve">, e1943-e1943. </w:t>
      </w:r>
      <w:hyperlink r:id="rId9" w:history="1">
        <w:r w:rsidRPr="00E23CBA">
          <w:rPr>
            <w:rStyle w:val="Hyperlink"/>
          </w:rPr>
          <w:t>https://doi.org/10.7717/peerj-cs.1943</w:t>
        </w:r>
      </w:hyperlink>
      <w:r w:rsidRPr="00E23CBA">
        <w:t xml:space="preserve"> </w:t>
      </w:r>
    </w:p>
    <w:p w14:paraId="7EBFBD32" w14:textId="0ED01D9F" w:rsidR="00E23CBA" w:rsidRPr="00E23CBA" w:rsidRDefault="00E23CBA" w:rsidP="00F17C93">
      <w:pPr>
        <w:pStyle w:val="EndNoteBibliography"/>
        <w:spacing w:after="0"/>
        <w:ind w:left="720" w:hanging="720"/>
        <w:jc w:val="left"/>
      </w:pPr>
      <w:r w:rsidRPr="00E23CBA">
        <w:t xml:space="preserve">Aivaliotis, P., Georgoulias, K., &amp; Chryssolouris, G. (2019). The use of Digital Twin for predictive maintenance in manufacturing. </w:t>
      </w:r>
      <w:r w:rsidRPr="00E23CBA">
        <w:rPr>
          <w:i/>
        </w:rPr>
        <w:t>International journal of computer integrated manufacturing</w:t>
      </w:r>
      <w:r w:rsidRPr="00E23CBA">
        <w:t>,</w:t>
      </w:r>
      <w:r w:rsidRPr="00E23CBA">
        <w:rPr>
          <w:i/>
        </w:rPr>
        <w:t xml:space="preserve"> 32</w:t>
      </w:r>
      <w:r w:rsidRPr="00E23CBA">
        <w:t xml:space="preserve">(11), 1067-1080. </w:t>
      </w:r>
      <w:hyperlink r:id="rId10" w:history="1">
        <w:r w:rsidRPr="00E23CBA">
          <w:rPr>
            <w:rStyle w:val="Hyperlink"/>
          </w:rPr>
          <w:t>https://doi.org/10.1080/0951192X.2019.1686173</w:t>
        </w:r>
      </w:hyperlink>
      <w:r w:rsidRPr="00E23CBA">
        <w:t xml:space="preserve"> </w:t>
      </w:r>
    </w:p>
    <w:p w14:paraId="15E65B69" w14:textId="1CE0D9C5" w:rsidR="00E23CBA" w:rsidRPr="00E23CBA" w:rsidRDefault="00E23CBA" w:rsidP="00F17C93">
      <w:pPr>
        <w:pStyle w:val="EndNoteBibliography"/>
        <w:spacing w:after="0"/>
        <w:ind w:left="720" w:hanging="720"/>
        <w:jc w:val="left"/>
      </w:pPr>
      <w:r w:rsidRPr="00E23CBA">
        <w:t xml:space="preserve">Alhadi, A., Dr Tom, B., &amp; Yacine, R. (2025). Enhancing asset management: Integrating digital twins for continuous permitting and compliance - A systematic literature review. </w:t>
      </w:r>
      <w:r w:rsidRPr="00E23CBA">
        <w:rPr>
          <w:i/>
        </w:rPr>
        <w:t>Journal of Building Engineering</w:t>
      </w:r>
      <w:r w:rsidRPr="00E23CBA">
        <w:t>,</w:t>
      </w:r>
      <w:r w:rsidRPr="00E23CBA">
        <w:rPr>
          <w:i/>
        </w:rPr>
        <w:t xml:space="preserve"> 99</w:t>
      </w:r>
      <w:r w:rsidRPr="00E23CBA">
        <w:t xml:space="preserve">, 111515. </w:t>
      </w:r>
      <w:hyperlink r:id="rId11" w:history="1">
        <w:r w:rsidRPr="00E23CBA">
          <w:rPr>
            <w:rStyle w:val="Hyperlink"/>
          </w:rPr>
          <w:t>https://doi.org/10.1016/j.jobe.2024.111515</w:t>
        </w:r>
      </w:hyperlink>
      <w:r w:rsidRPr="00E23CBA">
        <w:t xml:space="preserve"> </w:t>
      </w:r>
    </w:p>
    <w:p w14:paraId="551C2A24" w14:textId="77777777" w:rsidR="00E23CBA" w:rsidRPr="00E23CBA" w:rsidRDefault="00E23CBA" w:rsidP="00F17C93">
      <w:pPr>
        <w:pStyle w:val="EndNoteBibliography"/>
        <w:spacing w:after="0"/>
        <w:ind w:left="720" w:hanging="720"/>
        <w:jc w:val="left"/>
      </w:pPr>
      <w:r w:rsidRPr="00E23CBA">
        <w:t xml:space="preserve">Australia, G. o. S. (2024). </w:t>
      </w:r>
    </w:p>
    <w:p w14:paraId="19A50EBC" w14:textId="75CF4AA2" w:rsidR="00E23CBA" w:rsidRPr="00E23CBA" w:rsidRDefault="00E23CBA" w:rsidP="00F17C93">
      <w:pPr>
        <w:pStyle w:val="EndNoteBibliography"/>
        <w:spacing w:after="0"/>
        <w:ind w:left="720" w:hanging="720"/>
        <w:jc w:val="left"/>
      </w:pPr>
      <w:r w:rsidRPr="00E23CBA">
        <w:t xml:space="preserve">Beselga, D., &amp; Alturas, B. (2019). </w:t>
      </w:r>
      <w:r w:rsidRPr="00E23CBA">
        <w:rPr>
          <w:i/>
        </w:rPr>
        <w:t>Using the Technology Acceptance Model (TAM) in SAP Fiori</w:t>
      </w:r>
      <w:r w:rsidRPr="00E23CBA">
        <w:t xml:space="preserve">. </w:t>
      </w:r>
      <w:hyperlink r:id="rId12" w:history="1">
        <w:r w:rsidRPr="00E23CBA">
          <w:rPr>
            <w:rStyle w:val="Hyperlink"/>
          </w:rPr>
          <w:t>https://doi.org/10.1007/978-3-030-16181-1_54</w:t>
        </w:r>
      </w:hyperlink>
      <w:r w:rsidRPr="00E23CBA">
        <w:t xml:space="preserve"> </w:t>
      </w:r>
    </w:p>
    <w:p w14:paraId="4EB01751" w14:textId="0A80A562" w:rsidR="00E23CBA" w:rsidRPr="00E23CBA" w:rsidRDefault="00E23CBA" w:rsidP="00F17C93">
      <w:pPr>
        <w:pStyle w:val="EndNoteBibliography"/>
        <w:spacing w:after="0"/>
        <w:ind w:left="720" w:hanging="720"/>
        <w:jc w:val="left"/>
      </w:pPr>
      <w:r w:rsidRPr="00E23CBA">
        <w:t xml:space="preserve">Carvalho, L. P., Cappelli, C., &amp; Santoro, F. M. (2022). BPMN pra GERAL: a framework to translate BPMN to a citizen language. </w:t>
      </w:r>
      <w:r w:rsidRPr="00E23CBA">
        <w:rPr>
          <w:i/>
        </w:rPr>
        <w:t>Business process management journal</w:t>
      </w:r>
      <w:r w:rsidRPr="00E23CBA">
        <w:t>,</w:t>
      </w:r>
      <w:r w:rsidRPr="00E23CBA">
        <w:rPr>
          <w:i/>
        </w:rPr>
        <w:t xml:space="preserve"> 28</w:t>
      </w:r>
      <w:r w:rsidRPr="00E23CBA">
        <w:t xml:space="preserve">(2), 508-531. </w:t>
      </w:r>
      <w:hyperlink r:id="rId13" w:history="1">
        <w:r w:rsidRPr="00E23CBA">
          <w:rPr>
            <w:rStyle w:val="Hyperlink"/>
          </w:rPr>
          <w:t>https://doi.org/10.1108/BPMJ-04-2020-0150</w:t>
        </w:r>
      </w:hyperlink>
      <w:r w:rsidRPr="00E23CBA">
        <w:t xml:space="preserve"> </w:t>
      </w:r>
    </w:p>
    <w:p w14:paraId="3814F6F5" w14:textId="04307B07" w:rsidR="00E23CBA" w:rsidRPr="00E23CBA" w:rsidRDefault="00E23CBA" w:rsidP="00F17C93">
      <w:pPr>
        <w:pStyle w:val="EndNoteBibliography"/>
        <w:spacing w:after="0"/>
        <w:ind w:left="720" w:hanging="720"/>
        <w:jc w:val="left"/>
      </w:pPr>
      <w:r w:rsidRPr="00E23CBA">
        <w:t xml:space="preserve">Chaves, J., Loures, E. F. R., Santos, E. A. P., G. Trentin, M., Gouvêa da Costa, S. E., Deschamps, F., &amp; Pinheiro de Lima, E. (2023). Prioritization of Spare Parts Purchase Orders Based on Asset Criticality in Manufacturing. In (pp. 400-407). Springer. </w:t>
      </w:r>
      <w:hyperlink r:id="rId14" w:history="1">
        <w:r w:rsidRPr="00E23CBA">
          <w:rPr>
            <w:rStyle w:val="Hyperlink"/>
          </w:rPr>
          <w:t>https://doi.org/10.1007/9783031361210_50</w:t>
        </w:r>
      </w:hyperlink>
      <w:r w:rsidRPr="00E23CBA">
        <w:t xml:space="preserve"> </w:t>
      </w:r>
    </w:p>
    <w:p w14:paraId="028332DD" w14:textId="0DFEC582" w:rsidR="00E23CBA" w:rsidRPr="00E23CBA" w:rsidRDefault="00E23CBA" w:rsidP="00F17C93">
      <w:pPr>
        <w:pStyle w:val="EndNoteBibliography"/>
        <w:spacing w:after="0"/>
        <w:ind w:left="720" w:hanging="720"/>
        <w:jc w:val="left"/>
      </w:pPr>
      <w:r w:rsidRPr="00E23CBA">
        <w:t xml:space="preserve">Crespo Márquez, A. (2022). </w:t>
      </w:r>
      <w:r w:rsidRPr="00E23CBA">
        <w:rPr>
          <w:i/>
        </w:rPr>
        <w:t>Digital Maintenance Management : Guiding Digital Transformation in Maintenance</w:t>
      </w:r>
      <w:r w:rsidRPr="00E23CBA">
        <w:t xml:space="preserve"> (1st 2022. ed.). Springer International Publishing. </w:t>
      </w:r>
      <w:hyperlink r:id="rId15" w:history="1">
        <w:r w:rsidRPr="00E23CBA">
          <w:rPr>
            <w:rStyle w:val="Hyperlink"/>
          </w:rPr>
          <w:t>https://doi.org/10.1007/978-3-030-97660-6</w:t>
        </w:r>
      </w:hyperlink>
      <w:r w:rsidRPr="00E23CBA">
        <w:t xml:space="preserve"> </w:t>
      </w:r>
    </w:p>
    <w:p w14:paraId="608869F6" w14:textId="09C3D902" w:rsidR="00E23CBA" w:rsidRPr="00E23CBA" w:rsidRDefault="00E23CBA" w:rsidP="00F17C93">
      <w:pPr>
        <w:pStyle w:val="EndNoteBibliography"/>
        <w:spacing w:after="0"/>
        <w:ind w:left="720" w:hanging="720"/>
        <w:jc w:val="left"/>
      </w:pPr>
      <w:r w:rsidRPr="00E23CBA">
        <w:t xml:space="preserve">Dilshad Ansari, M., Singh, N., Birla, S., &amp; Shukla, N. K. (2024). An Overview of Predictive Maintenance and Load Forecasting. In. John Wiley &amp; Sons, Incorporated. </w:t>
      </w:r>
      <w:hyperlink r:id="rId16" w:history="1">
        <w:r w:rsidRPr="00E23CBA">
          <w:rPr>
            <w:rStyle w:val="Hyperlink"/>
          </w:rPr>
          <w:t>https://doi.org/10.1002/9781394227990.ch11</w:t>
        </w:r>
      </w:hyperlink>
      <w:r w:rsidRPr="00E23CBA">
        <w:t xml:space="preserve"> </w:t>
      </w:r>
    </w:p>
    <w:p w14:paraId="4DE1C217" w14:textId="77777777" w:rsidR="00E23CBA" w:rsidRPr="00E23CBA" w:rsidRDefault="00E23CBA" w:rsidP="00F17C93">
      <w:pPr>
        <w:pStyle w:val="EndNoteBibliography"/>
        <w:spacing w:after="0"/>
        <w:ind w:left="720" w:hanging="720"/>
        <w:jc w:val="left"/>
      </w:pPr>
      <w:r w:rsidRPr="00E23CBA">
        <w:t xml:space="preserve">Firas Basim, I., Hussein, A.-F., Hasril, H., Ammar, A.-B., &amp; Hussein, A. K. (2024). A comprehensive review of the dynamic applications of the digital twin technology across diverse energy sectors A comprehensive review of the dynamic applications of the digital twin technology across diverse energy sectors. </w:t>
      </w:r>
      <w:r w:rsidRPr="00E23CBA">
        <w:rPr>
          <w:i/>
        </w:rPr>
        <w:t>Energy strategy reviews</w:t>
      </w:r>
      <w:r w:rsidRPr="00E23CBA">
        <w:t>,</w:t>
      </w:r>
      <w:r w:rsidRPr="00E23CBA">
        <w:rPr>
          <w:i/>
        </w:rPr>
        <w:t xml:space="preserve"> 52</w:t>
      </w:r>
      <w:r w:rsidRPr="00E23CBA">
        <w:t xml:space="preserve">, 101334. </w:t>
      </w:r>
    </w:p>
    <w:p w14:paraId="55F9AEEC" w14:textId="35947EC1" w:rsidR="00E23CBA" w:rsidRPr="00E23CBA" w:rsidRDefault="00E23CBA" w:rsidP="00F17C93">
      <w:pPr>
        <w:pStyle w:val="EndNoteBibliography"/>
        <w:spacing w:after="0"/>
        <w:ind w:left="720" w:hanging="720"/>
        <w:jc w:val="left"/>
      </w:pPr>
      <w:r w:rsidRPr="00E23CBA">
        <w:t xml:space="preserve">Gavrikova, E., Volkova, I., &amp; Burda, Y. (2022). Implementing asset data management in power companies. </w:t>
      </w:r>
      <w:r w:rsidRPr="00E23CBA">
        <w:rPr>
          <w:i/>
        </w:rPr>
        <w:t>The International journal of quality &amp; reliability management</w:t>
      </w:r>
      <w:r w:rsidRPr="00E23CBA">
        <w:t>,</w:t>
      </w:r>
      <w:r w:rsidRPr="00E23CBA">
        <w:rPr>
          <w:i/>
        </w:rPr>
        <w:t xml:space="preserve"> 39</w:t>
      </w:r>
      <w:r w:rsidRPr="00E23CBA">
        <w:t xml:space="preserve">(2), 588-611. </w:t>
      </w:r>
      <w:hyperlink r:id="rId17" w:history="1">
        <w:r w:rsidRPr="00E23CBA">
          <w:rPr>
            <w:rStyle w:val="Hyperlink"/>
          </w:rPr>
          <w:t>https://doi.org/10.1108/IJQRM-10-2020-0346</w:t>
        </w:r>
      </w:hyperlink>
      <w:r w:rsidRPr="00E23CBA">
        <w:t xml:space="preserve"> </w:t>
      </w:r>
    </w:p>
    <w:p w14:paraId="1B52953E" w14:textId="77777777" w:rsidR="00E23CBA" w:rsidRPr="00E23CBA" w:rsidRDefault="00E23CBA" w:rsidP="00F17C93">
      <w:pPr>
        <w:pStyle w:val="EndNoteBibliography"/>
        <w:spacing w:after="0"/>
        <w:ind w:left="720" w:hanging="720"/>
        <w:jc w:val="left"/>
      </w:pPr>
      <w:r w:rsidRPr="00E23CBA">
        <w:t>Geldenhuys, M. K., Will, J., Pfister, B. J. J., Haug, M., Scharmann, A., &amp; Thamsen, L. (2021). Dependable IoT Data Stream Processing for Monitoring and Control of Urban Infrastructures. In. Ithaca: Cornell University Library, arXiv.org.</w:t>
      </w:r>
    </w:p>
    <w:p w14:paraId="04ED9387" w14:textId="0BE49774" w:rsidR="00E23CBA" w:rsidRPr="00E23CBA" w:rsidRDefault="00E23CBA" w:rsidP="00F17C93">
      <w:pPr>
        <w:pStyle w:val="EndNoteBibliography"/>
        <w:spacing w:after="0"/>
        <w:ind w:left="720" w:hanging="720"/>
        <w:jc w:val="left"/>
      </w:pPr>
      <w:r w:rsidRPr="00E23CBA">
        <w:t xml:space="preserve">Hu, M., He, Y., Lin, X., Lu, Z., Jiang, Z., &amp; Ma, B. (2023). Digital twin model of gas turbine and its application in warning of performance fault. </w:t>
      </w:r>
      <w:r w:rsidRPr="00E23CBA">
        <w:rPr>
          <w:i/>
        </w:rPr>
        <w:t>Chinese journal of aeronautics</w:t>
      </w:r>
      <w:r w:rsidRPr="00E23CBA">
        <w:t>,</w:t>
      </w:r>
      <w:r w:rsidRPr="00E23CBA">
        <w:rPr>
          <w:i/>
        </w:rPr>
        <w:t xml:space="preserve"> 36</w:t>
      </w:r>
      <w:r w:rsidRPr="00E23CBA">
        <w:t xml:space="preserve">(3), 449-470. </w:t>
      </w:r>
      <w:hyperlink r:id="rId18" w:history="1">
        <w:r w:rsidRPr="00E23CBA">
          <w:rPr>
            <w:rStyle w:val="Hyperlink"/>
          </w:rPr>
          <w:t>https://doi.org/10.1016/j.cja.2022.07.021</w:t>
        </w:r>
      </w:hyperlink>
      <w:r w:rsidRPr="00E23CBA">
        <w:t xml:space="preserve"> </w:t>
      </w:r>
    </w:p>
    <w:p w14:paraId="10A5A476" w14:textId="0482BEED" w:rsidR="00E23CBA" w:rsidRPr="00E23CBA" w:rsidRDefault="00E23CBA" w:rsidP="00F17C93">
      <w:pPr>
        <w:pStyle w:val="EndNoteBibliography"/>
        <w:spacing w:after="0"/>
        <w:ind w:left="720" w:hanging="720"/>
        <w:jc w:val="left"/>
      </w:pPr>
      <w:r w:rsidRPr="00E23CBA">
        <w:t xml:space="preserve">Hutter, K., Brendgens, F.-M., Gauster, S. P., &amp; Matzler, K. (2023). Scaling organizational agility: key insights from an incumbent firm's agile transformation. </w:t>
      </w:r>
      <w:r w:rsidRPr="00E23CBA">
        <w:rPr>
          <w:i/>
        </w:rPr>
        <w:t>Management decision</w:t>
      </w:r>
      <w:r w:rsidRPr="00E23CBA">
        <w:t xml:space="preserve">. </w:t>
      </w:r>
      <w:hyperlink r:id="rId19" w:history="1">
        <w:r w:rsidRPr="00E23CBA">
          <w:rPr>
            <w:rStyle w:val="Hyperlink"/>
          </w:rPr>
          <w:t>https://doi.org/10.1108/MD-05-2022-0650</w:t>
        </w:r>
      </w:hyperlink>
      <w:r w:rsidRPr="00E23CBA">
        <w:t xml:space="preserve"> </w:t>
      </w:r>
    </w:p>
    <w:p w14:paraId="496E98B3" w14:textId="5F83C7D4" w:rsidR="00E23CBA" w:rsidRPr="00E23CBA" w:rsidRDefault="00E23CBA" w:rsidP="00F17C93">
      <w:pPr>
        <w:pStyle w:val="EndNoteBibliography"/>
        <w:spacing w:after="0"/>
        <w:ind w:left="720" w:hanging="720"/>
        <w:jc w:val="left"/>
      </w:pPr>
      <w:r w:rsidRPr="00E23CBA">
        <w:lastRenderedPageBreak/>
        <w:t xml:space="preserve">Li, X., Lepour, D., Heymann, F., &amp; Maréchal, F. (2023). Electrification and digitalization effects on sectoral energy demand and consumption: A prospective study towards 2050. </w:t>
      </w:r>
      <w:r w:rsidRPr="00E23CBA">
        <w:rPr>
          <w:i/>
        </w:rPr>
        <w:t>Energy (Oxford)</w:t>
      </w:r>
      <w:r w:rsidRPr="00E23CBA">
        <w:t>,</w:t>
      </w:r>
      <w:r w:rsidRPr="00E23CBA">
        <w:rPr>
          <w:i/>
        </w:rPr>
        <w:t xml:space="preserve"> 279</w:t>
      </w:r>
      <w:r w:rsidRPr="00E23CBA">
        <w:t xml:space="preserve">, 127992. </w:t>
      </w:r>
      <w:hyperlink r:id="rId20" w:history="1">
        <w:r w:rsidRPr="00E23CBA">
          <w:rPr>
            <w:rStyle w:val="Hyperlink"/>
          </w:rPr>
          <w:t>https://doi.org/10.1016/j.energy.2023.127992</w:t>
        </w:r>
      </w:hyperlink>
      <w:r w:rsidRPr="00E23CBA">
        <w:t xml:space="preserve"> </w:t>
      </w:r>
    </w:p>
    <w:p w14:paraId="14C7CC52" w14:textId="77777777" w:rsidR="00E23CBA" w:rsidRPr="00E23CBA" w:rsidRDefault="00E23CBA" w:rsidP="00F17C93">
      <w:pPr>
        <w:pStyle w:val="EndNoteBibliography"/>
        <w:spacing w:after="0"/>
        <w:ind w:left="720" w:hanging="720"/>
        <w:jc w:val="left"/>
      </w:pPr>
      <w:r w:rsidRPr="00E23CBA">
        <w:t xml:space="preserve">Lin, J., &amp; Ghodrati, B. (2011). Maintenance spares inventory management: performance measurement using a HOMM. </w:t>
      </w:r>
    </w:p>
    <w:p w14:paraId="21CBA78D" w14:textId="77777777" w:rsidR="00E23CBA" w:rsidRPr="00E23CBA" w:rsidRDefault="00E23CBA" w:rsidP="00F17C93">
      <w:pPr>
        <w:pStyle w:val="EndNoteBibliography"/>
        <w:spacing w:after="0"/>
        <w:ind w:left="720" w:hanging="720"/>
        <w:jc w:val="left"/>
      </w:pPr>
      <w:r w:rsidRPr="00E23CBA">
        <w:t xml:space="preserve">Madathala, H., Yeturi, G., Mane, V., &amp; Muneshwar, P. D. (2025). Navigating SAP ERP Implementation: Identifying Success Drivers and Pitfalls. </w:t>
      </w:r>
    </w:p>
    <w:p w14:paraId="2C8C2BC7" w14:textId="77777777" w:rsidR="00E23CBA" w:rsidRPr="00E23CBA" w:rsidRDefault="00E23CBA" w:rsidP="00F17C93">
      <w:pPr>
        <w:pStyle w:val="EndNoteBibliography"/>
        <w:spacing w:after="0"/>
        <w:ind w:left="720" w:hanging="720"/>
        <w:jc w:val="left"/>
      </w:pPr>
      <w:r w:rsidRPr="00E23CBA">
        <w:t xml:space="preserve">Magnus Okechukwu Kanu , E. O., Peter Ifechukwude Egbumokei , Wags Numoipiri Digitemie4, Ikiomoworio Nicholas Dienagha5. (2025). Enhancing Asset Management in Gas Distribution Predictive Maintenance and Data-Driven Decision Making. </w:t>
      </w:r>
    </w:p>
    <w:p w14:paraId="1E1C8D52" w14:textId="77777777" w:rsidR="00E23CBA" w:rsidRPr="00E23CBA" w:rsidRDefault="00E23CBA" w:rsidP="00F17C93">
      <w:pPr>
        <w:pStyle w:val="EndNoteBibliography"/>
        <w:spacing w:after="0"/>
        <w:ind w:left="720" w:hanging="720"/>
        <w:jc w:val="left"/>
      </w:pPr>
      <w:r w:rsidRPr="00E23CBA">
        <w:t xml:space="preserve">Mahmood, S., Dheyaa Jasim, K., Mohamed, S., Firas Mohammed, T., Ammar Sabri, M., &amp; Ali Jawad, A. (2024). Investigating and predicting the role of photovoltaic, wind, and hydrogen energies in sustainable global energy evolution Investigating and predicting the role of photovoltaic, wind, and hydrogen energies in sustainable global energy evolution. </w:t>
      </w:r>
      <w:r w:rsidRPr="00E23CBA">
        <w:rPr>
          <w:i/>
        </w:rPr>
        <w:t>Global Energy Interconnection</w:t>
      </w:r>
      <w:r w:rsidRPr="00E23CBA">
        <w:t>,</w:t>
      </w:r>
      <w:r w:rsidRPr="00E23CBA">
        <w:rPr>
          <w:i/>
        </w:rPr>
        <w:t xml:space="preserve"> 7</w:t>
      </w:r>
      <w:r w:rsidRPr="00E23CBA">
        <w:t xml:space="preserve">(4), 429-445. </w:t>
      </w:r>
    </w:p>
    <w:p w14:paraId="6F0D92F7" w14:textId="77777777" w:rsidR="00E23CBA" w:rsidRPr="00E23CBA" w:rsidRDefault="00E23CBA" w:rsidP="00F17C93">
      <w:pPr>
        <w:pStyle w:val="EndNoteBibliography"/>
        <w:spacing w:after="0"/>
        <w:ind w:left="720" w:hanging="720"/>
        <w:jc w:val="left"/>
      </w:pPr>
      <w:r w:rsidRPr="00E23CBA">
        <w:t xml:space="preserve">Malladi, S., &amp; Krishnan, M. S. (2012). Does Software-as-a-Service (SaaS) has a role in IT-enabled innovation? - An empirical analysis. </w:t>
      </w:r>
      <w:r w:rsidRPr="00E23CBA">
        <w:rPr>
          <w:i/>
        </w:rPr>
        <w:t>18th Americas Conference on Information Systems 2012, AMCIS 2012</w:t>
      </w:r>
      <w:r w:rsidRPr="00E23CBA">
        <w:t>,</w:t>
      </w:r>
      <w:r w:rsidRPr="00E23CBA">
        <w:rPr>
          <w:i/>
        </w:rPr>
        <w:t xml:space="preserve"> 1</w:t>
      </w:r>
      <w:r w:rsidRPr="00E23CBA">
        <w:t xml:space="preserve">, 474-483. </w:t>
      </w:r>
    </w:p>
    <w:p w14:paraId="0917CB6D" w14:textId="77777777" w:rsidR="00E23CBA" w:rsidRPr="00E23CBA" w:rsidRDefault="00E23CBA" w:rsidP="00F17C93">
      <w:pPr>
        <w:pStyle w:val="EndNoteBibliography"/>
        <w:spacing w:after="0"/>
        <w:ind w:left="720" w:hanging="720"/>
        <w:jc w:val="left"/>
      </w:pPr>
      <w:r w:rsidRPr="00E23CBA">
        <w:t xml:space="preserve">Mckinsey&amp;Company. (2015). </w:t>
      </w:r>
    </w:p>
    <w:p w14:paraId="31024B63" w14:textId="77777777" w:rsidR="00E23CBA" w:rsidRPr="00E23CBA" w:rsidRDefault="00E23CBA" w:rsidP="00F17C93">
      <w:pPr>
        <w:pStyle w:val="EndNoteBibliography"/>
        <w:spacing w:after="0"/>
        <w:ind w:left="720" w:hanging="720"/>
        <w:jc w:val="left"/>
      </w:pPr>
      <w:r w:rsidRPr="00E23CBA">
        <w:t xml:space="preserve">Mohd, J., Abid, H., &amp; Rajiv, S. (2023). Digital Twin applications toward Industry 4.0: A Review Digital Twin applications toward Industry 4.0: A Review. </w:t>
      </w:r>
      <w:r w:rsidRPr="00E23CBA">
        <w:rPr>
          <w:i/>
        </w:rPr>
        <w:t>Cognitive robotics</w:t>
      </w:r>
      <w:r w:rsidRPr="00E23CBA">
        <w:t>,</w:t>
      </w:r>
      <w:r w:rsidRPr="00E23CBA">
        <w:rPr>
          <w:i/>
        </w:rPr>
        <w:t xml:space="preserve"> 3</w:t>
      </w:r>
      <w:r w:rsidRPr="00E23CBA">
        <w:t xml:space="preserve">, 71-92. </w:t>
      </w:r>
    </w:p>
    <w:p w14:paraId="0493926B" w14:textId="66131005" w:rsidR="00E23CBA" w:rsidRPr="00E23CBA" w:rsidRDefault="00E23CBA" w:rsidP="00F17C93">
      <w:pPr>
        <w:pStyle w:val="EndNoteBibliography"/>
        <w:spacing w:after="0"/>
        <w:ind w:left="720" w:hanging="720"/>
        <w:jc w:val="left"/>
      </w:pPr>
      <w:r w:rsidRPr="00E23CBA">
        <w:t xml:space="preserve">Pahune, S., Akhtar, Z., Mandapati, V., &amp; Siddique, K. (2025). The Importance of AI Data Governance in Large Language Models. </w:t>
      </w:r>
      <w:r w:rsidRPr="00E23CBA">
        <w:rPr>
          <w:i/>
        </w:rPr>
        <w:t>Big Data and Cognitive Computing</w:t>
      </w:r>
      <w:r w:rsidRPr="00E23CBA">
        <w:t>,</w:t>
      </w:r>
      <w:r w:rsidRPr="00E23CBA">
        <w:rPr>
          <w:i/>
        </w:rPr>
        <w:t xml:space="preserve"> 9</w:t>
      </w:r>
      <w:r w:rsidRPr="00E23CBA">
        <w:t xml:space="preserve">, 147. </w:t>
      </w:r>
      <w:hyperlink r:id="rId21" w:history="1">
        <w:r w:rsidRPr="00E23CBA">
          <w:rPr>
            <w:rStyle w:val="Hyperlink"/>
          </w:rPr>
          <w:t>https://doi.org/10.3390/bdcc9060147</w:t>
        </w:r>
      </w:hyperlink>
      <w:r w:rsidRPr="00E23CBA">
        <w:t xml:space="preserve"> </w:t>
      </w:r>
    </w:p>
    <w:p w14:paraId="42DF2FC5" w14:textId="77777777" w:rsidR="00E23CBA" w:rsidRPr="00E23CBA" w:rsidRDefault="00E23CBA" w:rsidP="00F17C93">
      <w:pPr>
        <w:pStyle w:val="EndNoteBibliography"/>
        <w:spacing w:after="0"/>
        <w:ind w:left="720" w:hanging="720"/>
        <w:jc w:val="left"/>
      </w:pPr>
      <w:r w:rsidRPr="00E23CBA">
        <w:t xml:space="preserve">Rana;, M. N. S. (2025). IOT-ENABLED CONDITION MONITORING IN POWER DISTRIBUTION SYSTEMS: A REVIEW OF SCADA-BASED AUTOMATION, REAL-TIME DATA ANALYTICS, AND CYBER-PHYSICAL SECURITY CHALLENGES. </w:t>
      </w:r>
    </w:p>
    <w:p w14:paraId="06F80593" w14:textId="141ABD9E" w:rsidR="00E23CBA" w:rsidRPr="00E23CBA" w:rsidRDefault="00E23CBA" w:rsidP="00F17C93">
      <w:pPr>
        <w:pStyle w:val="EndNoteBibliography"/>
        <w:spacing w:after="0"/>
        <w:ind w:left="720" w:hanging="720"/>
        <w:jc w:val="left"/>
      </w:pPr>
      <w:r w:rsidRPr="00E23CBA">
        <w:t xml:space="preserve">Rojas, L., Peña, Á., &amp; Garcia, J. (2025). AI-Driven Predictive Maintenance in Mining: A Systematic Literature Review on Fault Detection, Digital Twins, and Intelligent Asset Management. </w:t>
      </w:r>
      <w:r w:rsidRPr="00E23CBA">
        <w:rPr>
          <w:i/>
        </w:rPr>
        <w:t>Applied sciences</w:t>
      </w:r>
      <w:r w:rsidRPr="00E23CBA">
        <w:t>,</w:t>
      </w:r>
      <w:r w:rsidRPr="00E23CBA">
        <w:rPr>
          <w:i/>
        </w:rPr>
        <w:t xml:space="preserve"> 15</w:t>
      </w:r>
      <w:r w:rsidRPr="00E23CBA">
        <w:t xml:space="preserve">(6), 3337. </w:t>
      </w:r>
      <w:hyperlink r:id="rId22" w:history="1">
        <w:r w:rsidRPr="00E23CBA">
          <w:rPr>
            <w:rStyle w:val="Hyperlink"/>
          </w:rPr>
          <w:t>https://doi.org/10.3390/app15063337</w:t>
        </w:r>
      </w:hyperlink>
      <w:r w:rsidRPr="00E23CBA">
        <w:t xml:space="preserve"> </w:t>
      </w:r>
    </w:p>
    <w:p w14:paraId="6C623917" w14:textId="77777777" w:rsidR="00E23CBA" w:rsidRPr="00E23CBA" w:rsidRDefault="00E23CBA" w:rsidP="00F17C93">
      <w:pPr>
        <w:pStyle w:val="EndNoteBibliography"/>
        <w:spacing w:after="0"/>
        <w:ind w:left="720" w:hanging="720"/>
        <w:jc w:val="left"/>
      </w:pPr>
      <w:r w:rsidRPr="00E23CBA">
        <w:t xml:space="preserve">Sanusi, A., Husseni, A., &amp; Samuel, A. (2025). Exploring the Opportunities and Challenges of Data Analysis with SAP: A Review of ERP Software Effectiveness. </w:t>
      </w:r>
    </w:p>
    <w:p w14:paraId="3A04CB8D" w14:textId="5DA554EA" w:rsidR="00E23CBA" w:rsidRPr="00E23CBA" w:rsidRDefault="00E23CBA" w:rsidP="00F17C93">
      <w:pPr>
        <w:pStyle w:val="EndNoteBibliography"/>
        <w:spacing w:after="0"/>
        <w:ind w:left="720" w:hanging="720"/>
        <w:jc w:val="left"/>
      </w:pPr>
      <w:r w:rsidRPr="00E23CBA">
        <w:t xml:space="preserve">Shaik, M. (2023). SAP - ERP Software’s Pivotal Role in Shaping Industry 4.0: Transforming the Future of Enterprise Operations. </w:t>
      </w:r>
      <w:r w:rsidRPr="00E23CBA">
        <w:rPr>
          <w:i/>
        </w:rPr>
        <w:t>Computer Science and Engineering</w:t>
      </w:r>
      <w:r w:rsidRPr="00E23CBA">
        <w:t>,</w:t>
      </w:r>
      <w:r w:rsidRPr="00E23CBA">
        <w:rPr>
          <w:i/>
        </w:rPr>
        <w:t xml:space="preserve"> 13</w:t>
      </w:r>
      <w:r w:rsidRPr="00E23CBA">
        <w:t xml:space="preserve">, 1-7. </w:t>
      </w:r>
      <w:hyperlink r:id="rId23" w:history="1">
        <w:r w:rsidRPr="00E23CBA">
          <w:rPr>
            <w:rStyle w:val="Hyperlink"/>
          </w:rPr>
          <w:t>https://doi.org/10.5923/j.computer.20231301.02</w:t>
        </w:r>
      </w:hyperlink>
      <w:r w:rsidRPr="00E23CBA">
        <w:t xml:space="preserve"> </w:t>
      </w:r>
    </w:p>
    <w:p w14:paraId="24490D0F" w14:textId="5016F2BD" w:rsidR="00E23CBA" w:rsidRPr="00E23CBA" w:rsidRDefault="00E23CBA" w:rsidP="00F17C93">
      <w:pPr>
        <w:pStyle w:val="EndNoteBibliography"/>
        <w:spacing w:after="0"/>
        <w:ind w:left="720" w:hanging="720"/>
        <w:jc w:val="left"/>
      </w:pPr>
      <w:r w:rsidRPr="00E23CBA">
        <w:t xml:space="preserve">Shang, S., &amp; Seddon, P. B. (2002). Assessing and managing the benefits of enterprise systems: the business manager's perspective. </w:t>
      </w:r>
      <w:r w:rsidRPr="00E23CBA">
        <w:rPr>
          <w:i/>
        </w:rPr>
        <w:t>Information systems journal (Oxford, England)</w:t>
      </w:r>
      <w:r w:rsidRPr="00E23CBA">
        <w:t>,</w:t>
      </w:r>
      <w:r w:rsidRPr="00E23CBA">
        <w:rPr>
          <w:i/>
        </w:rPr>
        <w:t xml:space="preserve"> 12</w:t>
      </w:r>
      <w:r w:rsidRPr="00E23CBA">
        <w:t xml:space="preserve">(4), 271-299. </w:t>
      </w:r>
      <w:hyperlink r:id="rId24" w:history="1">
        <w:r w:rsidRPr="00E23CBA">
          <w:rPr>
            <w:rStyle w:val="Hyperlink"/>
          </w:rPr>
          <w:t>https://doi.org/10.1046/j.1365-2575.2002.00132.x</w:t>
        </w:r>
      </w:hyperlink>
      <w:r w:rsidRPr="00E23CBA">
        <w:t xml:space="preserve"> </w:t>
      </w:r>
    </w:p>
    <w:p w14:paraId="4851F60D" w14:textId="5268E4A8" w:rsidR="00E23CBA" w:rsidRPr="00E23CBA" w:rsidRDefault="00E23CBA" w:rsidP="00F17C93">
      <w:pPr>
        <w:pStyle w:val="EndNoteBibliography"/>
        <w:spacing w:after="0"/>
        <w:ind w:left="720" w:hanging="720"/>
        <w:jc w:val="left"/>
      </w:pPr>
      <w:r w:rsidRPr="00E23CBA">
        <w:t xml:space="preserve">Skouti, T., Seiger, R., Furrer, F. J., &amp; Strahringer, S. (2024). RBPMN: the value of roles for business process modeling. </w:t>
      </w:r>
      <w:r w:rsidRPr="00E23CBA">
        <w:rPr>
          <w:i/>
        </w:rPr>
        <w:t>Software and systems modeling</w:t>
      </w:r>
      <w:r w:rsidRPr="00E23CBA">
        <w:t>,</w:t>
      </w:r>
      <w:r w:rsidRPr="00E23CBA">
        <w:rPr>
          <w:i/>
        </w:rPr>
        <w:t xml:space="preserve"> 23</w:t>
      </w:r>
      <w:r w:rsidRPr="00E23CBA">
        <w:t xml:space="preserve">(6), 1375-1406. </w:t>
      </w:r>
      <w:hyperlink r:id="rId25" w:history="1">
        <w:r w:rsidRPr="00E23CBA">
          <w:rPr>
            <w:rStyle w:val="Hyperlink"/>
          </w:rPr>
          <w:t>https://doi.org/10.1007/s10270-024-01202-z</w:t>
        </w:r>
      </w:hyperlink>
      <w:r w:rsidRPr="00E23CBA">
        <w:t xml:space="preserve"> </w:t>
      </w:r>
    </w:p>
    <w:p w14:paraId="761BEF7B" w14:textId="77777777" w:rsidR="00E23CBA" w:rsidRPr="00E23CBA" w:rsidRDefault="00E23CBA" w:rsidP="00F17C93">
      <w:pPr>
        <w:pStyle w:val="EndNoteBibliography"/>
        <w:spacing w:after="0"/>
        <w:ind w:left="720" w:hanging="720"/>
        <w:jc w:val="left"/>
      </w:pPr>
      <w:r w:rsidRPr="00E23CBA">
        <w:t xml:space="preserve">Toulan, M., Nafeh, A., &amp; Arafa, S. (2024). Improvement of Induction Motors Reliability in Fertilizers Plants Using IOT and Enterprise Resource Planning. </w:t>
      </w:r>
    </w:p>
    <w:p w14:paraId="5DD212BA" w14:textId="53E7128D" w:rsidR="00E23CBA" w:rsidRPr="00E23CBA" w:rsidRDefault="00E23CBA" w:rsidP="00F17C93">
      <w:pPr>
        <w:pStyle w:val="EndNoteBibliography"/>
        <w:spacing w:after="0"/>
        <w:ind w:left="720" w:hanging="720"/>
        <w:jc w:val="left"/>
      </w:pPr>
      <w:r w:rsidRPr="00E23CBA">
        <w:t xml:space="preserve">Treibitz, T., Neal, B. P., Kline, D. I., Beijbom, O., Roberts, P. L. D., Mitchell, B. G., &amp; Kriegman, D. (2015). Wide Field-of-View Fluorescence Imaging of Coral Reefs. </w:t>
      </w:r>
      <w:r w:rsidRPr="00E23CBA">
        <w:rPr>
          <w:i/>
        </w:rPr>
        <w:t>Scientific reports</w:t>
      </w:r>
      <w:r w:rsidRPr="00E23CBA">
        <w:t>,</w:t>
      </w:r>
      <w:r w:rsidRPr="00E23CBA">
        <w:rPr>
          <w:i/>
        </w:rPr>
        <w:t xml:space="preserve"> 5</w:t>
      </w:r>
      <w:r w:rsidRPr="00E23CBA">
        <w:t xml:space="preserve">(1), 7694-7694. </w:t>
      </w:r>
      <w:hyperlink r:id="rId26" w:history="1">
        <w:r w:rsidRPr="00E23CBA">
          <w:rPr>
            <w:rStyle w:val="Hyperlink"/>
          </w:rPr>
          <w:t>https://doi.org/10.1038/srep07694</w:t>
        </w:r>
      </w:hyperlink>
      <w:r w:rsidRPr="00E23CBA">
        <w:t xml:space="preserve"> </w:t>
      </w:r>
    </w:p>
    <w:p w14:paraId="2976C50D" w14:textId="5950A378" w:rsidR="00E23CBA" w:rsidRPr="00E23CBA" w:rsidRDefault="00E23CBA" w:rsidP="00F17C93">
      <w:pPr>
        <w:pStyle w:val="EndNoteBibliography"/>
        <w:spacing w:after="0"/>
        <w:ind w:left="720" w:hanging="720"/>
        <w:jc w:val="left"/>
      </w:pPr>
      <w:r w:rsidRPr="00E23CBA">
        <w:lastRenderedPageBreak/>
        <w:t xml:space="preserve">van Dinter, R., Tekinerdogan, B., &amp; Catal, C. (2022). Predictive maintenance using digital twins: A systematic literature review. </w:t>
      </w:r>
      <w:r w:rsidRPr="00E23CBA">
        <w:rPr>
          <w:i/>
        </w:rPr>
        <w:t>Information and software technology</w:t>
      </w:r>
      <w:r w:rsidRPr="00E23CBA">
        <w:t>,</w:t>
      </w:r>
      <w:r w:rsidRPr="00E23CBA">
        <w:rPr>
          <w:i/>
        </w:rPr>
        <w:t xml:space="preserve"> 151</w:t>
      </w:r>
      <w:r w:rsidRPr="00E23CBA">
        <w:t xml:space="preserve">, 107008. </w:t>
      </w:r>
      <w:hyperlink r:id="rId27" w:history="1">
        <w:r w:rsidRPr="00E23CBA">
          <w:rPr>
            <w:rStyle w:val="Hyperlink"/>
          </w:rPr>
          <w:t>https://doi.org/10.1016/j.infsof.2022.107008</w:t>
        </w:r>
      </w:hyperlink>
      <w:r w:rsidRPr="00E23CBA">
        <w:t xml:space="preserve"> </w:t>
      </w:r>
    </w:p>
    <w:p w14:paraId="4689F277" w14:textId="21079BF0" w:rsidR="00E23CBA" w:rsidRPr="00E23CBA" w:rsidRDefault="00E23CBA" w:rsidP="00F17C93">
      <w:pPr>
        <w:pStyle w:val="EndNoteBibliography"/>
        <w:spacing w:after="0"/>
        <w:ind w:left="720" w:hanging="720"/>
        <w:jc w:val="left"/>
      </w:pPr>
      <w:r w:rsidRPr="00E23CBA">
        <w:t xml:space="preserve">Wu, D., Zheng, A., Yu, W., Cao, H., Ling, Q., Liu, J., &amp; Zhou, D. (2025). Digital Twin Technology in Transportation Infrastructure: A Comprehensive Survey of Current Applications, Challenges, and Future Directions. </w:t>
      </w:r>
      <w:r w:rsidRPr="00E23CBA">
        <w:rPr>
          <w:i/>
        </w:rPr>
        <w:t>Applied sciences</w:t>
      </w:r>
      <w:r w:rsidRPr="00E23CBA">
        <w:t>,</w:t>
      </w:r>
      <w:r w:rsidRPr="00E23CBA">
        <w:rPr>
          <w:i/>
        </w:rPr>
        <w:t xml:space="preserve"> 15</w:t>
      </w:r>
      <w:r w:rsidRPr="00E23CBA">
        <w:t xml:space="preserve">(4), 1911. </w:t>
      </w:r>
      <w:hyperlink r:id="rId28" w:history="1">
        <w:r w:rsidRPr="00E23CBA">
          <w:rPr>
            <w:rStyle w:val="Hyperlink"/>
          </w:rPr>
          <w:t>https://doi.org/10.3390/app15041911</w:t>
        </w:r>
      </w:hyperlink>
      <w:r w:rsidRPr="00E23CBA">
        <w:t xml:space="preserve"> </w:t>
      </w:r>
    </w:p>
    <w:p w14:paraId="2ADDEEB3" w14:textId="63E20B66" w:rsidR="00E23CBA" w:rsidRPr="00E23CBA" w:rsidRDefault="00E23CBA" w:rsidP="00F17C93">
      <w:pPr>
        <w:pStyle w:val="EndNoteBibliography"/>
        <w:spacing w:after="0"/>
        <w:ind w:left="720" w:hanging="720"/>
        <w:jc w:val="left"/>
      </w:pPr>
      <w:r w:rsidRPr="00E23CBA">
        <w:t xml:space="preserve">Yan, T., Lei, Y., Li, N., Wang, B., &amp; Wang, W. (2021). Degradation modeling and remaining useful life prediction for dependent competing failure processes. </w:t>
      </w:r>
      <w:r w:rsidRPr="00E23CBA">
        <w:rPr>
          <w:i/>
        </w:rPr>
        <w:t>Reliability engineering &amp; system safety</w:t>
      </w:r>
      <w:r w:rsidRPr="00E23CBA">
        <w:t>,</w:t>
      </w:r>
      <w:r w:rsidRPr="00E23CBA">
        <w:rPr>
          <w:i/>
        </w:rPr>
        <w:t xml:space="preserve"> 212</w:t>
      </w:r>
      <w:r w:rsidRPr="00E23CBA">
        <w:t xml:space="preserve">, 107638. </w:t>
      </w:r>
      <w:hyperlink r:id="rId29" w:history="1">
        <w:r w:rsidRPr="00E23CBA">
          <w:rPr>
            <w:rStyle w:val="Hyperlink"/>
          </w:rPr>
          <w:t>https://doi.org/10.1016/j.ress.2021.107638</w:t>
        </w:r>
      </w:hyperlink>
      <w:r w:rsidRPr="00E23CBA">
        <w:t xml:space="preserve"> </w:t>
      </w:r>
    </w:p>
    <w:p w14:paraId="36C2B0C7" w14:textId="5362055E" w:rsidR="00E23CBA" w:rsidRPr="00E23CBA" w:rsidRDefault="00E23CBA" w:rsidP="00F17C93">
      <w:pPr>
        <w:pStyle w:val="EndNoteBibliography"/>
        <w:spacing w:after="0"/>
        <w:ind w:left="720" w:hanging="720"/>
        <w:jc w:val="left"/>
      </w:pPr>
      <w:r w:rsidRPr="00E23CBA">
        <w:t xml:space="preserve">Zhan, H., Hwang, B. G., &amp; Krishnankutty, P. (2025). Embracing digital transformation for sustainable development: Barriers to adopting digital twin in asset management within Singapore's energy and chemicals industry. </w:t>
      </w:r>
      <w:r w:rsidRPr="00E23CBA">
        <w:rPr>
          <w:i/>
        </w:rPr>
        <w:t>Sustainable development (Bradford, West Yorkshire, England)</w:t>
      </w:r>
      <w:r w:rsidRPr="00E23CBA">
        <w:t>,</w:t>
      </w:r>
      <w:r w:rsidRPr="00E23CBA">
        <w:rPr>
          <w:i/>
        </w:rPr>
        <w:t xml:space="preserve"> 33</w:t>
      </w:r>
      <w:r w:rsidRPr="00E23CBA">
        <w:t xml:space="preserve">(2), 2864-2887. </w:t>
      </w:r>
      <w:hyperlink r:id="rId30" w:history="1">
        <w:r w:rsidRPr="00E23CBA">
          <w:rPr>
            <w:rStyle w:val="Hyperlink"/>
          </w:rPr>
          <w:t>https://doi.org/10.1002/sd.3270</w:t>
        </w:r>
      </w:hyperlink>
      <w:r w:rsidRPr="00E23CBA">
        <w:t xml:space="preserve"> </w:t>
      </w:r>
    </w:p>
    <w:p w14:paraId="59B5B838" w14:textId="0D4F377E" w:rsidR="00E23CBA" w:rsidRPr="00E23CBA" w:rsidRDefault="00E23CBA" w:rsidP="00F17C93">
      <w:pPr>
        <w:pStyle w:val="EndNoteBibliography"/>
        <w:ind w:left="720" w:hanging="720"/>
        <w:jc w:val="left"/>
      </w:pPr>
      <w:r w:rsidRPr="00E23CBA">
        <w:t xml:space="preserve">Zheng, H., Paiva, A. R., &amp; Gurciullo, C. S. (2020). Advancing from Predictive Maintenance to Intelligent Maintenance with AI and IIoT. </w:t>
      </w:r>
      <w:hyperlink r:id="rId31" w:history="1">
        <w:r w:rsidRPr="00E23CBA">
          <w:rPr>
            <w:rStyle w:val="Hyperlink"/>
          </w:rPr>
          <w:t>https://doi.org/10.48550/arxiv.2009.00351</w:t>
        </w:r>
      </w:hyperlink>
      <w:r w:rsidRPr="00E23CBA">
        <w:t xml:space="preserve"> </w:t>
      </w:r>
    </w:p>
    <w:p w14:paraId="5D621CCA" w14:textId="77777777" w:rsidR="00593A0A" w:rsidRDefault="0091269C" w:rsidP="004E7D7E">
      <w:pPr>
        <w:sectPr w:rsidR="00593A0A" w:rsidSect="0094594F">
          <w:headerReference w:type="default" r:id="rId32"/>
          <w:pgSz w:w="11906" w:h="16838" w:code="9"/>
          <w:pgMar w:top="1440" w:right="1440" w:bottom="1440" w:left="1440" w:header="708" w:footer="708" w:gutter="0"/>
          <w:pgNumType w:start="0"/>
          <w:cols w:space="708"/>
          <w:titlePg/>
          <w:docGrid w:linePitch="360"/>
        </w:sectPr>
      </w:pPr>
      <w:r w:rsidRPr="006C5559">
        <w:fldChar w:fldCharType="end"/>
      </w:r>
    </w:p>
    <w:p w14:paraId="2AC4BD2E" w14:textId="09A53093" w:rsidR="00146F03" w:rsidRDefault="001E514B" w:rsidP="001E514B">
      <w:pPr>
        <w:pStyle w:val="Heading1"/>
      </w:pPr>
      <w:bookmarkStart w:id="41" w:name="_Toc205819981"/>
      <w:r>
        <w:lastRenderedPageBreak/>
        <w:t>Appendix</w:t>
      </w:r>
      <w:r w:rsidR="00F221D1">
        <w:t xml:space="preserve"> A </w:t>
      </w:r>
      <w:r w:rsidR="008461BA">
        <w:t>–</w:t>
      </w:r>
      <w:r w:rsidR="00F221D1">
        <w:t xml:space="preserve"> </w:t>
      </w:r>
      <w:r w:rsidR="008461BA">
        <w:t>TO-BE Process Diagram</w:t>
      </w:r>
      <w:bookmarkEnd w:id="41"/>
    </w:p>
    <w:p w14:paraId="5F92DA72" w14:textId="0E965A46" w:rsidR="00130D32" w:rsidRDefault="001E514B" w:rsidP="00B3716C">
      <w:r>
        <w:t xml:space="preserve"> </w:t>
      </w:r>
      <w:r w:rsidR="00B3716C">
        <w:t xml:space="preserve">Link to the diagram - </w:t>
      </w:r>
      <w:hyperlink r:id="rId33" w:history="1">
        <w:r w:rsidR="00B3716C">
          <w:rPr>
            <w:rStyle w:val="Hyperlink"/>
          </w:rPr>
          <w:t xml:space="preserve">Group 8 TO-BE </w:t>
        </w:r>
        <w:proofErr w:type="spellStart"/>
        <w:r w:rsidR="00B3716C">
          <w:rPr>
            <w:rStyle w:val="Hyperlink"/>
          </w:rPr>
          <w:t>Diagram.bpmn</w:t>
        </w:r>
        <w:proofErr w:type="spellEnd"/>
      </w:hyperlink>
      <w:r w:rsidR="00A463E4" w:rsidRPr="00A463E4">
        <w:rPr>
          <w:noProof/>
        </w:rPr>
        <w:drawing>
          <wp:inline distT="0" distB="0" distL="0" distR="0" wp14:anchorId="1B4AB2B7" wp14:editId="56D1D892">
            <wp:extent cx="13706475" cy="7658100"/>
            <wp:effectExtent l="0" t="0" r="9525" b="0"/>
            <wp:docPr id="177408688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086884" name=""/>
                    <pic:cNvPicPr/>
                  </pic:nvPicPr>
                  <pic:blipFill>
                    <a:blip r:embed="rId34">
                      <a:extLst>
                        <a:ext uri="{96DAC541-7B7A-43D3-8B79-37D633B846F1}">
                          <asvg:svgBlip xmlns:asvg="http://schemas.microsoft.com/office/drawing/2016/SVG/main" r:embed="rId35"/>
                        </a:ext>
                      </a:extLst>
                    </a:blip>
                    <a:stretch>
                      <a:fillRect/>
                    </a:stretch>
                  </pic:blipFill>
                  <pic:spPr>
                    <a:xfrm>
                      <a:off x="0" y="0"/>
                      <a:ext cx="13706475" cy="7658100"/>
                    </a:xfrm>
                    <a:prstGeom prst="rect">
                      <a:avLst/>
                    </a:prstGeom>
                  </pic:spPr>
                </pic:pic>
              </a:graphicData>
            </a:graphic>
          </wp:inline>
        </w:drawing>
      </w:r>
    </w:p>
    <w:p w14:paraId="0D682FE7" w14:textId="77777777" w:rsidR="00016BD6" w:rsidRDefault="00130D32" w:rsidP="00130D32">
      <w:pPr>
        <w:pStyle w:val="Caption"/>
        <w:sectPr w:rsidR="00016BD6" w:rsidSect="00340D08">
          <w:pgSz w:w="23811" w:h="16838" w:orient="landscape" w:code="8"/>
          <w:pgMar w:top="1440" w:right="1440" w:bottom="1440" w:left="1440" w:header="708" w:footer="708" w:gutter="0"/>
          <w:pgNumType w:start="0"/>
          <w:cols w:space="708"/>
          <w:titlePg/>
          <w:docGrid w:linePitch="360"/>
        </w:sectPr>
      </w:pPr>
      <w:bookmarkStart w:id="42" w:name="_Ref200398679"/>
      <w:r>
        <w:t xml:space="preserve">Figure </w:t>
      </w:r>
      <w:fldSimple w:instr=" SEQ Figure \* ARABIC ">
        <w:r>
          <w:rPr>
            <w:noProof/>
          </w:rPr>
          <w:t>1</w:t>
        </w:r>
      </w:fldSimple>
      <w:r>
        <w:t xml:space="preserve"> - TO-BE Process</w:t>
      </w:r>
      <w:bookmarkEnd w:id="42"/>
    </w:p>
    <w:p w14:paraId="633D2CC8" w14:textId="77777777" w:rsidR="0055590B" w:rsidRPr="006C5559" w:rsidRDefault="0055590B" w:rsidP="00883D76">
      <w:pPr>
        <w:pStyle w:val="Heading1"/>
      </w:pPr>
    </w:p>
    <w:sectPr w:rsidR="0055590B" w:rsidRPr="006C5559" w:rsidSect="00016BD6">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991F13" w14:textId="77777777" w:rsidR="002626C2" w:rsidRDefault="002626C2" w:rsidP="00F1002E">
      <w:pPr>
        <w:spacing w:after="0" w:line="240" w:lineRule="auto"/>
      </w:pPr>
      <w:r>
        <w:separator/>
      </w:r>
    </w:p>
  </w:endnote>
  <w:endnote w:type="continuationSeparator" w:id="0">
    <w:p w14:paraId="4EDD5839" w14:textId="77777777" w:rsidR="002626C2" w:rsidRDefault="002626C2" w:rsidP="00F100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ptos Narrow">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E18954" w14:textId="77777777" w:rsidR="002626C2" w:rsidRDefault="002626C2" w:rsidP="00F1002E">
      <w:pPr>
        <w:spacing w:after="0" w:line="240" w:lineRule="auto"/>
      </w:pPr>
      <w:r>
        <w:separator/>
      </w:r>
    </w:p>
  </w:footnote>
  <w:footnote w:type="continuationSeparator" w:id="0">
    <w:p w14:paraId="2BEAB284" w14:textId="77777777" w:rsidR="002626C2" w:rsidRDefault="002626C2" w:rsidP="00F1002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049D6" w14:textId="1D3BF889" w:rsidR="00A1173A" w:rsidRDefault="00252D81">
    <w:pPr>
      <w:pStyle w:val="Header"/>
    </w:pPr>
    <w:r w:rsidRPr="00612A1F">
      <w:rPr>
        <w:noProof/>
      </w:rPr>
      <w:drawing>
        <wp:anchor distT="0" distB="0" distL="114300" distR="114300" simplePos="0" relativeHeight="251658240" behindDoc="1" locked="0" layoutInCell="1" allowOverlap="1" wp14:anchorId="20BA53D9" wp14:editId="226BA7A3">
          <wp:simplePos x="0" y="0"/>
          <wp:positionH relativeFrom="page">
            <wp:posOffset>-13335</wp:posOffset>
          </wp:positionH>
          <wp:positionV relativeFrom="paragraph">
            <wp:posOffset>-482600</wp:posOffset>
          </wp:positionV>
          <wp:extent cx="7832725" cy="1520825"/>
          <wp:effectExtent l="0" t="0" r="3175" b="3175"/>
          <wp:wrapTight wrapText="bothSides">
            <wp:wrapPolygon edited="0">
              <wp:start x="0" y="0"/>
              <wp:lineTo x="0" y="21465"/>
              <wp:lineTo x="21574" y="21465"/>
              <wp:lineTo x="21574" y="0"/>
              <wp:lineTo x="0" y="0"/>
            </wp:wrapPolygon>
          </wp:wrapTight>
          <wp:docPr id="2013466002" name="Picture 2013466002" descr="C:\Users\delvizas\AppData\Local\Microsoft\Windows\Temporary Internet Files\Content.Outlook\03A4P788\UniSA banner_A4 portrait_top_bottom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582030" name="Picture 1" descr="C:\Users\delvizas\AppData\Local\Microsoft\Windows\Temporary Internet Files\Content.Outlook\03A4P788\UniSA banner_A4 portrait_top_bottom (2).jpg"/>
                  <pic:cNvPicPr>
                    <a:picLocks noChangeAspect="1" noChangeArrowheads="1"/>
                  </pic:cNvPicPr>
                </pic:nvPicPr>
                <pic:blipFill rotWithShape="1">
                  <a:blip r:embed="rId1" cstate="print">
                    <a:extLst>
                      <a:ext uri="{28A0092B-C50C-407E-A947-70E740481C1C}">
                        <a14:useLocalDpi xmlns:a14="http://schemas.microsoft.com/office/drawing/2010/main" val="0"/>
                      </a:ext>
                    </a:extLst>
                  </a:blip>
                  <a:srcRect b="10440"/>
                  <a:stretch/>
                </pic:blipFill>
                <pic:spPr bwMode="auto">
                  <a:xfrm>
                    <a:off x="0" y="0"/>
                    <a:ext cx="7832725" cy="15208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AB1F23"/>
    <w:multiLevelType w:val="multilevel"/>
    <w:tmpl w:val="08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15:restartNumberingAfterBreak="0">
    <w:nsid w:val="1D8E7D9B"/>
    <w:multiLevelType w:val="hybridMultilevel"/>
    <w:tmpl w:val="F29CE13A"/>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29D11CC"/>
    <w:multiLevelType w:val="hybridMultilevel"/>
    <w:tmpl w:val="FACC25DE"/>
    <w:lvl w:ilvl="0" w:tplc="0C09000F">
      <w:start w:val="1"/>
      <w:numFmt w:val="decimal"/>
      <w:lvlText w:val="%1."/>
      <w:lvlJc w:val="left"/>
      <w:pPr>
        <w:ind w:left="765" w:hanging="360"/>
      </w:pPr>
    </w:lvl>
    <w:lvl w:ilvl="1" w:tplc="0C090019" w:tentative="1">
      <w:start w:val="1"/>
      <w:numFmt w:val="lowerLetter"/>
      <w:lvlText w:val="%2."/>
      <w:lvlJc w:val="left"/>
      <w:pPr>
        <w:ind w:left="1485" w:hanging="360"/>
      </w:pPr>
    </w:lvl>
    <w:lvl w:ilvl="2" w:tplc="0C09001B" w:tentative="1">
      <w:start w:val="1"/>
      <w:numFmt w:val="lowerRoman"/>
      <w:lvlText w:val="%3."/>
      <w:lvlJc w:val="right"/>
      <w:pPr>
        <w:ind w:left="2205" w:hanging="180"/>
      </w:pPr>
    </w:lvl>
    <w:lvl w:ilvl="3" w:tplc="0C09000F" w:tentative="1">
      <w:start w:val="1"/>
      <w:numFmt w:val="decimal"/>
      <w:lvlText w:val="%4."/>
      <w:lvlJc w:val="left"/>
      <w:pPr>
        <w:ind w:left="2925" w:hanging="360"/>
      </w:pPr>
    </w:lvl>
    <w:lvl w:ilvl="4" w:tplc="0C090019" w:tentative="1">
      <w:start w:val="1"/>
      <w:numFmt w:val="lowerLetter"/>
      <w:lvlText w:val="%5."/>
      <w:lvlJc w:val="left"/>
      <w:pPr>
        <w:ind w:left="3645" w:hanging="360"/>
      </w:pPr>
    </w:lvl>
    <w:lvl w:ilvl="5" w:tplc="0C09001B" w:tentative="1">
      <w:start w:val="1"/>
      <w:numFmt w:val="lowerRoman"/>
      <w:lvlText w:val="%6."/>
      <w:lvlJc w:val="right"/>
      <w:pPr>
        <w:ind w:left="4365" w:hanging="180"/>
      </w:pPr>
    </w:lvl>
    <w:lvl w:ilvl="6" w:tplc="0C09000F" w:tentative="1">
      <w:start w:val="1"/>
      <w:numFmt w:val="decimal"/>
      <w:lvlText w:val="%7."/>
      <w:lvlJc w:val="left"/>
      <w:pPr>
        <w:ind w:left="5085" w:hanging="360"/>
      </w:pPr>
    </w:lvl>
    <w:lvl w:ilvl="7" w:tplc="0C090019" w:tentative="1">
      <w:start w:val="1"/>
      <w:numFmt w:val="lowerLetter"/>
      <w:lvlText w:val="%8."/>
      <w:lvlJc w:val="left"/>
      <w:pPr>
        <w:ind w:left="5805" w:hanging="360"/>
      </w:pPr>
    </w:lvl>
    <w:lvl w:ilvl="8" w:tplc="0C09001B" w:tentative="1">
      <w:start w:val="1"/>
      <w:numFmt w:val="lowerRoman"/>
      <w:lvlText w:val="%9."/>
      <w:lvlJc w:val="right"/>
      <w:pPr>
        <w:ind w:left="6525" w:hanging="180"/>
      </w:pPr>
    </w:lvl>
  </w:abstractNum>
  <w:abstractNum w:abstractNumId="3" w15:restartNumberingAfterBreak="0">
    <w:nsid w:val="233B9327"/>
    <w:multiLevelType w:val="hybridMultilevel"/>
    <w:tmpl w:val="3704EB3E"/>
    <w:lvl w:ilvl="0" w:tplc="5EFE9732">
      <w:start w:val="1"/>
      <w:numFmt w:val="decimal"/>
      <w:lvlText w:val="%1."/>
      <w:lvlJc w:val="left"/>
      <w:pPr>
        <w:ind w:left="720" w:hanging="360"/>
      </w:pPr>
    </w:lvl>
    <w:lvl w:ilvl="1" w:tplc="EF0404A4">
      <w:start w:val="1"/>
      <w:numFmt w:val="lowerLetter"/>
      <w:lvlText w:val="%2."/>
      <w:lvlJc w:val="left"/>
      <w:pPr>
        <w:ind w:left="1440" w:hanging="360"/>
      </w:pPr>
    </w:lvl>
    <w:lvl w:ilvl="2" w:tplc="4F889E26">
      <w:start w:val="1"/>
      <w:numFmt w:val="lowerRoman"/>
      <w:lvlText w:val="%3."/>
      <w:lvlJc w:val="right"/>
      <w:pPr>
        <w:ind w:left="2160" w:hanging="180"/>
      </w:pPr>
    </w:lvl>
    <w:lvl w:ilvl="3" w:tplc="A0E876CC">
      <w:start w:val="1"/>
      <w:numFmt w:val="decimal"/>
      <w:lvlText w:val="%4."/>
      <w:lvlJc w:val="left"/>
      <w:pPr>
        <w:ind w:left="2880" w:hanging="360"/>
      </w:pPr>
    </w:lvl>
    <w:lvl w:ilvl="4" w:tplc="011853B2">
      <w:start w:val="1"/>
      <w:numFmt w:val="lowerLetter"/>
      <w:lvlText w:val="%5."/>
      <w:lvlJc w:val="left"/>
      <w:pPr>
        <w:ind w:left="3600" w:hanging="360"/>
      </w:pPr>
    </w:lvl>
    <w:lvl w:ilvl="5" w:tplc="36D27BE4">
      <w:start w:val="1"/>
      <w:numFmt w:val="lowerRoman"/>
      <w:lvlText w:val="%6."/>
      <w:lvlJc w:val="right"/>
      <w:pPr>
        <w:ind w:left="4320" w:hanging="180"/>
      </w:pPr>
    </w:lvl>
    <w:lvl w:ilvl="6" w:tplc="54EAF6FC">
      <w:start w:val="1"/>
      <w:numFmt w:val="decimal"/>
      <w:lvlText w:val="%7."/>
      <w:lvlJc w:val="left"/>
      <w:pPr>
        <w:ind w:left="5040" w:hanging="360"/>
      </w:pPr>
    </w:lvl>
    <w:lvl w:ilvl="7" w:tplc="A63E1DA6">
      <w:start w:val="1"/>
      <w:numFmt w:val="lowerLetter"/>
      <w:lvlText w:val="%8."/>
      <w:lvlJc w:val="left"/>
      <w:pPr>
        <w:ind w:left="5760" w:hanging="360"/>
      </w:pPr>
    </w:lvl>
    <w:lvl w:ilvl="8" w:tplc="DE8090EA">
      <w:start w:val="1"/>
      <w:numFmt w:val="lowerRoman"/>
      <w:lvlText w:val="%9."/>
      <w:lvlJc w:val="right"/>
      <w:pPr>
        <w:ind w:left="6480" w:hanging="180"/>
      </w:pPr>
    </w:lvl>
  </w:abstractNum>
  <w:abstractNum w:abstractNumId="4" w15:restartNumberingAfterBreak="0">
    <w:nsid w:val="28BF59E5"/>
    <w:multiLevelType w:val="multilevel"/>
    <w:tmpl w:val="B9545A0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C37705A"/>
    <w:multiLevelType w:val="multilevel"/>
    <w:tmpl w:val="E18EC346"/>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6" w15:restartNumberingAfterBreak="0">
    <w:nsid w:val="38E2E52F"/>
    <w:multiLevelType w:val="hybridMultilevel"/>
    <w:tmpl w:val="B4B06B9E"/>
    <w:lvl w:ilvl="0" w:tplc="07EE8AB6">
      <w:start w:val="1"/>
      <w:numFmt w:val="bullet"/>
      <w:lvlText w:val=""/>
      <w:lvlJc w:val="left"/>
      <w:pPr>
        <w:ind w:left="720" w:hanging="360"/>
      </w:pPr>
      <w:rPr>
        <w:rFonts w:ascii="Symbol" w:hAnsi="Symbol" w:hint="default"/>
      </w:rPr>
    </w:lvl>
    <w:lvl w:ilvl="1" w:tplc="EA4CE720">
      <w:start w:val="1"/>
      <w:numFmt w:val="bullet"/>
      <w:lvlText w:val="o"/>
      <w:lvlJc w:val="left"/>
      <w:pPr>
        <w:ind w:left="1440" w:hanging="360"/>
      </w:pPr>
      <w:rPr>
        <w:rFonts w:ascii="Courier New" w:hAnsi="Courier New" w:hint="default"/>
      </w:rPr>
    </w:lvl>
    <w:lvl w:ilvl="2" w:tplc="339C396E">
      <w:start w:val="1"/>
      <w:numFmt w:val="bullet"/>
      <w:lvlText w:val=""/>
      <w:lvlJc w:val="left"/>
      <w:pPr>
        <w:ind w:left="2160" w:hanging="360"/>
      </w:pPr>
      <w:rPr>
        <w:rFonts w:ascii="Wingdings" w:hAnsi="Wingdings" w:hint="default"/>
      </w:rPr>
    </w:lvl>
    <w:lvl w:ilvl="3" w:tplc="90241E38">
      <w:start w:val="1"/>
      <w:numFmt w:val="bullet"/>
      <w:lvlText w:val=""/>
      <w:lvlJc w:val="left"/>
      <w:pPr>
        <w:ind w:left="2880" w:hanging="360"/>
      </w:pPr>
      <w:rPr>
        <w:rFonts w:ascii="Symbol" w:hAnsi="Symbol" w:hint="default"/>
      </w:rPr>
    </w:lvl>
    <w:lvl w:ilvl="4" w:tplc="BE4CEFCC">
      <w:start w:val="1"/>
      <w:numFmt w:val="bullet"/>
      <w:lvlText w:val="o"/>
      <w:lvlJc w:val="left"/>
      <w:pPr>
        <w:ind w:left="3600" w:hanging="360"/>
      </w:pPr>
      <w:rPr>
        <w:rFonts w:ascii="Courier New" w:hAnsi="Courier New" w:hint="default"/>
      </w:rPr>
    </w:lvl>
    <w:lvl w:ilvl="5" w:tplc="0CDA5A54">
      <w:start w:val="1"/>
      <w:numFmt w:val="bullet"/>
      <w:lvlText w:val=""/>
      <w:lvlJc w:val="left"/>
      <w:pPr>
        <w:ind w:left="4320" w:hanging="360"/>
      </w:pPr>
      <w:rPr>
        <w:rFonts w:ascii="Wingdings" w:hAnsi="Wingdings" w:hint="default"/>
      </w:rPr>
    </w:lvl>
    <w:lvl w:ilvl="6" w:tplc="B8B81492">
      <w:start w:val="1"/>
      <w:numFmt w:val="bullet"/>
      <w:lvlText w:val=""/>
      <w:lvlJc w:val="left"/>
      <w:pPr>
        <w:ind w:left="5040" w:hanging="360"/>
      </w:pPr>
      <w:rPr>
        <w:rFonts w:ascii="Symbol" w:hAnsi="Symbol" w:hint="default"/>
      </w:rPr>
    </w:lvl>
    <w:lvl w:ilvl="7" w:tplc="7A906366">
      <w:start w:val="1"/>
      <w:numFmt w:val="bullet"/>
      <w:lvlText w:val="o"/>
      <w:lvlJc w:val="left"/>
      <w:pPr>
        <w:ind w:left="5760" w:hanging="360"/>
      </w:pPr>
      <w:rPr>
        <w:rFonts w:ascii="Courier New" w:hAnsi="Courier New" w:hint="default"/>
      </w:rPr>
    </w:lvl>
    <w:lvl w:ilvl="8" w:tplc="97BED410">
      <w:start w:val="1"/>
      <w:numFmt w:val="bullet"/>
      <w:lvlText w:val=""/>
      <w:lvlJc w:val="left"/>
      <w:pPr>
        <w:ind w:left="6480" w:hanging="360"/>
      </w:pPr>
      <w:rPr>
        <w:rFonts w:ascii="Wingdings" w:hAnsi="Wingdings" w:hint="default"/>
      </w:rPr>
    </w:lvl>
  </w:abstractNum>
  <w:abstractNum w:abstractNumId="7" w15:restartNumberingAfterBreak="0">
    <w:nsid w:val="42EB6A15"/>
    <w:multiLevelType w:val="hybridMultilevel"/>
    <w:tmpl w:val="0FACA0F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3E739BB"/>
    <w:multiLevelType w:val="hybridMultilevel"/>
    <w:tmpl w:val="A7D89EB8"/>
    <w:lvl w:ilvl="0" w:tplc="A43AF430">
      <w:start w:val="1"/>
      <w:numFmt w:val="bullet"/>
      <w:lvlText w:val=""/>
      <w:lvlJc w:val="left"/>
      <w:pPr>
        <w:ind w:left="720" w:hanging="360"/>
      </w:pPr>
      <w:rPr>
        <w:rFonts w:ascii="Symbol" w:hAnsi="Symbol" w:hint="default"/>
      </w:rPr>
    </w:lvl>
    <w:lvl w:ilvl="1" w:tplc="74EE43D2">
      <w:start w:val="1"/>
      <w:numFmt w:val="bullet"/>
      <w:lvlText w:val="o"/>
      <w:lvlJc w:val="left"/>
      <w:pPr>
        <w:ind w:left="1440" w:hanging="360"/>
      </w:pPr>
      <w:rPr>
        <w:rFonts w:ascii="Courier New" w:hAnsi="Courier New" w:hint="default"/>
      </w:rPr>
    </w:lvl>
    <w:lvl w:ilvl="2" w:tplc="23281688">
      <w:start w:val="1"/>
      <w:numFmt w:val="bullet"/>
      <w:lvlText w:val=""/>
      <w:lvlJc w:val="left"/>
      <w:pPr>
        <w:ind w:left="2160" w:hanging="360"/>
      </w:pPr>
      <w:rPr>
        <w:rFonts w:ascii="Wingdings" w:hAnsi="Wingdings" w:hint="default"/>
      </w:rPr>
    </w:lvl>
    <w:lvl w:ilvl="3" w:tplc="A732D438">
      <w:start w:val="1"/>
      <w:numFmt w:val="bullet"/>
      <w:lvlText w:val=""/>
      <w:lvlJc w:val="left"/>
      <w:pPr>
        <w:ind w:left="2880" w:hanging="360"/>
      </w:pPr>
      <w:rPr>
        <w:rFonts w:ascii="Symbol" w:hAnsi="Symbol" w:hint="default"/>
      </w:rPr>
    </w:lvl>
    <w:lvl w:ilvl="4" w:tplc="21204D38">
      <w:start w:val="1"/>
      <w:numFmt w:val="bullet"/>
      <w:lvlText w:val="o"/>
      <w:lvlJc w:val="left"/>
      <w:pPr>
        <w:ind w:left="3600" w:hanging="360"/>
      </w:pPr>
      <w:rPr>
        <w:rFonts w:ascii="Courier New" w:hAnsi="Courier New" w:hint="default"/>
      </w:rPr>
    </w:lvl>
    <w:lvl w:ilvl="5" w:tplc="F336120A">
      <w:start w:val="1"/>
      <w:numFmt w:val="bullet"/>
      <w:lvlText w:val=""/>
      <w:lvlJc w:val="left"/>
      <w:pPr>
        <w:ind w:left="4320" w:hanging="360"/>
      </w:pPr>
      <w:rPr>
        <w:rFonts w:ascii="Wingdings" w:hAnsi="Wingdings" w:hint="default"/>
      </w:rPr>
    </w:lvl>
    <w:lvl w:ilvl="6" w:tplc="5FCEF40C">
      <w:start w:val="1"/>
      <w:numFmt w:val="bullet"/>
      <w:lvlText w:val=""/>
      <w:lvlJc w:val="left"/>
      <w:pPr>
        <w:ind w:left="5040" w:hanging="360"/>
      </w:pPr>
      <w:rPr>
        <w:rFonts w:ascii="Symbol" w:hAnsi="Symbol" w:hint="default"/>
      </w:rPr>
    </w:lvl>
    <w:lvl w:ilvl="7" w:tplc="32D81294">
      <w:start w:val="1"/>
      <w:numFmt w:val="bullet"/>
      <w:lvlText w:val="o"/>
      <w:lvlJc w:val="left"/>
      <w:pPr>
        <w:ind w:left="5760" w:hanging="360"/>
      </w:pPr>
      <w:rPr>
        <w:rFonts w:ascii="Courier New" w:hAnsi="Courier New" w:hint="default"/>
      </w:rPr>
    </w:lvl>
    <w:lvl w:ilvl="8" w:tplc="19181E56">
      <w:start w:val="1"/>
      <w:numFmt w:val="bullet"/>
      <w:lvlText w:val=""/>
      <w:lvlJc w:val="left"/>
      <w:pPr>
        <w:ind w:left="6480" w:hanging="360"/>
      </w:pPr>
      <w:rPr>
        <w:rFonts w:ascii="Wingdings" w:hAnsi="Wingdings" w:hint="default"/>
      </w:rPr>
    </w:lvl>
  </w:abstractNum>
  <w:abstractNum w:abstractNumId="9" w15:restartNumberingAfterBreak="0">
    <w:nsid w:val="4E1B97E4"/>
    <w:multiLevelType w:val="hybridMultilevel"/>
    <w:tmpl w:val="B3E6EFF6"/>
    <w:lvl w:ilvl="0" w:tplc="4EDA7936">
      <w:start w:val="1"/>
      <w:numFmt w:val="bullet"/>
      <w:lvlText w:val=""/>
      <w:lvlJc w:val="left"/>
      <w:pPr>
        <w:ind w:left="720" w:hanging="360"/>
      </w:pPr>
      <w:rPr>
        <w:rFonts w:ascii="Wingdings" w:hAnsi="Wingdings" w:hint="default"/>
      </w:rPr>
    </w:lvl>
    <w:lvl w:ilvl="1" w:tplc="8474E55A">
      <w:start w:val="1"/>
      <w:numFmt w:val="bullet"/>
      <w:lvlText w:val="o"/>
      <w:lvlJc w:val="left"/>
      <w:pPr>
        <w:ind w:left="1440" w:hanging="360"/>
      </w:pPr>
      <w:rPr>
        <w:rFonts w:ascii="Courier New" w:hAnsi="Courier New" w:hint="default"/>
      </w:rPr>
    </w:lvl>
    <w:lvl w:ilvl="2" w:tplc="2D58D2B0">
      <w:start w:val="1"/>
      <w:numFmt w:val="bullet"/>
      <w:lvlText w:val=""/>
      <w:lvlJc w:val="left"/>
      <w:pPr>
        <w:ind w:left="2160" w:hanging="360"/>
      </w:pPr>
      <w:rPr>
        <w:rFonts w:ascii="Wingdings" w:hAnsi="Wingdings" w:hint="default"/>
      </w:rPr>
    </w:lvl>
    <w:lvl w:ilvl="3" w:tplc="42041140">
      <w:start w:val="1"/>
      <w:numFmt w:val="bullet"/>
      <w:lvlText w:val=""/>
      <w:lvlJc w:val="left"/>
      <w:pPr>
        <w:ind w:left="2880" w:hanging="360"/>
      </w:pPr>
      <w:rPr>
        <w:rFonts w:ascii="Symbol" w:hAnsi="Symbol" w:hint="default"/>
      </w:rPr>
    </w:lvl>
    <w:lvl w:ilvl="4" w:tplc="1A66258C">
      <w:start w:val="1"/>
      <w:numFmt w:val="bullet"/>
      <w:lvlText w:val="o"/>
      <w:lvlJc w:val="left"/>
      <w:pPr>
        <w:ind w:left="3600" w:hanging="360"/>
      </w:pPr>
      <w:rPr>
        <w:rFonts w:ascii="Courier New" w:hAnsi="Courier New" w:hint="default"/>
      </w:rPr>
    </w:lvl>
    <w:lvl w:ilvl="5" w:tplc="B72A77F6">
      <w:start w:val="1"/>
      <w:numFmt w:val="bullet"/>
      <w:lvlText w:val=""/>
      <w:lvlJc w:val="left"/>
      <w:pPr>
        <w:ind w:left="4320" w:hanging="360"/>
      </w:pPr>
      <w:rPr>
        <w:rFonts w:ascii="Wingdings" w:hAnsi="Wingdings" w:hint="default"/>
      </w:rPr>
    </w:lvl>
    <w:lvl w:ilvl="6" w:tplc="A350DBE0">
      <w:start w:val="1"/>
      <w:numFmt w:val="bullet"/>
      <w:lvlText w:val=""/>
      <w:lvlJc w:val="left"/>
      <w:pPr>
        <w:ind w:left="5040" w:hanging="360"/>
      </w:pPr>
      <w:rPr>
        <w:rFonts w:ascii="Symbol" w:hAnsi="Symbol" w:hint="default"/>
      </w:rPr>
    </w:lvl>
    <w:lvl w:ilvl="7" w:tplc="AC722C8E">
      <w:start w:val="1"/>
      <w:numFmt w:val="bullet"/>
      <w:lvlText w:val="o"/>
      <w:lvlJc w:val="left"/>
      <w:pPr>
        <w:ind w:left="5760" w:hanging="360"/>
      </w:pPr>
      <w:rPr>
        <w:rFonts w:ascii="Courier New" w:hAnsi="Courier New" w:hint="default"/>
      </w:rPr>
    </w:lvl>
    <w:lvl w:ilvl="8" w:tplc="A8B6E4B0">
      <w:start w:val="1"/>
      <w:numFmt w:val="bullet"/>
      <w:lvlText w:val=""/>
      <w:lvlJc w:val="left"/>
      <w:pPr>
        <w:ind w:left="6480" w:hanging="360"/>
      </w:pPr>
      <w:rPr>
        <w:rFonts w:ascii="Wingdings" w:hAnsi="Wingdings" w:hint="default"/>
      </w:rPr>
    </w:lvl>
  </w:abstractNum>
  <w:abstractNum w:abstractNumId="10" w15:restartNumberingAfterBreak="0">
    <w:nsid w:val="555278E9"/>
    <w:multiLevelType w:val="hybridMultilevel"/>
    <w:tmpl w:val="C3400D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816541B"/>
    <w:multiLevelType w:val="hybridMultilevel"/>
    <w:tmpl w:val="38104AC0"/>
    <w:lvl w:ilvl="0" w:tplc="2F0C435C">
      <w:start w:val="1"/>
      <w:numFmt w:val="bullet"/>
      <w:lvlText w:val=""/>
      <w:lvlJc w:val="left"/>
      <w:pPr>
        <w:ind w:left="720" w:hanging="360"/>
      </w:pPr>
      <w:rPr>
        <w:rFonts w:ascii="Symbol" w:hAnsi="Symbol" w:hint="default"/>
      </w:rPr>
    </w:lvl>
    <w:lvl w:ilvl="1" w:tplc="B18018B0">
      <w:start w:val="1"/>
      <w:numFmt w:val="bullet"/>
      <w:lvlText w:val="o"/>
      <w:lvlJc w:val="left"/>
      <w:pPr>
        <w:ind w:left="1440" w:hanging="360"/>
      </w:pPr>
      <w:rPr>
        <w:rFonts w:ascii="Courier New" w:hAnsi="Courier New" w:hint="default"/>
      </w:rPr>
    </w:lvl>
    <w:lvl w:ilvl="2" w:tplc="84005B42">
      <w:start w:val="1"/>
      <w:numFmt w:val="bullet"/>
      <w:lvlText w:val=""/>
      <w:lvlJc w:val="left"/>
      <w:pPr>
        <w:ind w:left="2160" w:hanging="360"/>
      </w:pPr>
      <w:rPr>
        <w:rFonts w:ascii="Wingdings" w:hAnsi="Wingdings" w:hint="default"/>
      </w:rPr>
    </w:lvl>
    <w:lvl w:ilvl="3" w:tplc="4A40CE58">
      <w:start w:val="1"/>
      <w:numFmt w:val="bullet"/>
      <w:lvlText w:val=""/>
      <w:lvlJc w:val="left"/>
      <w:pPr>
        <w:ind w:left="2880" w:hanging="360"/>
      </w:pPr>
      <w:rPr>
        <w:rFonts w:ascii="Symbol" w:hAnsi="Symbol" w:hint="default"/>
      </w:rPr>
    </w:lvl>
    <w:lvl w:ilvl="4" w:tplc="AC6AF944">
      <w:start w:val="1"/>
      <w:numFmt w:val="bullet"/>
      <w:lvlText w:val="o"/>
      <w:lvlJc w:val="left"/>
      <w:pPr>
        <w:ind w:left="3600" w:hanging="360"/>
      </w:pPr>
      <w:rPr>
        <w:rFonts w:ascii="Courier New" w:hAnsi="Courier New" w:hint="default"/>
      </w:rPr>
    </w:lvl>
    <w:lvl w:ilvl="5" w:tplc="480A0098">
      <w:start w:val="1"/>
      <w:numFmt w:val="bullet"/>
      <w:lvlText w:val=""/>
      <w:lvlJc w:val="left"/>
      <w:pPr>
        <w:ind w:left="4320" w:hanging="360"/>
      </w:pPr>
      <w:rPr>
        <w:rFonts w:ascii="Wingdings" w:hAnsi="Wingdings" w:hint="default"/>
      </w:rPr>
    </w:lvl>
    <w:lvl w:ilvl="6" w:tplc="24D69BBA">
      <w:start w:val="1"/>
      <w:numFmt w:val="bullet"/>
      <w:lvlText w:val=""/>
      <w:lvlJc w:val="left"/>
      <w:pPr>
        <w:ind w:left="5040" w:hanging="360"/>
      </w:pPr>
      <w:rPr>
        <w:rFonts w:ascii="Symbol" w:hAnsi="Symbol" w:hint="default"/>
      </w:rPr>
    </w:lvl>
    <w:lvl w:ilvl="7" w:tplc="C1FC7EAE">
      <w:start w:val="1"/>
      <w:numFmt w:val="bullet"/>
      <w:lvlText w:val="o"/>
      <w:lvlJc w:val="left"/>
      <w:pPr>
        <w:ind w:left="5760" w:hanging="360"/>
      </w:pPr>
      <w:rPr>
        <w:rFonts w:ascii="Courier New" w:hAnsi="Courier New" w:hint="default"/>
      </w:rPr>
    </w:lvl>
    <w:lvl w:ilvl="8" w:tplc="66D46286">
      <w:start w:val="1"/>
      <w:numFmt w:val="bullet"/>
      <w:lvlText w:val=""/>
      <w:lvlJc w:val="left"/>
      <w:pPr>
        <w:ind w:left="6480" w:hanging="360"/>
      </w:pPr>
      <w:rPr>
        <w:rFonts w:ascii="Wingdings" w:hAnsi="Wingdings" w:hint="default"/>
      </w:rPr>
    </w:lvl>
  </w:abstractNum>
  <w:abstractNum w:abstractNumId="12" w15:restartNumberingAfterBreak="0">
    <w:nsid w:val="5BB57365"/>
    <w:multiLevelType w:val="hybridMultilevel"/>
    <w:tmpl w:val="52142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5C3D643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64FF7B99"/>
    <w:multiLevelType w:val="hybridMultilevel"/>
    <w:tmpl w:val="EE36260E"/>
    <w:lvl w:ilvl="0" w:tplc="38161F84">
      <w:start w:val="1"/>
      <w:numFmt w:val="bullet"/>
      <w:lvlText w:val=""/>
      <w:lvlJc w:val="left"/>
      <w:pPr>
        <w:ind w:left="720" w:hanging="360"/>
      </w:pPr>
      <w:rPr>
        <w:rFonts w:ascii="Symbol" w:hAnsi="Symbol" w:hint="default"/>
      </w:rPr>
    </w:lvl>
    <w:lvl w:ilvl="1" w:tplc="89E0D1EC">
      <w:start w:val="1"/>
      <w:numFmt w:val="bullet"/>
      <w:lvlText w:val="o"/>
      <w:lvlJc w:val="left"/>
      <w:pPr>
        <w:ind w:left="1440" w:hanging="360"/>
      </w:pPr>
      <w:rPr>
        <w:rFonts w:ascii="Courier New" w:hAnsi="Courier New" w:hint="default"/>
      </w:rPr>
    </w:lvl>
    <w:lvl w:ilvl="2" w:tplc="E46CC930">
      <w:start w:val="1"/>
      <w:numFmt w:val="bullet"/>
      <w:lvlText w:val=""/>
      <w:lvlJc w:val="left"/>
      <w:pPr>
        <w:ind w:left="2160" w:hanging="360"/>
      </w:pPr>
      <w:rPr>
        <w:rFonts w:ascii="Wingdings" w:hAnsi="Wingdings" w:hint="default"/>
      </w:rPr>
    </w:lvl>
    <w:lvl w:ilvl="3" w:tplc="C2085AF2">
      <w:start w:val="1"/>
      <w:numFmt w:val="bullet"/>
      <w:lvlText w:val=""/>
      <w:lvlJc w:val="left"/>
      <w:pPr>
        <w:ind w:left="2880" w:hanging="360"/>
      </w:pPr>
      <w:rPr>
        <w:rFonts w:ascii="Symbol" w:hAnsi="Symbol" w:hint="default"/>
      </w:rPr>
    </w:lvl>
    <w:lvl w:ilvl="4" w:tplc="6D12BE92">
      <w:start w:val="1"/>
      <w:numFmt w:val="bullet"/>
      <w:lvlText w:val="o"/>
      <w:lvlJc w:val="left"/>
      <w:pPr>
        <w:ind w:left="3600" w:hanging="360"/>
      </w:pPr>
      <w:rPr>
        <w:rFonts w:ascii="Courier New" w:hAnsi="Courier New" w:hint="default"/>
      </w:rPr>
    </w:lvl>
    <w:lvl w:ilvl="5" w:tplc="73C482CA">
      <w:start w:val="1"/>
      <w:numFmt w:val="bullet"/>
      <w:lvlText w:val=""/>
      <w:lvlJc w:val="left"/>
      <w:pPr>
        <w:ind w:left="4320" w:hanging="360"/>
      </w:pPr>
      <w:rPr>
        <w:rFonts w:ascii="Wingdings" w:hAnsi="Wingdings" w:hint="default"/>
      </w:rPr>
    </w:lvl>
    <w:lvl w:ilvl="6" w:tplc="FB5EE7A0">
      <w:start w:val="1"/>
      <w:numFmt w:val="bullet"/>
      <w:lvlText w:val=""/>
      <w:lvlJc w:val="left"/>
      <w:pPr>
        <w:ind w:left="5040" w:hanging="360"/>
      </w:pPr>
      <w:rPr>
        <w:rFonts w:ascii="Symbol" w:hAnsi="Symbol" w:hint="default"/>
      </w:rPr>
    </w:lvl>
    <w:lvl w:ilvl="7" w:tplc="ACBC14AE">
      <w:start w:val="1"/>
      <w:numFmt w:val="bullet"/>
      <w:lvlText w:val="o"/>
      <w:lvlJc w:val="left"/>
      <w:pPr>
        <w:ind w:left="5760" w:hanging="360"/>
      </w:pPr>
      <w:rPr>
        <w:rFonts w:ascii="Courier New" w:hAnsi="Courier New" w:hint="default"/>
      </w:rPr>
    </w:lvl>
    <w:lvl w:ilvl="8" w:tplc="9EE66080">
      <w:start w:val="1"/>
      <w:numFmt w:val="bullet"/>
      <w:lvlText w:val=""/>
      <w:lvlJc w:val="left"/>
      <w:pPr>
        <w:ind w:left="6480" w:hanging="360"/>
      </w:pPr>
      <w:rPr>
        <w:rFonts w:ascii="Wingdings" w:hAnsi="Wingdings" w:hint="default"/>
      </w:rPr>
    </w:lvl>
  </w:abstractNum>
  <w:abstractNum w:abstractNumId="15" w15:restartNumberingAfterBreak="0">
    <w:nsid w:val="676F4FFA"/>
    <w:multiLevelType w:val="hybridMultilevel"/>
    <w:tmpl w:val="C790852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6A9E7A29"/>
    <w:multiLevelType w:val="multilevel"/>
    <w:tmpl w:val="874C138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EF21006"/>
    <w:multiLevelType w:val="multilevel"/>
    <w:tmpl w:val="0809001F"/>
    <w:styleLink w:val="CurrentList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DF553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4542807">
    <w:abstractNumId w:val="3"/>
  </w:num>
  <w:num w:numId="2" w16cid:durableId="1884057771">
    <w:abstractNumId w:val="9"/>
  </w:num>
  <w:num w:numId="3" w16cid:durableId="1739476473">
    <w:abstractNumId w:val="6"/>
  </w:num>
  <w:num w:numId="4" w16cid:durableId="907038253">
    <w:abstractNumId w:val="14"/>
  </w:num>
  <w:num w:numId="5" w16cid:durableId="878080628">
    <w:abstractNumId w:val="8"/>
  </w:num>
  <w:num w:numId="6" w16cid:durableId="1908879780">
    <w:abstractNumId w:val="11"/>
  </w:num>
  <w:num w:numId="7" w16cid:durableId="1695227401">
    <w:abstractNumId w:val="12"/>
  </w:num>
  <w:num w:numId="8" w16cid:durableId="853690997">
    <w:abstractNumId w:val="2"/>
  </w:num>
  <w:num w:numId="9" w16cid:durableId="596452211">
    <w:abstractNumId w:val="15"/>
  </w:num>
  <w:num w:numId="10" w16cid:durableId="384762582">
    <w:abstractNumId w:val="1"/>
  </w:num>
  <w:num w:numId="11" w16cid:durableId="2139446525">
    <w:abstractNumId w:val="4"/>
  </w:num>
  <w:num w:numId="12" w16cid:durableId="1956714477">
    <w:abstractNumId w:val="16"/>
  </w:num>
  <w:num w:numId="13" w16cid:durableId="4870898">
    <w:abstractNumId w:val="7"/>
  </w:num>
  <w:num w:numId="14" w16cid:durableId="602222213">
    <w:abstractNumId w:val="10"/>
  </w:num>
  <w:num w:numId="15" w16cid:durableId="2140344139">
    <w:abstractNumId w:val="13"/>
  </w:num>
  <w:num w:numId="16" w16cid:durableId="2057318592">
    <w:abstractNumId w:val="18"/>
  </w:num>
  <w:num w:numId="17" w16cid:durableId="1603495048">
    <w:abstractNumId w:val="17"/>
  </w:num>
  <w:num w:numId="18" w16cid:durableId="2122527703">
    <w:abstractNumId w:val="0"/>
  </w:num>
  <w:num w:numId="19" w16cid:durableId="208595592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vtddz9n0v9t0efsx4p0tzor2px2aedravf&quot;&gt;My EndNote Library Copy (1)&lt;record-ids&gt;&lt;item&gt;1&lt;/item&gt;&lt;item&gt;2&lt;/item&gt;&lt;item&gt;3&lt;/item&gt;&lt;item&gt;4&lt;/item&gt;&lt;item&gt;5&lt;/item&gt;&lt;item&gt;6&lt;/item&gt;&lt;item&gt;7&lt;/item&gt;&lt;item&gt;8&lt;/item&gt;&lt;item&gt;9&lt;/item&gt;&lt;item&gt;10&lt;/item&gt;&lt;item&gt;12&lt;/item&gt;&lt;item&gt;13&lt;/item&gt;&lt;item&gt;14&lt;/item&gt;&lt;item&gt;15&lt;/item&gt;&lt;item&gt;16&lt;/item&gt;&lt;item&gt;17&lt;/item&gt;&lt;item&gt;19&lt;/item&gt;&lt;item&gt;20&lt;/item&gt;&lt;item&gt;21&lt;/item&gt;&lt;item&gt;22&lt;/item&gt;&lt;item&gt;23&lt;/item&gt;&lt;item&gt;24&lt;/item&gt;&lt;item&gt;27&lt;/item&gt;&lt;item&gt;28&lt;/item&gt;&lt;item&gt;29&lt;/item&gt;&lt;item&gt;31&lt;/item&gt;&lt;item&gt;32&lt;/item&gt;&lt;item&gt;33&lt;/item&gt;&lt;item&gt;34&lt;/item&gt;&lt;item&gt;35&lt;/item&gt;&lt;item&gt;36&lt;/item&gt;&lt;item&gt;37&lt;/item&gt;&lt;item&gt;38&lt;/item&gt;&lt;item&gt;39&lt;/item&gt;&lt;item&gt;40&lt;/item&gt;&lt;/record-ids&gt;&lt;/item&gt;&lt;/Libraries&gt;"/>
  </w:docVars>
  <w:rsids>
    <w:rsidRoot w:val="0055590B"/>
    <w:rsid w:val="0000016E"/>
    <w:rsid w:val="00000302"/>
    <w:rsid w:val="00001BCB"/>
    <w:rsid w:val="000026AA"/>
    <w:rsid w:val="0000291D"/>
    <w:rsid w:val="00004439"/>
    <w:rsid w:val="000057DC"/>
    <w:rsid w:val="000059CA"/>
    <w:rsid w:val="00007776"/>
    <w:rsid w:val="000078B3"/>
    <w:rsid w:val="00011B64"/>
    <w:rsid w:val="000126B8"/>
    <w:rsid w:val="00013299"/>
    <w:rsid w:val="00013307"/>
    <w:rsid w:val="00013BAC"/>
    <w:rsid w:val="00014232"/>
    <w:rsid w:val="000142FD"/>
    <w:rsid w:val="0001453E"/>
    <w:rsid w:val="00015DBE"/>
    <w:rsid w:val="000168EE"/>
    <w:rsid w:val="00016BD6"/>
    <w:rsid w:val="00016FCE"/>
    <w:rsid w:val="0001770C"/>
    <w:rsid w:val="00017814"/>
    <w:rsid w:val="00017F88"/>
    <w:rsid w:val="000220EA"/>
    <w:rsid w:val="0002218E"/>
    <w:rsid w:val="00022395"/>
    <w:rsid w:val="00022D68"/>
    <w:rsid w:val="000230AF"/>
    <w:rsid w:val="00023B52"/>
    <w:rsid w:val="00023F44"/>
    <w:rsid w:val="00024E0B"/>
    <w:rsid w:val="00025371"/>
    <w:rsid w:val="000259DF"/>
    <w:rsid w:val="00025C9C"/>
    <w:rsid w:val="00025EF7"/>
    <w:rsid w:val="00026C6D"/>
    <w:rsid w:val="000273CF"/>
    <w:rsid w:val="00030FCD"/>
    <w:rsid w:val="000325DA"/>
    <w:rsid w:val="000336B4"/>
    <w:rsid w:val="00034C74"/>
    <w:rsid w:val="00034EC4"/>
    <w:rsid w:val="00035D6B"/>
    <w:rsid w:val="00037B47"/>
    <w:rsid w:val="000407DC"/>
    <w:rsid w:val="000410D5"/>
    <w:rsid w:val="00042E03"/>
    <w:rsid w:val="0004436B"/>
    <w:rsid w:val="000452F8"/>
    <w:rsid w:val="00045B3E"/>
    <w:rsid w:val="00047CA0"/>
    <w:rsid w:val="00051598"/>
    <w:rsid w:val="00051746"/>
    <w:rsid w:val="00052A3F"/>
    <w:rsid w:val="000547DC"/>
    <w:rsid w:val="00057117"/>
    <w:rsid w:val="00057938"/>
    <w:rsid w:val="00057D49"/>
    <w:rsid w:val="00057EA8"/>
    <w:rsid w:val="0006193F"/>
    <w:rsid w:val="000623C6"/>
    <w:rsid w:val="00062D71"/>
    <w:rsid w:val="0006462F"/>
    <w:rsid w:val="000649A8"/>
    <w:rsid w:val="00064C5B"/>
    <w:rsid w:val="0006553A"/>
    <w:rsid w:val="00067070"/>
    <w:rsid w:val="00067C49"/>
    <w:rsid w:val="00071E7D"/>
    <w:rsid w:val="00072A32"/>
    <w:rsid w:val="00072D47"/>
    <w:rsid w:val="000734A8"/>
    <w:rsid w:val="00073EB4"/>
    <w:rsid w:val="000743F3"/>
    <w:rsid w:val="0007480B"/>
    <w:rsid w:val="000748D6"/>
    <w:rsid w:val="00074FAE"/>
    <w:rsid w:val="00076570"/>
    <w:rsid w:val="00081B6E"/>
    <w:rsid w:val="00084259"/>
    <w:rsid w:val="00086E00"/>
    <w:rsid w:val="00087115"/>
    <w:rsid w:val="00087906"/>
    <w:rsid w:val="000903EE"/>
    <w:rsid w:val="00090DE0"/>
    <w:rsid w:val="00091A5A"/>
    <w:rsid w:val="0009300C"/>
    <w:rsid w:val="0009386F"/>
    <w:rsid w:val="00093DB9"/>
    <w:rsid w:val="000955BF"/>
    <w:rsid w:val="000955EB"/>
    <w:rsid w:val="000956DD"/>
    <w:rsid w:val="00096DA8"/>
    <w:rsid w:val="00097255"/>
    <w:rsid w:val="000A008A"/>
    <w:rsid w:val="000A03DA"/>
    <w:rsid w:val="000A140B"/>
    <w:rsid w:val="000A27F6"/>
    <w:rsid w:val="000A2EC7"/>
    <w:rsid w:val="000A4A46"/>
    <w:rsid w:val="000A554D"/>
    <w:rsid w:val="000A6DA7"/>
    <w:rsid w:val="000B20C3"/>
    <w:rsid w:val="000B5BAC"/>
    <w:rsid w:val="000B6FFC"/>
    <w:rsid w:val="000B7E9D"/>
    <w:rsid w:val="000C047F"/>
    <w:rsid w:val="000C1101"/>
    <w:rsid w:val="000C1617"/>
    <w:rsid w:val="000C24A0"/>
    <w:rsid w:val="000C3827"/>
    <w:rsid w:val="000C40D0"/>
    <w:rsid w:val="000C4993"/>
    <w:rsid w:val="000C6BF5"/>
    <w:rsid w:val="000C78C2"/>
    <w:rsid w:val="000D02D4"/>
    <w:rsid w:val="000D0CF4"/>
    <w:rsid w:val="000D3738"/>
    <w:rsid w:val="000D3DEF"/>
    <w:rsid w:val="000D3F36"/>
    <w:rsid w:val="000D4A1E"/>
    <w:rsid w:val="000D4B6B"/>
    <w:rsid w:val="000D6A70"/>
    <w:rsid w:val="000D6FC9"/>
    <w:rsid w:val="000E062E"/>
    <w:rsid w:val="000E1A07"/>
    <w:rsid w:val="000E33D5"/>
    <w:rsid w:val="000E40D3"/>
    <w:rsid w:val="000E4734"/>
    <w:rsid w:val="000E523E"/>
    <w:rsid w:val="000F23F0"/>
    <w:rsid w:val="000F331B"/>
    <w:rsid w:val="000F3BBD"/>
    <w:rsid w:val="000F5967"/>
    <w:rsid w:val="000F6AFD"/>
    <w:rsid w:val="000F70E0"/>
    <w:rsid w:val="000F73D6"/>
    <w:rsid w:val="000F7CF6"/>
    <w:rsid w:val="00100D50"/>
    <w:rsid w:val="00102073"/>
    <w:rsid w:val="001032FA"/>
    <w:rsid w:val="001037CF"/>
    <w:rsid w:val="00104AB4"/>
    <w:rsid w:val="00104E7E"/>
    <w:rsid w:val="00106686"/>
    <w:rsid w:val="00106ECD"/>
    <w:rsid w:val="0011026A"/>
    <w:rsid w:val="00110435"/>
    <w:rsid w:val="00114267"/>
    <w:rsid w:val="00114FE1"/>
    <w:rsid w:val="00115012"/>
    <w:rsid w:val="00116B65"/>
    <w:rsid w:val="00116DE2"/>
    <w:rsid w:val="001174D3"/>
    <w:rsid w:val="00117D07"/>
    <w:rsid w:val="0012127B"/>
    <w:rsid w:val="00121ACF"/>
    <w:rsid w:val="00123989"/>
    <w:rsid w:val="00124A22"/>
    <w:rsid w:val="00125EFE"/>
    <w:rsid w:val="0012652C"/>
    <w:rsid w:val="0013034C"/>
    <w:rsid w:val="00130699"/>
    <w:rsid w:val="00130B11"/>
    <w:rsid w:val="00130D32"/>
    <w:rsid w:val="001331AC"/>
    <w:rsid w:val="0013486A"/>
    <w:rsid w:val="001353C7"/>
    <w:rsid w:val="00135CE7"/>
    <w:rsid w:val="001363C4"/>
    <w:rsid w:val="001371B9"/>
    <w:rsid w:val="00137FB1"/>
    <w:rsid w:val="00140D9A"/>
    <w:rsid w:val="00144AD8"/>
    <w:rsid w:val="00145BDE"/>
    <w:rsid w:val="0014620E"/>
    <w:rsid w:val="00146894"/>
    <w:rsid w:val="001468DE"/>
    <w:rsid w:val="00146B12"/>
    <w:rsid w:val="00146F03"/>
    <w:rsid w:val="00150C18"/>
    <w:rsid w:val="00151816"/>
    <w:rsid w:val="00151F33"/>
    <w:rsid w:val="001534A0"/>
    <w:rsid w:val="0015351D"/>
    <w:rsid w:val="00153B44"/>
    <w:rsid w:val="00153C45"/>
    <w:rsid w:val="0015502F"/>
    <w:rsid w:val="00155057"/>
    <w:rsid w:val="00155661"/>
    <w:rsid w:val="001566A3"/>
    <w:rsid w:val="00157916"/>
    <w:rsid w:val="00157B79"/>
    <w:rsid w:val="00157C73"/>
    <w:rsid w:val="0016203D"/>
    <w:rsid w:val="001622EF"/>
    <w:rsid w:val="001623A4"/>
    <w:rsid w:val="00162D0C"/>
    <w:rsid w:val="00163AEA"/>
    <w:rsid w:val="00164499"/>
    <w:rsid w:val="0016486D"/>
    <w:rsid w:val="00164B14"/>
    <w:rsid w:val="001655FF"/>
    <w:rsid w:val="00165E98"/>
    <w:rsid w:val="0016664B"/>
    <w:rsid w:val="00166697"/>
    <w:rsid w:val="0016764F"/>
    <w:rsid w:val="001702EC"/>
    <w:rsid w:val="00170E96"/>
    <w:rsid w:val="001713B1"/>
    <w:rsid w:val="00171799"/>
    <w:rsid w:val="001718CC"/>
    <w:rsid w:val="00172ED2"/>
    <w:rsid w:val="001739D1"/>
    <w:rsid w:val="001753BE"/>
    <w:rsid w:val="001753C9"/>
    <w:rsid w:val="00176FF7"/>
    <w:rsid w:val="00180944"/>
    <w:rsid w:val="00181352"/>
    <w:rsid w:val="00181854"/>
    <w:rsid w:val="00181F40"/>
    <w:rsid w:val="00183D08"/>
    <w:rsid w:val="0018439E"/>
    <w:rsid w:val="00185042"/>
    <w:rsid w:val="00185199"/>
    <w:rsid w:val="00186330"/>
    <w:rsid w:val="00187691"/>
    <w:rsid w:val="0018795B"/>
    <w:rsid w:val="001900AB"/>
    <w:rsid w:val="001913EE"/>
    <w:rsid w:val="001921D7"/>
    <w:rsid w:val="00192DD8"/>
    <w:rsid w:val="00193192"/>
    <w:rsid w:val="00193C3A"/>
    <w:rsid w:val="001949B4"/>
    <w:rsid w:val="00196362"/>
    <w:rsid w:val="0019718A"/>
    <w:rsid w:val="001A02AA"/>
    <w:rsid w:val="001A10D7"/>
    <w:rsid w:val="001A16F6"/>
    <w:rsid w:val="001A1858"/>
    <w:rsid w:val="001A1F69"/>
    <w:rsid w:val="001A3429"/>
    <w:rsid w:val="001A3723"/>
    <w:rsid w:val="001A5215"/>
    <w:rsid w:val="001A7E00"/>
    <w:rsid w:val="001B09AC"/>
    <w:rsid w:val="001B0B5B"/>
    <w:rsid w:val="001B0F6C"/>
    <w:rsid w:val="001B1B21"/>
    <w:rsid w:val="001B3E52"/>
    <w:rsid w:val="001B3FE7"/>
    <w:rsid w:val="001B4482"/>
    <w:rsid w:val="001B460E"/>
    <w:rsid w:val="001B5351"/>
    <w:rsid w:val="001B5568"/>
    <w:rsid w:val="001B6E40"/>
    <w:rsid w:val="001B7279"/>
    <w:rsid w:val="001B7442"/>
    <w:rsid w:val="001B7E45"/>
    <w:rsid w:val="001C0078"/>
    <w:rsid w:val="001C1769"/>
    <w:rsid w:val="001C38AA"/>
    <w:rsid w:val="001C4D16"/>
    <w:rsid w:val="001C4DFF"/>
    <w:rsid w:val="001C7036"/>
    <w:rsid w:val="001C7C6D"/>
    <w:rsid w:val="001D03BA"/>
    <w:rsid w:val="001D29B0"/>
    <w:rsid w:val="001D2CCE"/>
    <w:rsid w:val="001D30EA"/>
    <w:rsid w:val="001D47DA"/>
    <w:rsid w:val="001D54DC"/>
    <w:rsid w:val="001D591F"/>
    <w:rsid w:val="001D67D4"/>
    <w:rsid w:val="001E08C3"/>
    <w:rsid w:val="001E2709"/>
    <w:rsid w:val="001E4443"/>
    <w:rsid w:val="001E4C5E"/>
    <w:rsid w:val="001E50BB"/>
    <w:rsid w:val="001E514B"/>
    <w:rsid w:val="001E5EDE"/>
    <w:rsid w:val="001E6F93"/>
    <w:rsid w:val="001E7442"/>
    <w:rsid w:val="001F0132"/>
    <w:rsid w:val="001F1C25"/>
    <w:rsid w:val="001F24E3"/>
    <w:rsid w:val="001F327D"/>
    <w:rsid w:val="001F51E0"/>
    <w:rsid w:val="001F586A"/>
    <w:rsid w:val="001F62C4"/>
    <w:rsid w:val="001F75D0"/>
    <w:rsid w:val="001F7845"/>
    <w:rsid w:val="00200A7B"/>
    <w:rsid w:val="00201976"/>
    <w:rsid w:val="00202948"/>
    <w:rsid w:val="00202F5B"/>
    <w:rsid w:val="002039CF"/>
    <w:rsid w:val="00203C7C"/>
    <w:rsid w:val="00204774"/>
    <w:rsid w:val="00204C49"/>
    <w:rsid w:val="0020666F"/>
    <w:rsid w:val="00206A68"/>
    <w:rsid w:val="00206E33"/>
    <w:rsid w:val="00210667"/>
    <w:rsid w:val="002128C5"/>
    <w:rsid w:val="002142ED"/>
    <w:rsid w:val="002175B1"/>
    <w:rsid w:val="00222018"/>
    <w:rsid w:val="002232B5"/>
    <w:rsid w:val="00223D30"/>
    <w:rsid w:val="00224EC9"/>
    <w:rsid w:val="002254C4"/>
    <w:rsid w:val="00227C4E"/>
    <w:rsid w:val="002310BC"/>
    <w:rsid w:val="00232EBD"/>
    <w:rsid w:val="002338DE"/>
    <w:rsid w:val="00235E19"/>
    <w:rsid w:val="00236C51"/>
    <w:rsid w:val="0023788F"/>
    <w:rsid w:val="0024340B"/>
    <w:rsid w:val="0024456B"/>
    <w:rsid w:val="00246135"/>
    <w:rsid w:val="0024673C"/>
    <w:rsid w:val="00246794"/>
    <w:rsid w:val="00247D08"/>
    <w:rsid w:val="0025184F"/>
    <w:rsid w:val="002522B1"/>
    <w:rsid w:val="00252A83"/>
    <w:rsid w:val="00252BBF"/>
    <w:rsid w:val="00252D81"/>
    <w:rsid w:val="0025305E"/>
    <w:rsid w:val="002535EA"/>
    <w:rsid w:val="002558B3"/>
    <w:rsid w:val="00255EB0"/>
    <w:rsid w:val="00257D7A"/>
    <w:rsid w:val="00257F9B"/>
    <w:rsid w:val="00260806"/>
    <w:rsid w:val="0026091D"/>
    <w:rsid w:val="002626C2"/>
    <w:rsid w:val="00263E89"/>
    <w:rsid w:val="00264D2A"/>
    <w:rsid w:val="002663E3"/>
    <w:rsid w:val="00267B36"/>
    <w:rsid w:val="00267D01"/>
    <w:rsid w:val="0026D69C"/>
    <w:rsid w:val="002707AF"/>
    <w:rsid w:val="002722D1"/>
    <w:rsid w:val="002726B3"/>
    <w:rsid w:val="00272E2F"/>
    <w:rsid w:val="002756E3"/>
    <w:rsid w:val="002770F9"/>
    <w:rsid w:val="00277D0D"/>
    <w:rsid w:val="00280245"/>
    <w:rsid w:val="0028045B"/>
    <w:rsid w:val="00280673"/>
    <w:rsid w:val="00280985"/>
    <w:rsid w:val="0028240D"/>
    <w:rsid w:val="00283CB0"/>
    <w:rsid w:val="00284F04"/>
    <w:rsid w:val="00292141"/>
    <w:rsid w:val="00294860"/>
    <w:rsid w:val="00294A08"/>
    <w:rsid w:val="002958A6"/>
    <w:rsid w:val="00295B94"/>
    <w:rsid w:val="002979EB"/>
    <w:rsid w:val="002A1504"/>
    <w:rsid w:val="002A1A1F"/>
    <w:rsid w:val="002A2F08"/>
    <w:rsid w:val="002A317F"/>
    <w:rsid w:val="002A5138"/>
    <w:rsid w:val="002A567C"/>
    <w:rsid w:val="002B0540"/>
    <w:rsid w:val="002B0DD3"/>
    <w:rsid w:val="002B1DC4"/>
    <w:rsid w:val="002B2B38"/>
    <w:rsid w:val="002B2C57"/>
    <w:rsid w:val="002B3576"/>
    <w:rsid w:val="002B3E4D"/>
    <w:rsid w:val="002B47B9"/>
    <w:rsid w:val="002B5277"/>
    <w:rsid w:val="002B6122"/>
    <w:rsid w:val="002B655D"/>
    <w:rsid w:val="002B6A68"/>
    <w:rsid w:val="002C0AF5"/>
    <w:rsid w:val="002C14DA"/>
    <w:rsid w:val="002C1EC7"/>
    <w:rsid w:val="002C2C85"/>
    <w:rsid w:val="002C383F"/>
    <w:rsid w:val="002C3A7E"/>
    <w:rsid w:val="002C4ABB"/>
    <w:rsid w:val="002C4B2C"/>
    <w:rsid w:val="002C4ED0"/>
    <w:rsid w:val="002C6131"/>
    <w:rsid w:val="002C72C9"/>
    <w:rsid w:val="002D01A3"/>
    <w:rsid w:val="002D16C1"/>
    <w:rsid w:val="002D2220"/>
    <w:rsid w:val="002D2670"/>
    <w:rsid w:val="002D2A6D"/>
    <w:rsid w:val="002D470B"/>
    <w:rsid w:val="002D6FC7"/>
    <w:rsid w:val="002D7FCF"/>
    <w:rsid w:val="002E1A04"/>
    <w:rsid w:val="002E29B8"/>
    <w:rsid w:val="002E3B39"/>
    <w:rsid w:val="002E7400"/>
    <w:rsid w:val="002F0218"/>
    <w:rsid w:val="002F021B"/>
    <w:rsid w:val="002F0336"/>
    <w:rsid w:val="002F0C16"/>
    <w:rsid w:val="002F1E06"/>
    <w:rsid w:val="002F2464"/>
    <w:rsid w:val="002F2472"/>
    <w:rsid w:val="002F56C5"/>
    <w:rsid w:val="002F67B6"/>
    <w:rsid w:val="002F680A"/>
    <w:rsid w:val="002F7F2F"/>
    <w:rsid w:val="00300C8A"/>
    <w:rsid w:val="0030116E"/>
    <w:rsid w:val="0030229F"/>
    <w:rsid w:val="0030290E"/>
    <w:rsid w:val="00303EC9"/>
    <w:rsid w:val="00305F16"/>
    <w:rsid w:val="00306560"/>
    <w:rsid w:val="00306BEF"/>
    <w:rsid w:val="00306C38"/>
    <w:rsid w:val="0030758F"/>
    <w:rsid w:val="00307995"/>
    <w:rsid w:val="00307D13"/>
    <w:rsid w:val="00307D2B"/>
    <w:rsid w:val="00311041"/>
    <w:rsid w:val="00312A6B"/>
    <w:rsid w:val="00313889"/>
    <w:rsid w:val="003145FE"/>
    <w:rsid w:val="00316507"/>
    <w:rsid w:val="0031680C"/>
    <w:rsid w:val="00316C72"/>
    <w:rsid w:val="0031728D"/>
    <w:rsid w:val="003201BE"/>
    <w:rsid w:val="00320586"/>
    <w:rsid w:val="003205C2"/>
    <w:rsid w:val="00320723"/>
    <w:rsid w:val="00323D48"/>
    <w:rsid w:val="00326A30"/>
    <w:rsid w:val="003272B0"/>
    <w:rsid w:val="00327FCD"/>
    <w:rsid w:val="0033153D"/>
    <w:rsid w:val="00333A6E"/>
    <w:rsid w:val="00333C1B"/>
    <w:rsid w:val="00333C38"/>
    <w:rsid w:val="00334587"/>
    <w:rsid w:val="003352CC"/>
    <w:rsid w:val="00337036"/>
    <w:rsid w:val="00340387"/>
    <w:rsid w:val="00340D08"/>
    <w:rsid w:val="00340F10"/>
    <w:rsid w:val="00341405"/>
    <w:rsid w:val="00341A2B"/>
    <w:rsid w:val="003448A3"/>
    <w:rsid w:val="00346044"/>
    <w:rsid w:val="00347425"/>
    <w:rsid w:val="00347B9E"/>
    <w:rsid w:val="00347C8D"/>
    <w:rsid w:val="00347CF3"/>
    <w:rsid w:val="0035037B"/>
    <w:rsid w:val="003509C4"/>
    <w:rsid w:val="00350CBA"/>
    <w:rsid w:val="003516BE"/>
    <w:rsid w:val="003518EE"/>
    <w:rsid w:val="0035338D"/>
    <w:rsid w:val="003533DD"/>
    <w:rsid w:val="00353F3E"/>
    <w:rsid w:val="0035543A"/>
    <w:rsid w:val="003556EF"/>
    <w:rsid w:val="003558E3"/>
    <w:rsid w:val="00355A2A"/>
    <w:rsid w:val="00357B7F"/>
    <w:rsid w:val="00357CAB"/>
    <w:rsid w:val="0036065B"/>
    <w:rsid w:val="00360D5F"/>
    <w:rsid w:val="003636BB"/>
    <w:rsid w:val="0036525A"/>
    <w:rsid w:val="003709CE"/>
    <w:rsid w:val="0037173C"/>
    <w:rsid w:val="00371CF2"/>
    <w:rsid w:val="00371EFC"/>
    <w:rsid w:val="00372B16"/>
    <w:rsid w:val="00373016"/>
    <w:rsid w:val="003740C7"/>
    <w:rsid w:val="0037448A"/>
    <w:rsid w:val="00374900"/>
    <w:rsid w:val="003758EB"/>
    <w:rsid w:val="00376C51"/>
    <w:rsid w:val="00380623"/>
    <w:rsid w:val="0038073F"/>
    <w:rsid w:val="00380A07"/>
    <w:rsid w:val="003820BE"/>
    <w:rsid w:val="00383279"/>
    <w:rsid w:val="00383D59"/>
    <w:rsid w:val="0038591F"/>
    <w:rsid w:val="00391409"/>
    <w:rsid w:val="003920A6"/>
    <w:rsid w:val="00392484"/>
    <w:rsid w:val="00393B85"/>
    <w:rsid w:val="00394BD4"/>
    <w:rsid w:val="00394F31"/>
    <w:rsid w:val="0039592C"/>
    <w:rsid w:val="0039669E"/>
    <w:rsid w:val="00397E78"/>
    <w:rsid w:val="003A0255"/>
    <w:rsid w:val="003A0EC8"/>
    <w:rsid w:val="003A1B31"/>
    <w:rsid w:val="003A3026"/>
    <w:rsid w:val="003A32BF"/>
    <w:rsid w:val="003A36A4"/>
    <w:rsid w:val="003A39F8"/>
    <w:rsid w:val="003A45D4"/>
    <w:rsid w:val="003A46F2"/>
    <w:rsid w:val="003A6A9D"/>
    <w:rsid w:val="003A7950"/>
    <w:rsid w:val="003B3DB9"/>
    <w:rsid w:val="003B459C"/>
    <w:rsid w:val="003B5721"/>
    <w:rsid w:val="003B5FD0"/>
    <w:rsid w:val="003B6FD5"/>
    <w:rsid w:val="003C0532"/>
    <w:rsid w:val="003C0ECA"/>
    <w:rsid w:val="003C1A61"/>
    <w:rsid w:val="003C2067"/>
    <w:rsid w:val="003C2657"/>
    <w:rsid w:val="003C3880"/>
    <w:rsid w:val="003C45B0"/>
    <w:rsid w:val="003C4801"/>
    <w:rsid w:val="003C503D"/>
    <w:rsid w:val="003C5185"/>
    <w:rsid w:val="003C5728"/>
    <w:rsid w:val="003C663A"/>
    <w:rsid w:val="003C6906"/>
    <w:rsid w:val="003C7626"/>
    <w:rsid w:val="003D024B"/>
    <w:rsid w:val="003D049C"/>
    <w:rsid w:val="003D37ED"/>
    <w:rsid w:val="003D646C"/>
    <w:rsid w:val="003D67DD"/>
    <w:rsid w:val="003D77B9"/>
    <w:rsid w:val="003E05BD"/>
    <w:rsid w:val="003E0C2C"/>
    <w:rsid w:val="003E34E2"/>
    <w:rsid w:val="003E4E4C"/>
    <w:rsid w:val="003E5210"/>
    <w:rsid w:val="003E5756"/>
    <w:rsid w:val="003E6745"/>
    <w:rsid w:val="003F165C"/>
    <w:rsid w:val="003F242F"/>
    <w:rsid w:val="003F3199"/>
    <w:rsid w:val="003F68F3"/>
    <w:rsid w:val="003F6A45"/>
    <w:rsid w:val="003F79D1"/>
    <w:rsid w:val="00401274"/>
    <w:rsid w:val="00402AD9"/>
    <w:rsid w:val="0040302B"/>
    <w:rsid w:val="00403F07"/>
    <w:rsid w:val="004049CC"/>
    <w:rsid w:val="00404A9E"/>
    <w:rsid w:val="00404EAC"/>
    <w:rsid w:val="00404F8E"/>
    <w:rsid w:val="00406889"/>
    <w:rsid w:val="00406E73"/>
    <w:rsid w:val="00407991"/>
    <w:rsid w:val="00410026"/>
    <w:rsid w:val="0041036F"/>
    <w:rsid w:val="00410CD0"/>
    <w:rsid w:val="00411FA0"/>
    <w:rsid w:val="0041339F"/>
    <w:rsid w:val="004140D7"/>
    <w:rsid w:val="00416ACE"/>
    <w:rsid w:val="004201F1"/>
    <w:rsid w:val="0042022F"/>
    <w:rsid w:val="00420A0C"/>
    <w:rsid w:val="00420DA1"/>
    <w:rsid w:val="00421866"/>
    <w:rsid w:val="00424277"/>
    <w:rsid w:val="004242F3"/>
    <w:rsid w:val="00424660"/>
    <w:rsid w:val="00424F60"/>
    <w:rsid w:val="00426066"/>
    <w:rsid w:val="0042652C"/>
    <w:rsid w:val="004273B4"/>
    <w:rsid w:val="00431210"/>
    <w:rsid w:val="00432806"/>
    <w:rsid w:val="0043339F"/>
    <w:rsid w:val="004337E7"/>
    <w:rsid w:val="00435E6F"/>
    <w:rsid w:val="0043615D"/>
    <w:rsid w:val="0043699F"/>
    <w:rsid w:val="004379D3"/>
    <w:rsid w:val="00437CA6"/>
    <w:rsid w:val="004401A0"/>
    <w:rsid w:val="00441ADE"/>
    <w:rsid w:val="00442268"/>
    <w:rsid w:val="004440E4"/>
    <w:rsid w:val="0044555E"/>
    <w:rsid w:val="00445CBA"/>
    <w:rsid w:val="00446EDC"/>
    <w:rsid w:val="00450C2F"/>
    <w:rsid w:val="00450D36"/>
    <w:rsid w:val="00451322"/>
    <w:rsid w:val="00451424"/>
    <w:rsid w:val="004515DF"/>
    <w:rsid w:val="00451686"/>
    <w:rsid w:val="00451FF1"/>
    <w:rsid w:val="00452CCC"/>
    <w:rsid w:val="00453320"/>
    <w:rsid w:val="004538B3"/>
    <w:rsid w:val="00453993"/>
    <w:rsid w:val="00453C5E"/>
    <w:rsid w:val="0045572F"/>
    <w:rsid w:val="004565D8"/>
    <w:rsid w:val="00456F7E"/>
    <w:rsid w:val="004600A1"/>
    <w:rsid w:val="00460A75"/>
    <w:rsid w:val="00460FE5"/>
    <w:rsid w:val="00465F9B"/>
    <w:rsid w:val="00466117"/>
    <w:rsid w:val="00466441"/>
    <w:rsid w:val="00466B44"/>
    <w:rsid w:val="00467930"/>
    <w:rsid w:val="0046797C"/>
    <w:rsid w:val="00472BC1"/>
    <w:rsid w:val="00473148"/>
    <w:rsid w:val="004806E6"/>
    <w:rsid w:val="00480DAB"/>
    <w:rsid w:val="004811E4"/>
    <w:rsid w:val="00483B3A"/>
    <w:rsid w:val="0048468A"/>
    <w:rsid w:val="004852CE"/>
    <w:rsid w:val="00485A7E"/>
    <w:rsid w:val="0048623B"/>
    <w:rsid w:val="00490614"/>
    <w:rsid w:val="004909F3"/>
    <w:rsid w:val="00490C09"/>
    <w:rsid w:val="00491650"/>
    <w:rsid w:val="00493DB7"/>
    <w:rsid w:val="00494EA4"/>
    <w:rsid w:val="004A082A"/>
    <w:rsid w:val="004A176D"/>
    <w:rsid w:val="004A1EFA"/>
    <w:rsid w:val="004A36C3"/>
    <w:rsid w:val="004A4540"/>
    <w:rsid w:val="004A4ECE"/>
    <w:rsid w:val="004A5B9A"/>
    <w:rsid w:val="004A6045"/>
    <w:rsid w:val="004A6681"/>
    <w:rsid w:val="004A7290"/>
    <w:rsid w:val="004B0F0D"/>
    <w:rsid w:val="004B1281"/>
    <w:rsid w:val="004B287E"/>
    <w:rsid w:val="004B2DDD"/>
    <w:rsid w:val="004B3C89"/>
    <w:rsid w:val="004B3CBD"/>
    <w:rsid w:val="004B42B9"/>
    <w:rsid w:val="004B46C9"/>
    <w:rsid w:val="004B4F5B"/>
    <w:rsid w:val="004B5D86"/>
    <w:rsid w:val="004B7B3E"/>
    <w:rsid w:val="004C1427"/>
    <w:rsid w:val="004C1EA3"/>
    <w:rsid w:val="004C2EDD"/>
    <w:rsid w:val="004C5090"/>
    <w:rsid w:val="004C5B94"/>
    <w:rsid w:val="004C5EBE"/>
    <w:rsid w:val="004C6E5F"/>
    <w:rsid w:val="004C77F6"/>
    <w:rsid w:val="004D0DAB"/>
    <w:rsid w:val="004D1C0A"/>
    <w:rsid w:val="004D3032"/>
    <w:rsid w:val="004D3A25"/>
    <w:rsid w:val="004D42FA"/>
    <w:rsid w:val="004D49A4"/>
    <w:rsid w:val="004D59EA"/>
    <w:rsid w:val="004D6AD2"/>
    <w:rsid w:val="004D6BD0"/>
    <w:rsid w:val="004D747E"/>
    <w:rsid w:val="004D7F6F"/>
    <w:rsid w:val="004E1095"/>
    <w:rsid w:val="004E157F"/>
    <w:rsid w:val="004E188F"/>
    <w:rsid w:val="004E1FA2"/>
    <w:rsid w:val="004E215B"/>
    <w:rsid w:val="004E40A4"/>
    <w:rsid w:val="004E4150"/>
    <w:rsid w:val="004E5135"/>
    <w:rsid w:val="004E74AF"/>
    <w:rsid w:val="004E7D7E"/>
    <w:rsid w:val="004F0353"/>
    <w:rsid w:val="004F170E"/>
    <w:rsid w:val="004F2794"/>
    <w:rsid w:val="004F49EF"/>
    <w:rsid w:val="004F7A2E"/>
    <w:rsid w:val="004F7A94"/>
    <w:rsid w:val="00501708"/>
    <w:rsid w:val="00502B7A"/>
    <w:rsid w:val="005032B7"/>
    <w:rsid w:val="005040D0"/>
    <w:rsid w:val="005056E4"/>
    <w:rsid w:val="00505B65"/>
    <w:rsid w:val="00505ED6"/>
    <w:rsid w:val="005060C8"/>
    <w:rsid w:val="00506999"/>
    <w:rsid w:val="00506F88"/>
    <w:rsid w:val="005101D3"/>
    <w:rsid w:val="00510DE5"/>
    <w:rsid w:val="00513B4E"/>
    <w:rsid w:val="005144B0"/>
    <w:rsid w:val="00515BAA"/>
    <w:rsid w:val="005200E6"/>
    <w:rsid w:val="005202E1"/>
    <w:rsid w:val="0052040D"/>
    <w:rsid w:val="0052093A"/>
    <w:rsid w:val="005214C8"/>
    <w:rsid w:val="00521FBA"/>
    <w:rsid w:val="00522FC3"/>
    <w:rsid w:val="00525316"/>
    <w:rsid w:val="00525F36"/>
    <w:rsid w:val="0052638F"/>
    <w:rsid w:val="005263E3"/>
    <w:rsid w:val="0052733D"/>
    <w:rsid w:val="005274E2"/>
    <w:rsid w:val="005279D5"/>
    <w:rsid w:val="00527C00"/>
    <w:rsid w:val="0053007D"/>
    <w:rsid w:val="00531007"/>
    <w:rsid w:val="00532C05"/>
    <w:rsid w:val="005349E4"/>
    <w:rsid w:val="005352BF"/>
    <w:rsid w:val="005362B5"/>
    <w:rsid w:val="005365C2"/>
    <w:rsid w:val="005368E7"/>
    <w:rsid w:val="00536F14"/>
    <w:rsid w:val="005370AC"/>
    <w:rsid w:val="0053715D"/>
    <w:rsid w:val="00537414"/>
    <w:rsid w:val="0054104D"/>
    <w:rsid w:val="005426FE"/>
    <w:rsid w:val="00544543"/>
    <w:rsid w:val="00545736"/>
    <w:rsid w:val="005457D6"/>
    <w:rsid w:val="0054643F"/>
    <w:rsid w:val="00546E8F"/>
    <w:rsid w:val="00547B84"/>
    <w:rsid w:val="00547D25"/>
    <w:rsid w:val="0055062F"/>
    <w:rsid w:val="005511A5"/>
    <w:rsid w:val="00552A6D"/>
    <w:rsid w:val="00552BB0"/>
    <w:rsid w:val="0055349C"/>
    <w:rsid w:val="0055590B"/>
    <w:rsid w:val="00556104"/>
    <w:rsid w:val="0055636E"/>
    <w:rsid w:val="00557499"/>
    <w:rsid w:val="00560229"/>
    <w:rsid w:val="005605AB"/>
    <w:rsid w:val="005606D0"/>
    <w:rsid w:val="0056085E"/>
    <w:rsid w:val="005636A0"/>
    <w:rsid w:val="005648E9"/>
    <w:rsid w:val="00565287"/>
    <w:rsid w:val="005659AB"/>
    <w:rsid w:val="00566958"/>
    <w:rsid w:val="005679D4"/>
    <w:rsid w:val="00570607"/>
    <w:rsid w:val="005738F9"/>
    <w:rsid w:val="00574EE3"/>
    <w:rsid w:val="005752D8"/>
    <w:rsid w:val="005779E3"/>
    <w:rsid w:val="00577EAE"/>
    <w:rsid w:val="005806E3"/>
    <w:rsid w:val="00580A62"/>
    <w:rsid w:val="0058100B"/>
    <w:rsid w:val="00582243"/>
    <w:rsid w:val="005823B7"/>
    <w:rsid w:val="005829AD"/>
    <w:rsid w:val="00582DA9"/>
    <w:rsid w:val="00584464"/>
    <w:rsid w:val="00585B85"/>
    <w:rsid w:val="005875F4"/>
    <w:rsid w:val="00587F3F"/>
    <w:rsid w:val="005910AD"/>
    <w:rsid w:val="005911D1"/>
    <w:rsid w:val="0059298C"/>
    <w:rsid w:val="0059351F"/>
    <w:rsid w:val="00593A0A"/>
    <w:rsid w:val="0059516B"/>
    <w:rsid w:val="00596101"/>
    <w:rsid w:val="00597BDB"/>
    <w:rsid w:val="005A074A"/>
    <w:rsid w:val="005A20BB"/>
    <w:rsid w:val="005A3540"/>
    <w:rsid w:val="005A4DC8"/>
    <w:rsid w:val="005A5CB2"/>
    <w:rsid w:val="005A65A5"/>
    <w:rsid w:val="005A6EDF"/>
    <w:rsid w:val="005A75BB"/>
    <w:rsid w:val="005B0E26"/>
    <w:rsid w:val="005B12D7"/>
    <w:rsid w:val="005B237D"/>
    <w:rsid w:val="005B25DF"/>
    <w:rsid w:val="005B289B"/>
    <w:rsid w:val="005B2BC6"/>
    <w:rsid w:val="005B328C"/>
    <w:rsid w:val="005B40DE"/>
    <w:rsid w:val="005B44C7"/>
    <w:rsid w:val="005B4E37"/>
    <w:rsid w:val="005B689C"/>
    <w:rsid w:val="005B6F27"/>
    <w:rsid w:val="005B7D1F"/>
    <w:rsid w:val="005C26DB"/>
    <w:rsid w:val="005C428C"/>
    <w:rsid w:val="005C6CDD"/>
    <w:rsid w:val="005C7911"/>
    <w:rsid w:val="005D1143"/>
    <w:rsid w:val="005D287B"/>
    <w:rsid w:val="005D2B89"/>
    <w:rsid w:val="005D30DF"/>
    <w:rsid w:val="005D4B3C"/>
    <w:rsid w:val="005D519B"/>
    <w:rsid w:val="005D5E51"/>
    <w:rsid w:val="005D5FA4"/>
    <w:rsid w:val="005D6B53"/>
    <w:rsid w:val="005D6CB8"/>
    <w:rsid w:val="005E0BFD"/>
    <w:rsid w:val="005E1087"/>
    <w:rsid w:val="005E1878"/>
    <w:rsid w:val="005E307C"/>
    <w:rsid w:val="005E5F8E"/>
    <w:rsid w:val="005E6047"/>
    <w:rsid w:val="005E7AC9"/>
    <w:rsid w:val="005F0251"/>
    <w:rsid w:val="005F0664"/>
    <w:rsid w:val="005F2305"/>
    <w:rsid w:val="005F719F"/>
    <w:rsid w:val="005F7C5A"/>
    <w:rsid w:val="005F7F7C"/>
    <w:rsid w:val="0060100E"/>
    <w:rsid w:val="0060114B"/>
    <w:rsid w:val="0060167E"/>
    <w:rsid w:val="006027B5"/>
    <w:rsid w:val="00603A99"/>
    <w:rsid w:val="0060475D"/>
    <w:rsid w:val="00605F74"/>
    <w:rsid w:val="0060719B"/>
    <w:rsid w:val="00607650"/>
    <w:rsid w:val="00610836"/>
    <w:rsid w:val="006120E9"/>
    <w:rsid w:val="00612B1C"/>
    <w:rsid w:val="006133DF"/>
    <w:rsid w:val="00614B58"/>
    <w:rsid w:val="0061564E"/>
    <w:rsid w:val="00616409"/>
    <w:rsid w:val="0061665D"/>
    <w:rsid w:val="00616C78"/>
    <w:rsid w:val="0061716C"/>
    <w:rsid w:val="006200D6"/>
    <w:rsid w:val="0062044F"/>
    <w:rsid w:val="00620F57"/>
    <w:rsid w:val="00622831"/>
    <w:rsid w:val="006233C4"/>
    <w:rsid w:val="00623851"/>
    <w:rsid w:val="00623E00"/>
    <w:rsid w:val="0062426D"/>
    <w:rsid w:val="006246BA"/>
    <w:rsid w:val="00630068"/>
    <w:rsid w:val="00634419"/>
    <w:rsid w:val="006356A8"/>
    <w:rsid w:val="00635EF6"/>
    <w:rsid w:val="00636295"/>
    <w:rsid w:val="006367B6"/>
    <w:rsid w:val="0063688B"/>
    <w:rsid w:val="006369F0"/>
    <w:rsid w:val="00641D8A"/>
    <w:rsid w:val="0064230A"/>
    <w:rsid w:val="006425B0"/>
    <w:rsid w:val="00642D5E"/>
    <w:rsid w:val="00642E2C"/>
    <w:rsid w:val="00643A53"/>
    <w:rsid w:val="0064758F"/>
    <w:rsid w:val="00652099"/>
    <w:rsid w:val="00652429"/>
    <w:rsid w:val="00655A86"/>
    <w:rsid w:val="006571B2"/>
    <w:rsid w:val="00660323"/>
    <w:rsid w:val="00660D75"/>
    <w:rsid w:val="00662144"/>
    <w:rsid w:val="006621E2"/>
    <w:rsid w:val="00662FD1"/>
    <w:rsid w:val="00664108"/>
    <w:rsid w:val="006644F7"/>
    <w:rsid w:val="00664A92"/>
    <w:rsid w:val="00664CCC"/>
    <w:rsid w:val="00664FE4"/>
    <w:rsid w:val="006660E6"/>
    <w:rsid w:val="00666AAD"/>
    <w:rsid w:val="00667346"/>
    <w:rsid w:val="00670021"/>
    <w:rsid w:val="00670FF1"/>
    <w:rsid w:val="00672144"/>
    <w:rsid w:val="006722C5"/>
    <w:rsid w:val="00672D25"/>
    <w:rsid w:val="006755C5"/>
    <w:rsid w:val="006770AB"/>
    <w:rsid w:val="006800BD"/>
    <w:rsid w:val="0068180D"/>
    <w:rsid w:val="00682552"/>
    <w:rsid w:val="00682741"/>
    <w:rsid w:val="006830BB"/>
    <w:rsid w:val="00683119"/>
    <w:rsid w:val="0068368E"/>
    <w:rsid w:val="00683AE6"/>
    <w:rsid w:val="00685596"/>
    <w:rsid w:val="00686622"/>
    <w:rsid w:val="006913F3"/>
    <w:rsid w:val="00691FCB"/>
    <w:rsid w:val="00692E42"/>
    <w:rsid w:val="00693A4C"/>
    <w:rsid w:val="006941FA"/>
    <w:rsid w:val="0069599A"/>
    <w:rsid w:val="0069632E"/>
    <w:rsid w:val="0069666F"/>
    <w:rsid w:val="00696D06"/>
    <w:rsid w:val="006976ED"/>
    <w:rsid w:val="00697E54"/>
    <w:rsid w:val="006A03B3"/>
    <w:rsid w:val="006A0D9F"/>
    <w:rsid w:val="006A1F47"/>
    <w:rsid w:val="006A2A33"/>
    <w:rsid w:val="006A2EC0"/>
    <w:rsid w:val="006A2EEA"/>
    <w:rsid w:val="006A3D46"/>
    <w:rsid w:val="006A3F9F"/>
    <w:rsid w:val="006A4B21"/>
    <w:rsid w:val="006A5BE6"/>
    <w:rsid w:val="006A7122"/>
    <w:rsid w:val="006B228A"/>
    <w:rsid w:val="006B2505"/>
    <w:rsid w:val="006B2A86"/>
    <w:rsid w:val="006B313C"/>
    <w:rsid w:val="006B31EB"/>
    <w:rsid w:val="006B3D02"/>
    <w:rsid w:val="006B44D0"/>
    <w:rsid w:val="006B47C1"/>
    <w:rsid w:val="006B4834"/>
    <w:rsid w:val="006B7186"/>
    <w:rsid w:val="006B7950"/>
    <w:rsid w:val="006C10A2"/>
    <w:rsid w:val="006C1882"/>
    <w:rsid w:val="006C2B30"/>
    <w:rsid w:val="006C2FC4"/>
    <w:rsid w:val="006C4306"/>
    <w:rsid w:val="006C526B"/>
    <w:rsid w:val="006C53C6"/>
    <w:rsid w:val="006C5559"/>
    <w:rsid w:val="006C55B2"/>
    <w:rsid w:val="006C55DB"/>
    <w:rsid w:val="006C5641"/>
    <w:rsid w:val="006C67C1"/>
    <w:rsid w:val="006D05E3"/>
    <w:rsid w:val="006D1B81"/>
    <w:rsid w:val="006D1D66"/>
    <w:rsid w:val="006D413C"/>
    <w:rsid w:val="006D47F0"/>
    <w:rsid w:val="006D55BC"/>
    <w:rsid w:val="006D597A"/>
    <w:rsid w:val="006D5D8A"/>
    <w:rsid w:val="006E070A"/>
    <w:rsid w:val="006E0F1E"/>
    <w:rsid w:val="006E1AD1"/>
    <w:rsid w:val="006E1CA0"/>
    <w:rsid w:val="006E209E"/>
    <w:rsid w:val="006E2362"/>
    <w:rsid w:val="006E2A16"/>
    <w:rsid w:val="006E35EB"/>
    <w:rsid w:val="006E3668"/>
    <w:rsid w:val="006E3927"/>
    <w:rsid w:val="006E4538"/>
    <w:rsid w:val="006E465B"/>
    <w:rsid w:val="006E6A07"/>
    <w:rsid w:val="006F0A47"/>
    <w:rsid w:val="006F3A2C"/>
    <w:rsid w:val="006F3AD7"/>
    <w:rsid w:val="006F503A"/>
    <w:rsid w:val="006F54D5"/>
    <w:rsid w:val="006F7A5F"/>
    <w:rsid w:val="0070325A"/>
    <w:rsid w:val="00703838"/>
    <w:rsid w:val="00703AA3"/>
    <w:rsid w:val="0070444F"/>
    <w:rsid w:val="007055D7"/>
    <w:rsid w:val="00705BEC"/>
    <w:rsid w:val="007075A6"/>
    <w:rsid w:val="007078CE"/>
    <w:rsid w:val="00707A92"/>
    <w:rsid w:val="00707B92"/>
    <w:rsid w:val="00711582"/>
    <w:rsid w:val="00711A8D"/>
    <w:rsid w:val="0071254A"/>
    <w:rsid w:val="007138CD"/>
    <w:rsid w:val="0071696E"/>
    <w:rsid w:val="00717559"/>
    <w:rsid w:val="00717DF1"/>
    <w:rsid w:val="007212AE"/>
    <w:rsid w:val="00721402"/>
    <w:rsid w:val="00721823"/>
    <w:rsid w:val="00722053"/>
    <w:rsid w:val="007249D2"/>
    <w:rsid w:val="007252D2"/>
    <w:rsid w:val="00727201"/>
    <w:rsid w:val="00727961"/>
    <w:rsid w:val="00727D88"/>
    <w:rsid w:val="00727D99"/>
    <w:rsid w:val="00732D7B"/>
    <w:rsid w:val="00734015"/>
    <w:rsid w:val="0073549A"/>
    <w:rsid w:val="00736919"/>
    <w:rsid w:val="00740263"/>
    <w:rsid w:val="00741F6D"/>
    <w:rsid w:val="0074297D"/>
    <w:rsid w:val="00745954"/>
    <w:rsid w:val="007464D5"/>
    <w:rsid w:val="00751E39"/>
    <w:rsid w:val="0075260F"/>
    <w:rsid w:val="00752F70"/>
    <w:rsid w:val="00753171"/>
    <w:rsid w:val="00754884"/>
    <w:rsid w:val="007569A1"/>
    <w:rsid w:val="00757E88"/>
    <w:rsid w:val="007603DD"/>
    <w:rsid w:val="007612A3"/>
    <w:rsid w:val="0076238E"/>
    <w:rsid w:val="00762BCE"/>
    <w:rsid w:val="007653A8"/>
    <w:rsid w:val="00765581"/>
    <w:rsid w:val="007659AE"/>
    <w:rsid w:val="00766486"/>
    <w:rsid w:val="00770E48"/>
    <w:rsid w:val="00772233"/>
    <w:rsid w:val="00772C78"/>
    <w:rsid w:val="00772CF5"/>
    <w:rsid w:val="00773635"/>
    <w:rsid w:val="00774093"/>
    <w:rsid w:val="007740D0"/>
    <w:rsid w:val="0077580A"/>
    <w:rsid w:val="0077666F"/>
    <w:rsid w:val="007769AA"/>
    <w:rsid w:val="007826FA"/>
    <w:rsid w:val="00784041"/>
    <w:rsid w:val="00784E0D"/>
    <w:rsid w:val="00785A6B"/>
    <w:rsid w:val="007867D1"/>
    <w:rsid w:val="00786E6D"/>
    <w:rsid w:val="00790BD6"/>
    <w:rsid w:val="00790BE1"/>
    <w:rsid w:val="00790BE5"/>
    <w:rsid w:val="0079188B"/>
    <w:rsid w:val="00792B3B"/>
    <w:rsid w:val="007939EE"/>
    <w:rsid w:val="00795143"/>
    <w:rsid w:val="00796E53"/>
    <w:rsid w:val="007974A4"/>
    <w:rsid w:val="00797C47"/>
    <w:rsid w:val="007A4638"/>
    <w:rsid w:val="007A5560"/>
    <w:rsid w:val="007A589F"/>
    <w:rsid w:val="007A5F1D"/>
    <w:rsid w:val="007A6BFE"/>
    <w:rsid w:val="007A7004"/>
    <w:rsid w:val="007A7BAB"/>
    <w:rsid w:val="007B0E53"/>
    <w:rsid w:val="007B1A7C"/>
    <w:rsid w:val="007B1FDD"/>
    <w:rsid w:val="007B33F6"/>
    <w:rsid w:val="007B3D00"/>
    <w:rsid w:val="007B407C"/>
    <w:rsid w:val="007B543F"/>
    <w:rsid w:val="007B5F77"/>
    <w:rsid w:val="007B61FA"/>
    <w:rsid w:val="007C2AE0"/>
    <w:rsid w:val="007C3F5C"/>
    <w:rsid w:val="007C4EC8"/>
    <w:rsid w:val="007C547E"/>
    <w:rsid w:val="007C68FB"/>
    <w:rsid w:val="007D0C0C"/>
    <w:rsid w:val="007D2DE2"/>
    <w:rsid w:val="007D354F"/>
    <w:rsid w:val="007D45A6"/>
    <w:rsid w:val="007D487B"/>
    <w:rsid w:val="007D7934"/>
    <w:rsid w:val="007E1542"/>
    <w:rsid w:val="007E1F2B"/>
    <w:rsid w:val="007E2C5B"/>
    <w:rsid w:val="007E34B9"/>
    <w:rsid w:val="007F0F99"/>
    <w:rsid w:val="007F1AB4"/>
    <w:rsid w:val="007F2874"/>
    <w:rsid w:val="007F7987"/>
    <w:rsid w:val="0080081D"/>
    <w:rsid w:val="0080153B"/>
    <w:rsid w:val="00801C63"/>
    <w:rsid w:val="00801C85"/>
    <w:rsid w:val="0080283E"/>
    <w:rsid w:val="00802A4F"/>
    <w:rsid w:val="00802C29"/>
    <w:rsid w:val="008031BC"/>
    <w:rsid w:val="00806A68"/>
    <w:rsid w:val="00807DD2"/>
    <w:rsid w:val="00810A5F"/>
    <w:rsid w:val="00810F2E"/>
    <w:rsid w:val="00811E6C"/>
    <w:rsid w:val="0081220E"/>
    <w:rsid w:val="00812E64"/>
    <w:rsid w:val="0081337D"/>
    <w:rsid w:val="0081538F"/>
    <w:rsid w:val="00817B72"/>
    <w:rsid w:val="008203F7"/>
    <w:rsid w:val="008208C3"/>
    <w:rsid w:val="00821739"/>
    <w:rsid w:val="008220F6"/>
    <w:rsid w:val="008227F8"/>
    <w:rsid w:val="00823B0B"/>
    <w:rsid w:val="00824A39"/>
    <w:rsid w:val="00824B3F"/>
    <w:rsid w:val="0082502F"/>
    <w:rsid w:val="00825F3A"/>
    <w:rsid w:val="0082698E"/>
    <w:rsid w:val="00826A85"/>
    <w:rsid w:val="00826BC6"/>
    <w:rsid w:val="00826E77"/>
    <w:rsid w:val="00830E07"/>
    <w:rsid w:val="00832388"/>
    <w:rsid w:val="00832AE6"/>
    <w:rsid w:val="00832CDF"/>
    <w:rsid w:val="00835EA3"/>
    <w:rsid w:val="008366C4"/>
    <w:rsid w:val="008373EF"/>
    <w:rsid w:val="0084046B"/>
    <w:rsid w:val="00840CC8"/>
    <w:rsid w:val="0084158A"/>
    <w:rsid w:val="0084162F"/>
    <w:rsid w:val="00842AEB"/>
    <w:rsid w:val="0084302A"/>
    <w:rsid w:val="00843EA9"/>
    <w:rsid w:val="00843F11"/>
    <w:rsid w:val="00845A50"/>
    <w:rsid w:val="008461BA"/>
    <w:rsid w:val="00846D74"/>
    <w:rsid w:val="00846E6C"/>
    <w:rsid w:val="0084795B"/>
    <w:rsid w:val="00852049"/>
    <w:rsid w:val="0085299E"/>
    <w:rsid w:val="008546B9"/>
    <w:rsid w:val="008554A0"/>
    <w:rsid w:val="00855C92"/>
    <w:rsid w:val="008563AE"/>
    <w:rsid w:val="00856810"/>
    <w:rsid w:val="00856C58"/>
    <w:rsid w:val="00857A56"/>
    <w:rsid w:val="008604BA"/>
    <w:rsid w:val="00860FA8"/>
    <w:rsid w:val="00861A95"/>
    <w:rsid w:val="00861B99"/>
    <w:rsid w:val="00861E41"/>
    <w:rsid w:val="008627D9"/>
    <w:rsid w:val="0086377E"/>
    <w:rsid w:val="00865198"/>
    <w:rsid w:val="00866F71"/>
    <w:rsid w:val="008670A5"/>
    <w:rsid w:val="0086739D"/>
    <w:rsid w:val="00870186"/>
    <w:rsid w:val="00870A6C"/>
    <w:rsid w:val="00870DC9"/>
    <w:rsid w:val="0087120B"/>
    <w:rsid w:val="00871BD1"/>
    <w:rsid w:val="00873333"/>
    <w:rsid w:val="008751D1"/>
    <w:rsid w:val="008756B1"/>
    <w:rsid w:val="008772EE"/>
    <w:rsid w:val="00877454"/>
    <w:rsid w:val="00877DC4"/>
    <w:rsid w:val="0088306E"/>
    <w:rsid w:val="00883D76"/>
    <w:rsid w:val="00886127"/>
    <w:rsid w:val="008870CE"/>
    <w:rsid w:val="008900D8"/>
    <w:rsid w:val="00890B57"/>
    <w:rsid w:val="008918A4"/>
    <w:rsid w:val="00893ADC"/>
    <w:rsid w:val="008959FD"/>
    <w:rsid w:val="00895E10"/>
    <w:rsid w:val="00896246"/>
    <w:rsid w:val="00896C70"/>
    <w:rsid w:val="0089727E"/>
    <w:rsid w:val="0089784D"/>
    <w:rsid w:val="0089794E"/>
    <w:rsid w:val="008A1070"/>
    <w:rsid w:val="008A1AFD"/>
    <w:rsid w:val="008A4876"/>
    <w:rsid w:val="008A640C"/>
    <w:rsid w:val="008A6EDD"/>
    <w:rsid w:val="008B0654"/>
    <w:rsid w:val="008B06A0"/>
    <w:rsid w:val="008B19A6"/>
    <w:rsid w:val="008B249F"/>
    <w:rsid w:val="008B2DF3"/>
    <w:rsid w:val="008B333B"/>
    <w:rsid w:val="008B34BF"/>
    <w:rsid w:val="008B37EE"/>
    <w:rsid w:val="008B461E"/>
    <w:rsid w:val="008B49D5"/>
    <w:rsid w:val="008B567E"/>
    <w:rsid w:val="008B5CCB"/>
    <w:rsid w:val="008B6CBA"/>
    <w:rsid w:val="008B70B4"/>
    <w:rsid w:val="008B76A4"/>
    <w:rsid w:val="008B7ACD"/>
    <w:rsid w:val="008B7FE2"/>
    <w:rsid w:val="008C0E4A"/>
    <w:rsid w:val="008C1853"/>
    <w:rsid w:val="008C23F8"/>
    <w:rsid w:val="008C2C9B"/>
    <w:rsid w:val="008C33C0"/>
    <w:rsid w:val="008C360C"/>
    <w:rsid w:val="008C37B6"/>
    <w:rsid w:val="008C576B"/>
    <w:rsid w:val="008C68D9"/>
    <w:rsid w:val="008C6F53"/>
    <w:rsid w:val="008C7F7E"/>
    <w:rsid w:val="008D0550"/>
    <w:rsid w:val="008D15F1"/>
    <w:rsid w:val="008D1D25"/>
    <w:rsid w:val="008D28AA"/>
    <w:rsid w:val="008D30B0"/>
    <w:rsid w:val="008D31E5"/>
    <w:rsid w:val="008D3EE7"/>
    <w:rsid w:val="008D48F7"/>
    <w:rsid w:val="008D4E8E"/>
    <w:rsid w:val="008D5CE0"/>
    <w:rsid w:val="008D5D0D"/>
    <w:rsid w:val="008D5FF9"/>
    <w:rsid w:val="008D7F33"/>
    <w:rsid w:val="008E0FEC"/>
    <w:rsid w:val="008E12CE"/>
    <w:rsid w:val="008E13B8"/>
    <w:rsid w:val="008E1453"/>
    <w:rsid w:val="008E270A"/>
    <w:rsid w:val="008E27FC"/>
    <w:rsid w:val="008E30BA"/>
    <w:rsid w:val="008E30E6"/>
    <w:rsid w:val="008E39B2"/>
    <w:rsid w:val="008E40DB"/>
    <w:rsid w:val="008E593F"/>
    <w:rsid w:val="008E695F"/>
    <w:rsid w:val="008E7215"/>
    <w:rsid w:val="008F0469"/>
    <w:rsid w:val="008F1AD5"/>
    <w:rsid w:val="008F22FC"/>
    <w:rsid w:val="008F3948"/>
    <w:rsid w:val="008F3BF2"/>
    <w:rsid w:val="008F451C"/>
    <w:rsid w:val="00900663"/>
    <w:rsid w:val="00900C99"/>
    <w:rsid w:val="009027DE"/>
    <w:rsid w:val="00903075"/>
    <w:rsid w:val="00906466"/>
    <w:rsid w:val="0090765F"/>
    <w:rsid w:val="00912306"/>
    <w:rsid w:val="0091269C"/>
    <w:rsid w:val="009131DE"/>
    <w:rsid w:val="00914008"/>
    <w:rsid w:val="00914221"/>
    <w:rsid w:val="009147CF"/>
    <w:rsid w:val="00914E78"/>
    <w:rsid w:val="00915346"/>
    <w:rsid w:val="00916AF5"/>
    <w:rsid w:val="0091786A"/>
    <w:rsid w:val="00920590"/>
    <w:rsid w:val="00920829"/>
    <w:rsid w:val="00921120"/>
    <w:rsid w:val="009226A4"/>
    <w:rsid w:val="00923C79"/>
    <w:rsid w:val="009240C5"/>
    <w:rsid w:val="00925307"/>
    <w:rsid w:val="00926C4A"/>
    <w:rsid w:val="00926D22"/>
    <w:rsid w:val="00927331"/>
    <w:rsid w:val="00930DCF"/>
    <w:rsid w:val="00932217"/>
    <w:rsid w:val="009323F7"/>
    <w:rsid w:val="00932EFE"/>
    <w:rsid w:val="00934807"/>
    <w:rsid w:val="00934DFC"/>
    <w:rsid w:val="009352F6"/>
    <w:rsid w:val="00935354"/>
    <w:rsid w:val="0093539A"/>
    <w:rsid w:val="009371F1"/>
    <w:rsid w:val="00940546"/>
    <w:rsid w:val="00941DB7"/>
    <w:rsid w:val="00942510"/>
    <w:rsid w:val="009429DB"/>
    <w:rsid w:val="0094594F"/>
    <w:rsid w:val="00950561"/>
    <w:rsid w:val="00950DF6"/>
    <w:rsid w:val="0095112A"/>
    <w:rsid w:val="00951962"/>
    <w:rsid w:val="009549C3"/>
    <w:rsid w:val="00954D34"/>
    <w:rsid w:val="009558D1"/>
    <w:rsid w:val="009576E0"/>
    <w:rsid w:val="00957A7D"/>
    <w:rsid w:val="00957DED"/>
    <w:rsid w:val="00960BFB"/>
    <w:rsid w:val="00960F46"/>
    <w:rsid w:val="00966160"/>
    <w:rsid w:val="0096624E"/>
    <w:rsid w:val="0096652B"/>
    <w:rsid w:val="009705AC"/>
    <w:rsid w:val="009722FF"/>
    <w:rsid w:val="00972CB9"/>
    <w:rsid w:val="00973584"/>
    <w:rsid w:val="0097497D"/>
    <w:rsid w:val="00974B01"/>
    <w:rsid w:val="00975122"/>
    <w:rsid w:val="0097568D"/>
    <w:rsid w:val="00977248"/>
    <w:rsid w:val="0097741B"/>
    <w:rsid w:val="009778FB"/>
    <w:rsid w:val="0098012C"/>
    <w:rsid w:val="0098282E"/>
    <w:rsid w:val="00982D5C"/>
    <w:rsid w:val="0098345A"/>
    <w:rsid w:val="009838A5"/>
    <w:rsid w:val="00984DF3"/>
    <w:rsid w:val="00987380"/>
    <w:rsid w:val="009878D6"/>
    <w:rsid w:val="00990A89"/>
    <w:rsid w:val="0099110F"/>
    <w:rsid w:val="00991DF4"/>
    <w:rsid w:val="00995E47"/>
    <w:rsid w:val="00996025"/>
    <w:rsid w:val="00996F5E"/>
    <w:rsid w:val="009A092A"/>
    <w:rsid w:val="009A56AF"/>
    <w:rsid w:val="009A59B8"/>
    <w:rsid w:val="009A5D86"/>
    <w:rsid w:val="009A6972"/>
    <w:rsid w:val="009B146D"/>
    <w:rsid w:val="009B43F2"/>
    <w:rsid w:val="009B4471"/>
    <w:rsid w:val="009B4582"/>
    <w:rsid w:val="009B559C"/>
    <w:rsid w:val="009B6BE8"/>
    <w:rsid w:val="009B7118"/>
    <w:rsid w:val="009C477B"/>
    <w:rsid w:val="009C4A6F"/>
    <w:rsid w:val="009C4FDC"/>
    <w:rsid w:val="009C529C"/>
    <w:rsid w:val="009C5343"/>
    <w:rsid w:val="009C6E60"/>
    <w:rsid w:val="009D0AA8"/>
    <w:rsid w:val="009D140E"/>
    <w:rsid w:val="009D1429"/>
    <w:rsid w:val="009D1531"/>
    <w:rsid w:val="009D18C4"/>
    <w:rsid w:val="009D282F"/>
    <w:rsid w:val="009D4C7B"/>
    <w:rsid w:val="009D5AC6"/>
    <w:rsid w:val="009D6055"/>
    <w:rsid w:val="009E0A23"/>
    <w:rsid w:val="009E227A"/>
    <w:rsid w:val="009E2F21"/>
    <w:rsid w:val="009E3E26"/>
    <w:rsid w:val="009E48C6"/>
    <w:rsid w:val="009E5CC7"/>
    <w:rsid w:val="009E6BC9"/>
    <w:rsid w:val="009E70F2"/>
    <w:rsid w:val="009F08CF"/>
    <w:rsid w:val="009F3B0E"/>
    <w:rsid w:val="009F3FFC"/>
    <w:rsid w:val="009F49C4"/>
    <w:rsid w:val="009F5ED1"/>
    <w:rsid w:val="009F60C5"/>
    <w:rsid w:val="009F6F2B"/>
    <w:rsid w:val="00A0073F"/>
    <w:rsid w:val="00A01449"/>
    <w:rsid w:val="00A020E3"/>
    <w:rsid w:val="00A026C5"/>
    <w:rsid w:val="00A02DFD"/>
    <w:rsid w:val="00A031A3"/>
    <w:rsid w:val="00A05864"/>
    <w:rsid w:val="00A105B2"/>
    <w:rsid w:val="00A10BB2"/>
    <w:rsid w:val="00A1173A"/>
    <w:rsid w:val="00A118AA"/>
    <w:rsid w:val="00A12929"/>
    <w:rsid w:val="00A12D67"/>
    <w:rsid w:val="00A13DCA"/>
    <w:rsid w:val="00A1489D"/>
    <w:rsid w:val="00A1583D"/>
    <w:rsid w:val="00A15A48"/>
    <w:rsid w:val="00A16833"/>
    <w:rsid w:val="00A1781A"/>
    <w:rsid w:val="00A2051E"/>
    <w:rsid w:val="00A213C5"/>
    <w:rsid w:val="00A2326A"/>
    <w:rsid w:val="00A23C62"/>
    <w:rsid w:val="00A253DE"/>
    <w:rsid w:val="00A260FA"/>
    <w:rsid w:val="00A27149"/>
    <w:rsid w:val="00A30D5E"/>
    <w:rsid w:val="00A32C4B"/>
    <w:rsid w:val="00A33425"/>
    <w:rsid w:val="00A362CB"/>
    <w:rsid w:val="00A371D6"/>
    <w:rsid w:val="00A37BD5"/>
    <w:rsid w:val="00A41085"/>
    <w:rsid w:val="00A41646"/>
    <w:rsid w:val="00A41D73"/>
    <w:rsid w:val="00A42211"/>
    <w:rsid w:val="00A42FEC"/>
    <w:rsid w:val="00A443E3"/>
    <w:rsid w:val="00A45341"/>
    <w:rsid w:val="00A45622"/>
    <w:rsid w:val="00A463E4"/>
    <w:rsid w:val="00A47340"/>
    <w:rsid w:val="00A4771C"/>
    <w:rsid w:val="00A52DEF"/>
    <w:rsid w:val="00A5419D"/>
    <w:rsid w:val="00A54392"/>
    <w:rsid w:val="00A5439B"/>
    <w:rsid w:val="00A54F4B"/>
    <w:rsid w:val="00A562CC"/>
    <w:rsid w:val="00A56FED"/>
    <w:rsid w:val="00A5793F"/>
    <w:rsid w:val="00A62503"/>
    <w:rsid w:val="00A6251F"/>
    <w:rsid w:val="00A62828"/>
    <w:rsid w:val="00A63A52"/>
    <w:rsid w:val="00A64A0F"/>
    <w:rsid w:val="00A65F64"/>
    <w:rsid w:val="00A72FCA"/>
    <w:rsid w:val="00A7396A"/>
    <w:rsid w:val="00A7443C"/>
    <w:rsid w:val="00A74F9D"/>
    <w:rsid w:val="00A77254"/>
    <w:rsid w:val="00A7749C"/>
    <w:rsid w:val="00A81929"/>
    <w:rsid w:val="00A83F5F"/>
    <w:rsid w:val="00A85157"/>
    <w:rsid w:val="00A864A1"/>
    <w:rsid w:val="00A86D7E"/>
    <w:rsid w:val="00A9159E"/>
    <w:rsid w:val="00A9185C"/>
    <w:rsid w:val="00A92670"/>
    <w:rsid w:val="00A928C1"/>
    <w:rsid w:val="00A92C62"/>
    <w:rsid w:val="00A95AA2"/>
    <w:rsid w:val="00A96EFD"/>
    <w:rsid w:val="00A97F19"/>
    <w:rsid w:val="00AA0FB2"/>
    <w:rsid w:val="00AA15DA"/>
    <w:rsid w:val="00AA24EA"/>
    <w:rsid w:val="00AA3188"/>
    <w:rsid w:val="00AA394A"/>
    <w:rsid w:val="00AA397D"/>
    <w:rsid w:val="00AA6AA9"/>
    <w:rsid w:val="00AA6E4C"/>
    <w:rsid w:val="00AA71E0"/>
    <w:rsid w:val="00AB0FF6"/>
    <w:rsid w:val="00AB263E"/>
    <w:rsid w:val="00AB2663"/>
    <w:rsid w:val="00AB3231"/>
    <w:rsid w:val="00AB3451"/>
    <w:rsid w:val="00AB3715"/>
    <w:rsid w:val="00AB66E5"/>
    <w:rsid w:val="00AB7DFC"/>
    <w:rsid w:val="00AC09A9"/>
    <w:rsid w:val="00AC1F4F"/>
    <w:rsid w:val="00AC2589"/>
    <w:rsid w:val="00AC354B"/>
    <w:rsid w:val="00AC40EC"/>
    <w:rsid w:val="00AC5B03"/>
    <w:rsid w:val="00AC77F3"/>
    <w:rsid w:val="00AC78EE"/>
    <w:rsid w:val="00AD1987"/>
    <w:rsid w:val="00AD28E2"/>
    <w:rsid w:val="00AD382B"/>
    <w:rsid w:val="00AD47C1"/>
    <w:rsid w:val="00AD5005"/>
    <w:rsid w:val="00AD52B3"/>
    <w:rsid w:val="00AD5A14"/>
    <w:rsid w:val="00AD5C32"/>
    <w:rsid w:val="00AD6E98"/>
    <w:rsid w:val="00AD6F64"/>
    <w:rsid w:val="00AD7B33"/>
    <w:rsid w:val="00AE2116"/>
    <w:rsid w:val="00AE261A"/>
    <w:rsid w:val="00AE3938"/>
    <w:rsid w:val="00AE3D95"/>
    <w:rsid w:val="00AE48A2"/>
    <w:rsid w:val="00AE4CC9"/>
    <w:rsid w:val="00AE600C"/>
    <w:rsid w:val="00AE6686"/>
    <w:rsid w:val="00AE6A26"/>
    <w:rsid w:val="00AE70C4"/>
    <w:rsid w:val="00AE7BB1"/>
    <w:rsid w:val="00AE7C95"/>
    <w:rsid w:val="00AF1413"/>
    <w:rsid w:val="00AF14F3"/>
    <w:rsid w:val="00AF162F"/>
    <w:rsid w:val="00AF18A8"/>
    <w:rsid w:val="00AF1E82"/>
    <w:rsid w:val="00AF3716"/>
    <w:rsid w:val="00AF3A44"/>
    <w:rsid w:val="00AF4B5B"/>
    <w:rsid w:val="00AF5264"/>
    <w:rsid w:val="00AF5491"/>
    <w:rsid w:val="00AF6E8B"/>
    <w:rsid w:val="00B011B4"/>
    <w:rsid w:val="00B01E1B"/>
    <w:rsid w:val="00B04677"/>
    <w:rsid w:val="00B0630C"/>
    <w:rsid w:val="00B0699F"/>
    <w:rsid w:val="00B0762E"/>
    <w:rsid w:val="00B100D7"/>
    <w:rsid w:val="00B107DF"/>
    <w:rsid w:val="00B11903"/>
    <w:rsid w:val="00B15C84"/>
    <w:rsid w:val="00B15F59"/>
    <w:rsid w:val="00B16047"/>
    <w:rsid w:val="00B16784"/>
    <w:rsid w:val="00B16EEC"/>
    <w:rsid w:val="00B207D0"/>
    <w:rsid w:val="00B20AE0"/>
    <w:rsid w:val="00B2152D"/>
    <w:rsid w:val="00B217E3"/>
    <w:rsid w:val="00B21ABA"/>
    <w:rsid w:val="00B22013"/>
    <w:rsid w:val="00B223F7"/>
    <w:rsid w:val="00B22B51"/>
    <w:rsid w:val="00B22E02"/>
    <w:rsid w:val="00B2321F"/>
    <w:rsid w:val="00B23C17"/>
    <w:rsid w:val="00B24D59"/>
    <w:rsid w:val="00B251A7"/>
    <w:rsid w:val="00B25546"/>
    <w:rsid w:val="00B31351"/>
    <w:rsid w:val="00B33FB0"/>
    <w:rsid w:val="00B340ED"/>
    <w:rsid w:val="00B34797"/>
    <w:rsid w:val="00B34FA2"/>
    <w:rsid w:val="00B36151"/>
    <w:rsid w:val="00B36917"/>
    <w:rsid w:val="00B36E92"/>
    <w:rsid w:val="00B3716C"/>
    <w:rsid w:val="00B3737B"/>
    <w:rsid w:val="00B403B9"/>
    <w:rsid w:val="00B404DD"/>
    <w:rsid w:val="00B417F0"/>
    <w:rsid w:val="00B42AFC"/>
    <w:rsid w:val="00B43B8F"/>
    <w:rsid w:val="00B43BCC"/>
    <w:rsid w:val="00B4411C"/>
    <w:rsid w:val="00B4494B"/>
    <w:rsid w:val="00B44D7D"/>
    <w:rsid w:val="00B47418"/>
    <w:rsid w:val="00B50311"/>
    <w:rsid w:val="00B5051C"/>
    <w:rsid w:val="00B506D5"/>
    <w:rsid w:val="00B52170"/>
    <w:rsid w:val="00B52504"/>
    <w:rsid w:val="00B5294E"/>
    <w:rsid w:val="00B5413B"/>
    <w:rsid w:val="00B62030"/>
    <w:rsid w:val="00B62FFE"/>
    <w:rsid w:val="00B63618"/>
    <w:rsid w:val="00B638E8"/>
    <w:rsid w:val="00B63C40"/>
    <w:rsid w:val="00B63C8B"/>
    <w:rsid w:val="00B64503"/>
    <w:rsid w:val="00B65429"/>
    <w:rsid w:val="00B659D7"/>
    <w:rsid w:val="00B65B4A"/>
    <w:rsid w:val="00B67A50"/>
    <w:rsid w:val="00B7163C"/>
    <w:rsid w:val="00B72522"/>
    <w:rsid w:val="00B72E95"/>
    <w:rsid w:val="00B73687"/>
    <w:rsid w:val="00B7459C"/>
    <w:rsid w:val="00B75B67"/>
    <w:rsid w:val="00B76771"/>
    <w:rsid w:val="00B767F6"/>
    <w:rsid w:val="00B77264"/>
    <w:rsid w:val="00B807CC"/>
    <w:rsid w:val="00B817CB"/>
    <w:rsid w:val="00B81A8A"/>
    <w:rsid w:val="00B82711"/>
    <w:rsid w:val="00B9222A"/>
    <w:rsid w:val="00B922CC"/>
    <w:rsid w:val="00B9570C"/>
    <w:rsid w:val="00B966FE"/>
    <w:rsid w:val="00B969C6"/>
    <w:rsid w:val="00B971E2"/>
    <w:rsid w:val="00B97999"/>
    <w:rsid w:val="00BA09DF"/>
    <w:rsid w:val="00BA0E6A"/>
    <w:rsid w:val="00BA18DA"/>
    <w:rsid w:val="00BA3095"/>
    <w:rsid w:val="00BA30ED"/>
    <w:rsid w:val="00BA3144"/>
    <w:rsid w:val="00BA5FA0"/>
    <w:rsid w:val="00BA698F"/>
    <w:rsid w:val="00BA6BD8"/>
    <w:rsid w:val="00BA6E3B"/>
    <w:rsid w:val="00BA7A98"/>
    <w:rsid w:val="00BA7E1B"/>
    <w:rsid w:val="00BB46D0"/>
    <w:rsid w:val="00BB5A53"/>
    <w:rsid w:val="00BB5D50"/>
    <w:rsid w:val="00BC0FF8"/>
    <w:rsid w:val="00BC102B"/>
    <w:rsid w:val="00BC1C19"/>
    <w:rsid w:val="00BC572F"/>
    <w:rsid w:val="00BC6321"/>
    <w:rsid w:val="00BC690D"/>
    <w:rsid w:val="00BC6E2C"/>
    <w:rsid w:val="00BC793D"/>
    <w:rsid w:val="00BD02A3"/>
    <w:rsid w:val="00BD2A36"/>
    <w:rsid w:val="00BD323C"/>
    <w:rsid w:val="00BD3684"/>
    <w:rsid w:val="00BD545A"/>
    <w:rsid w:val="00BD5F58"/>
    <w:rsid w:val="00BD634E"/>
    <w:rsid w:val="00BE3000"/>
    <w:rsid w:val="00BE485E"/>
    <w:rsid w:val="00BE491B"/>
    <w:rsid w:val="00BE6653"/>
    <w:rsid w:val="00BF0740"/>
    <w:rsid w:val="00BF0836"/>
    <w:rsid w:val="00BF190D"/>
    <w:rsid w:val="00BF19E0"/>
    <w:rsid w:val="00BF1A40"/>
    <w:rsid w:val="00BF228B"/>
    <w:rsid w:val="00BF3923"/>
    <w:rsid w:val="00BF496D"/>
    <w:rsid w:val="00BF4B53"/>
    <w:rsid w:val="00BF5263"/>
    <w:rsid w:val="00BF5374"/>
    <w:rsid w:val="00BF5C42"/>
    <w:rsid w:val="00BF726D"/>
    <w:rsid w:val="00BF77FB"/>
    <w:rsid w:val="00BF7AB6"/>
    <w:rsid w:val="00C00ED9"/>
    <w:rsid w:val="00C00FA9"/>
    <w:rsid w:val="00C049AC"/>
    <w:rsid w:val="00C0689F"/>
    <w:rsid w:val="00C0783F"/>
    <w:rsid w:val="00C0792E"/>
    <w:rsid w:val="00C1005E"/>
    <w:rsid w:val="00C110CE"/>
    <w:rsid w:val="00C11788"/>
    <w:rsid w:val="00C13089"/>
    <w:rsid w:val="00C13667"/>
    <w:rsid w:val="00C141CC"/>
    <w:rsid w:val="00C14E01"/>
    <w:rsid w:val="00C15E34"/>
    <w:rsid w:val="00C1632C"/>
    <w:rsid w:val="00C1653A"/>
    <w:rsid w:val="00C16715"/>
    <w:rsid w:val="00C21D7B"/>
    <w:rsid w:val="00C2208B"/>
    <w:rsid w:val="00C223AF"/>
    <w:rsid w:val="00C24FFC"/>
    <w:rsid w:val="00C254BE"/>
    <w:rsid w:val="00C25EE6"/>
    <w:rsid w:val="00C30262"/>
    <w:rsid w:val="00C309E7"/>
    <w:rsid w:val="00C318AA"/>
    <w:rsid w:val="00C31D90"/>
    <w:rsid w:val="00C328E7"/>
    <w:rsid w:val="00C33843"/>
    <w:rsid w:val="00C3407D"/>
    <w:rsid w:val="00C35508"/>
    <w:rsid w:val="00C3647D"/>
    <w:rsid w:val="00C375E3"/>
    <w:rsid w:val="00C4048D"/>
    <w:rsid w:val="00C42456"/>
    <w:rsid w:val="00C43277"/>
    <w:rsid w:val="00C44DCC"/>
    <w:rsid w:val="00C45C55"/>
    <w:rsid w:val="00C4784F"/>
    <w:rsid w:val="00C5149C"/>
    <w:rsid w:val="00C51637"/>
    <w:rsid w:val="00C51E00"/>
    <w:rsid w:val="00C521E5"/>
    <w:rsid w:val="00C527CD"/>
    <w:rsid w:val="00C5396A"/>
    <w:rsid w:val="00C53D94"/>
    <w:rsid w:val="00C56BF7"/>
    <w:rsid w:val="00C56F28"/>
    <w:rsid w:val="00C56F9D"/>
    <w:rsid w:val="00C60B6B"/>
    <w:rsid w:val="00C614B9"/>
    <w:rsid w:val="00C61B93"/>
    <w:rsid w:val="00C62C64"/>
    <w:rsid w:val="00C62EDA"/>
    <w:rsid w:val="00C633A6"/>
    <w:rsid w:val="00C6358C"/>
    <w:rsid w:val="00C64107"/>
    <w:rsid w:val="00C72242"/>
    <w:rsid w:val="00C72333"/>
    <w:rsid w:val="00C723BF"/>
    <w:rsid w:val="00C729E7"/>
    <w:rsid w:val="00C74538"/>
    <w:rsid w:val="00C758A0"/>
    <w:rsid w:val="00C758C3"/>
    <w:rsid w:val="00C75B80"/>
    <w:rsid w:val="00C75C3A"/>
    <w:rsid w:val="00C76EAF"/>
    <w:rsid w:val="00C779EE"/>
    <w:rsid w:val="00C81945"/>
    <w:rsid w:val="00C81DB1"/>
    <w:rsid w:val="00C8246E"/>
    <w:rsid w:val="00C83F9E"/>
    <w:rsid w:val="00C851E6"/>
    <w:rsid w:val="00C86EEF"/>
    <w:rsid w:val="00C90312"/>
    <w:rsid w:val="00C912B1"/>
    <w:rsid w:val="00C922C9"/>
    <w:rsid w:val="00C92AC4"/>
    <w:rsid w:val="00C9352D"/>
    <w:rsid w:val="00C93CAA"/>
    <w:rsid w:val="00C940B6"/>
    <w:rsid w:val="00C9421C"/>
    <w:rsid w:val="00C94D6F"/>
    <w:rsid w:val="00C951C8"/>
    <w:rsid w:val="00C97002"/>
    <w:rsid w:val="00C97AE7"/>
    <w:rsid w:val="00CA0CCB"/>
    <w:rsid w:val="00CA1543"/>
    <w:rsid w:val="00CA2B2E"/>
    <w:rsid w:val="00CA318C"/>
    <w:rsid w:val="00CA3C80"/>
    <w:rsid w:val="00CA4018"/>
    <w:rsid w:val="00CA58DE"/>
    <w:rsid w:val="00CA7596"/>
    <w:rsid w:val="00CB0EB5"/>
    <w:rsid w:val="00CB2FCF"/>
    <w:rsid w:val="00CB619B"/>
    <w:rsid w:val="00CB68D1"/>
    <w:rsid w:val="00CB6DF5"/>
    <w:rsid w:val="00CB76C8"/>
    <w:rsid w:val="00CC2905"/>
    <w:rsid w:val="00CC4C2C"/>
    <w:rsid w:val="00CC5E09"/>
    <w:rsid w:val="00CC6370"/>
    <w:rsid w:val="00CC648C"/>
    <w:rsid w:val="00CC69E9"/>
    <w:rsid w:val="00CD0040"/>
    <w:rsid w:val="00CD164B"/>
    <w:rsid w:val="00CD1DB7"/>
    <w:rsid w:val="00CD2D72"/>
    <w:rsid w:val="00CD3208"/>
    <w:rsid w:val="00CD4D73"/>
    <w:rsid w:val="00CD5675"/>
    <w:rsid w:val="00CD63DD"/>
    <w:rsid w:val="00CD75E5"/>
    <w:rsid w:val="00CD75EC"/>
    <w:rsid w:val="00CE0F03"/>
    <w:rsid w:val="00CE1C91"/>
    <w:rsid w:val="00CE2B85"/>
    <w:rsid w:val="00CE3A2A"/>
    <w:rsid w:val="00CE4909"/>
    <w:rsid w:val="00CE5EE2"/>
    <w:rsid w:val="00CE6679"/>
    <w:rsid w:val="00CE6BE3"/>
    <w:rsid w:val="00CE7181"/>
    <w:rsid w:val="00CF0207"/>
    <w:rsid w:val="00CF13CE"/>
    <w:rsid w:val="00CF1DF7"/>
    <w:rsid w:val="00CF34C7"/>
    <w:rsid w:val="00CF35C0"/>
    <w:rsid w:val="00CF4523"/>
    <w:rsid w:val="00CF58CE"/>
    <w:rsid w:val="00CF61B5"/>
    <w:rsid w:val="00D01545"/>
    <w:rsid w:val="00D01B86"/>
    <w:rsid w:val="00D02E64"/>
    <w:rsid w:val="00D035BD"/>
    <w:rsid w:val="00D03D53"/>
    <w:rsid w:val="00D04A38"/>
    <w:rsid w:val="00D04C46"/>
    <w:rsid w:val="00D102F3"/>
    <w:rsid w:val="00D107F8"/>
    <w:rsid w:val="00D109F8"/>
    <w:rsid w:val="00D12609"/>
    <w:rsid w:val="00D134DE"/>
    <w:rsid w:val="00D1366D"/>
    <w:rsid w:val="00D140DA"/>
    <w:rsid w:val="00D1469E"/>
    <w:rsid w:val="00D15754"/>
    <w:rsid w:val="00D15B3B"/>
    <w:rsid w:val="00D16167"/>
    <w:rsid w:val="00D1665E"/>
    <w:rsid w:val="00D179A2"/>
    <w:rsid w:val="00D17C0D"/>
    <w:rsid w:val="00D22749"/>
    <w:rsid w:val="00D227FB"/>
    <w:rsid w:val="00D2292C"/>
    <w:rsid w:val="00D23875"/>
    <w:rsid w:val="00D25793"/>
    <w:rsid w:val="00D265E2"/>
    <w:rsid w:val="00D26AE3"/>
    <w:rsid w:val="00D30358"/>
    <w:rsid w:val="00D32AB0"/>
    <w:rsid w:val="00D34876"/>
    <w:rsid w:val="00D34A61"/>
    <w:rsid w:val="00D36392"/>
    <w:rsid w:val="00D36A2F"/>
    <w:rsid w:val="00D36E5F"/>
    <w:rsid w:val="00D40FFE"/>
    <w:rsid w:val="00D4117A"/>
    <w:rsid w:val="00D4199C"/>
    <w:rsid w:val="00D41DCA"/>
    <w:rsid w:val="00D427B3"/>
    <w:rsid w:val="00D4348B"/>
    <w:rsid w:val="00D44579"/>
    <w:rsid w:val="00D45586"/>
    <w:rsid w:val="00D46835"/>
    <w:rsid w:val="00D47F1A"/>
    <w:rsid w:val="00D500C2"/>
    <w:rsid w:val="00D50699"/>
    <w:rsid w:val="00D50964"/>
    <w:rsid w:val="00D50D8C"/>
    <w:rsid w:val="00D5104B"/>
    <w:rsid w:val="00D5354B"/>
    <w:rsid w:val="00D53A4D"/>
    <w:rsid w:val="00D54126"/>
    <w:rsid w:val="00D554AF"/>
    <w:rsid w:val="00D55597"/>
    <w:rsid w:val="00D5586E"/>
    <w:rsid w:val="00D575C8"/>
    <w:rsid w:val="00D60570"/>
    <w:rsid w:val="00D6112C"/>
    <w:rsid w:val="00D616D7"/>
    <w:rsid w:val="00D6274E"/>
    <w:rsid w:val="00D631EA"/>
    <w:rsid w:val="00D63650"/>
    <w:rsid w:val="00D63751"/>
    <w:rsid w:val="00D66A20"/>
    <w:rsid w:val="00D715DC"/>
    <w:rsid w:val="00D71C9A"/>
    <w:rsid w:val="00D71E8C"/>
    <w:rsid w:val="00D71E91"/>
    <w:rsid w:val="00D72E09"/>
    <w:rsid w:val="00D734A3"/>
    <w:rsid w:val="00D73834"/>
    <w:rsid w:val="00D75943"/>
    <w:rsid w:val="00D77C0E"/>
    <w:rsid w:val="00D77F94"/>
    <w:rsid w:val="00D8202D"/>
    <w:rsid w:val="00D83B04"/>
    <w:rsid w:val="00D83B58"/>
    <w:rsid w:val="00D85158"/>
    <w:rsid w:val="00D87249"/>
    <w:rsid w:val="00D913B0"/>
    <w:rsid w:val="00D916D0"/>
    <w:rsid w:val="00D92E36"/>
    <w:rsid w:val="00D95104"/>
    <w:rsid w:val="00D95368"/>
    <w:rsid w:val="00D95D03"/>
    <w:rsid w:val="00D95E12"/>
    <w:rsid w:val="00D9631F"/>
    <w:rsid w:val="00DA16D3"/>
    <w:rsid w:val="00DA1D25"/>
    <w:rsid w:val="00DA393A"/>
    <w:rsid w:val="00DA39BA"/>
    <w:rsid w:val="00DA4420"/>
    <w:rsid w:val="00DA652A"/>
    <w:rsid w:val="00DA6697"/>
    <w:rsid w:val="00DA6C3E"/>
    <w:rsid w:val="00DA746C"/>
    <w:rsid w:val="00DB105F"/>
    <w:rsid w:val="00DB14F1"/>
    <w:rsid w:val="00DB1A55"/>
    <w:rsid w:val="00DB1E77"/>
    <w:rsid w:val="00DB44C9"/>
    <w:rsid w:val="00DB5F62"/>
    <w:rsid w:val="00DB60F2"/>
    <w:rsid w:val="00DB6682"/>
    <w:rsid w:val="00DB715E"/>
    <w:rsid w:val="00DC0D2C"/>
    <w:rsid w:val="00DC5249"/>
    <w:rsid w:val="00DC7C8D"/>
    <w:rsid w:val="00DD2AE3"/>
    <w:rsid w:val="00DD2B8A"/>
    <w:rsid w:val="00DD372B"/>
    <w:rsid w:val="00DD3DE1"/>
    <w:rsid w:val="00DD6288"/>
    <w:rsid w:val="00DE08C1"/>
    <w:rsid w:val="00DE1C96"/>
    <w:rsid w:val="00DE2292"/>
    <w:rsid w:val="00DE2C2C"/>
    <w:rsid w:val="00DE4482"/>
    <w:rsid w:val="00DE5956"/>
    <w:rsid w:val="00DE5D6B"/>
    <w:rsid w:val="00DE7259"/>
    <w:rsid w:val="00DF02E7"/>
    <w:rsid w:val="00DF042C"/>
    <w:rsid w:val="00DF27B9"/>
    <w:rsid w:val="00DF367F"/>
    <w:rsid w:val="00DF38EA"/>
    <w:rsid w:val="00DF602D"/>
    <w:rsid w:val="00DF66FC"/>
    <w:rsid w:val="00E01C16"/>
    <w:rsid w:val="00E02D51"/>
    <w:rsid w:val="00E03F72"/>
    <w:rsid w:val="00E04F2B"/>
    <w:rsid w:val="00E0506C"/>
    <w:rsid w:val="00E07310"/>
    <w:rsid w:val="00E07805"/>
    <w:rsid w:val="00E07FCD"/>
    <w:rsid w:val="00E10EC5"/>
    <w:rsid w:val="00E1157D"/>
    <w:rsid w:val="00E11979"/>
    <w:rsid w:val="00E13966"/>
    <w:rsid w:val="00E145BC"/>
    <w:rsid w:val="00E16D32"/>
    <w:rsid w:val="00E1728C"/>
    <w:rsid w:val="00E17C99"/>
    <w:rsid w:val="00E2015B"/>
    <w:rsid w:val="00E20A14"/>
    <w:rsid w:val="00E21DCE"/>
    <w:rsid w:val="00E2250D"/>
    <w:rsid w:val="00E23CBA"/>
    <w:rsid w:val="00E24DA0"/>
    <w:rsid w:val="00E2538B"/>
    <w:rsid w:val="00E25C31"/>
    <w:rsid w:val="00E25E5B"/>
    <w:rsid w:val="00E276E4"/>
    <w:rsid w:val="00E323F2"/>
    <w:rsid w:val="00E3275C"/>
    <w:rsid w:val="00E35190"/>
    <w:rsid w:val="00E3592E"/>
    <w:rsid w:val="00E36465"/>
    <w:rsid w:val="00E367BB"/>
    <w:rsid w:val="00E369AA"/>
    <w:rsid w:val="00E41F96"/>
    <w:rsid w:val="00E4366A"/>
    <w:rsid w:val="00E43995"/>
    <w:rsid w:val="00E44B10"/>
    <w:rsid w:val="00E45A25"/>
    <w:rsid w:val="00E460CD"/>
    <w:rsid w:val="00E469DF"/>
    <w:rsid w:val="00E471C9"/>
    <w:rsid w:val="00E472EF"/>
    <w:rsid w:val="00E47500"/>
    <w:rsid w:val="00E4767A"/>
    <w:rsid w:val="00E54089"/>
    <w:rsid w:val="00E543BB"/>
    <w:rsid w:val="00E55B6E"/>
    <w:rsid w:val="00E57553"/>
    <w:rsid w:val="00E6057E"/>
    <w:rsid w:val="00E618BB"/>
    <w:rsid w:val="00E61D1C"/>
    <w:rsid w:val="00E61D54"/>
    <w:rsid w:val="00E64FDD"/>
    <w:rsid w:val="00E71734"/>
    <w:rsid w:val="00E721CA"/>
    <w:rsid w:val="00E7263D"/>
    <w:rsid w:val="00E73B48"/>
    <w:rsid w:val="00E746CB"/>
    <w:rsid w:val="00E76D18"/>
    <w:rsid w:val="00E77031"/>
    <w:rsid w:val="00E7761A"/>
    <w:rsid w:val="00E77C5A"/>
    <w:rsid w:val="00E81C10"/>
    <w:rsid w:val="00E82B65"/>
    <w:rsid w:val="00E83F28"/>
    <w:rsid w:val="00E84E7A"/>
    <w:rsid w:val="00E84F63"/>
    <w:rsid w:val="00E85B80"/>
    <w:rsid w:val="00E85F7D"/>
    <w:rsid w:val="00E8733F"/>
    <w:rsid w:val="00E87BAA"/>
    <w:rsid w:val="00E9035C"/>
    <w:rsid w:val="00E90EEB"/>
    <w:rsid w:val="00E91B50"/>
    <w:rsid w:val="00E91EC3"/>
    <w:rsid w:val="00E92823"/>
    <w:rsid w:val="00E95D3A"/>
    <w:rsid w:val="00E96242"/>
    <w:rsid w:val="00E96894"/>
    <w:rsid w:val="00E96F51"/>
    <w:rsid w:val="00EA06FB"/>
    <w:rsid w:val="00EA23BE"/>
    <w:rsid w:val="00EA254D"/>
    <w:rsid w:val="00EA28AA"/>
    <w:rsid w:val="00EA2A17"/>
    <w:rsid w:val="00EA3165"/>
    <w:rsid w:val="00EA3B41"/>
    <w:rsid w:val="00EA401C"/>
    <w:rsid w:val="00EA572A"/>
    <w:rsid w:val="00EA59B5"/>
    <w:rsid w:val="00EA6488"/>
    <w:rsid w:val="00EA66BB"/>
    <w:rsid w:val="00EA68C9"/>
    <w:rsid w:val="00EB0EA4"/>
    <w:rsid w:val="00EB130C"/>
    <w:rsid w:val="00EB1356"/>
    <w:rsid w:val="00EB1376"/>
    <w:rsid w:val="00EB3C15"/>
    <w:rsid w:val="00EB63AC"/>
    <w:rsid w:val="00EB7DEF"/>
    <w:rsid w:val="00EC29FC"/>
    <w:rsid w:val="00EC3477"/>
    <w:rsid w:val="00EC4409"/>
    <w:rsid w:val="00EC5240"/>
    <w:rsid w:val="00EC59BA"/>
    <w:rsid w:val="00EC6317"/>
    <w:rsid w:val="00EC7929"/>
    <w:rsid w:val="00EC7BC1"/>
    <w:rsid w:val="00ED0013"/>
    <w:rsid w:val="00ED209E"/>
    <w:rsid w:val="00ED385A"/>
    <w:rsid w:val="00ED38DA"/>
    <w:rsid w:val="00ED41E3"/>
    <w:rsid w:val="00ED4C71"/>
    <w:rsid w:val="00ED6107"/>
    <w:rsid w:val="00ED6901"/>
    <w:rsid w:val="00ED693D"/>
    <w:rsid w:val="00ED6AAD"/>
    <w:rsid w:val="00ED756D"/>
    <w:rsid w:val="00ED79F4"/>
    <w:rsid w:val="00ED7E7C"/>
    <w:rsid w:val="00EE003C"/>
    <w:rsid w:val="00EE3358"/>
    <w:rsid w:val="00EE3DBC"/>
    <w:rsid w:val="00EE51DA"/>
    <w:rsid w:val="00EE5BF4"/>
    <w:rsid w:val="00EE5CA3"/>
    <w:rsid w:val="00EE79A8"/>
    <w:rsid w:val="00EF0C95"/>
    <w:rsid w:val="00EF0FE3"/>
    <w:rsid w:val="00EF144A"/>
    <w:rsid w:val="00EF2A8D"/>
    <w:rsid w:val="00EF5928"/>
    <w:rsid w:val="00EF670F"/>
    <w:rsid w:val="00EF6C2F"/>
    <w:rsid w:val="00EF6F61"/>
    <w:rsid w:val="00EF71C1"/>
    <w:rsid w:val="00F00512"/>
    <w:rsid w:val="00F00CBB"/>
    <w:rsid w:val="00F01A99"/>
    <w:rsid w:val="00F01D4B"/>
    <w:rsid w:val="00F04300"/>
    <w:rsid w:val="00F06415"/>
    <w:rsid w:val="00F0667B"/>
    <w:rsid w:val="00F06943"/>
    <w:rsid w:val="00F07123"/>
    <w:rsid w:val="00F0720F"/>
    <w:rsid w:val="00F072D8"/>
    <w:rsid w:val="00F07B2E"/>
    <w:rsid w:val="00F1002E"/>
    <w:rsid w:val="00F10D67"/>
    <w:rsid w:val="00F112FF"/>
    <w:rsid w:val="00F117EC"/>
    <w:rsid w:val="00F119C8"/>
    <w:rsid w:val="00F121C1"/>
    <w:rsid w:val="00F14BA3"/>
    <w:rsid w:val="00F15028"/>
    <w:rsid w:val="00F16486"/>
    <w:rsid w:val="00F170FF"/>
    <w:rsid w:val="00F174FB"/>
    <w:rsid w:val="00F178A9"/>
    <w:rsid w:val="00F17C93"/>
    <w:rsid w:val="00F20D4B"/>
    <w:rsid w:val="00F2147B"/>
    <w:rsid w:val="00F21869"/>
    <w:rsid w:val="00F221D1"/>
    <w:rsid w:val="00F2362F"/>
    <w:rsid w:val="00F2477D"/>
    <w:rsid w:val="00F252D3"/>
    <w:rsid w:val="00F25F88"/>
    <w:rsid w:val="00F300F7"/>
    <w:rsid w:val="00F31081"/>
    <w:rsid w:val="00F31AEC"/>
    <w:rsid w:val="00F349A9"/>
    <w:rsid w:val="00F35263"/>
    <w:rsid w:val="00F35B7B"/>
    <w:rsid w:val="00F364BC"/>
    <w:rsid w:val="00F40309"/>
    <w:rsid w:val="00F414E7"/>
    <w:rsid w:val="00F437A1"/>
    <w:rsid w:val="00F43A0D"/>
    <w:rsid w:val="00F44068"/>
    <w:rsid w:val="00F462BE"/>
    <w:rsid w:val="00F4770D"/>
    <w:rsid w:val="00F47C3A"/>
    <w:rsid w:val="00F47E33"/>
    <w:rsid w:val="00F51CA7"/>
    <w:rsid w:val="00F536B6"/>
    <w:rsid w:val="00F5413E"/>
    <w:rsid w:val="00F54D8D"/>
    <w:rsid w:val="00F54F33"/>
    <w:rsid w:val="00F561D0"/>
    <w:rsid w:val="00F56408"/>
    <w:rsid w:val="00F56FA3"/>
    <w:rsid w:val="00F574C5"/>
    <w:rsid w:val="00F609EB"/>
    <w:rsid w:val="00F612DC"/>
    <w:rsid w:val="00F62437"/>
    <w:rsid w:val="00F6294F"/>
    <w:rsid w:val="00F6306A"/>
    <w:rsid w:val="00F6366B"/>
    <w:rsid w:val="00F63827"/>
    <w:rsid w:val="00F660EA"/>
    <w:rsid w:val="00F6623E"/>
    <w:rsid w:val="00F70669"/>
    <w:rsid w:val="00F719CB"/>
    <w:rsid w:val="00F71C0E"/>
    <w:rsid w:val="00F7200D"/>
    <w:rsid w:val="00F73C1D"/>
    <w:rsid w:val="00F73DE6"/>
    <w:rsid w:val="00F73F45"/>
    <w:rsid w:val="00F74264"/>
    <w:rsid w:val="00F7651A"/>
    <w:rsid w:val="00F7754D"/>
    <w:rsid w:val="00F77C11"/>
    <w:rsid w:val="00F80DAE"/>
    <w:rsid w:val="00F824B1"/>
    <w:rsid w:val="00F825C5"/>
    <w:rsid w:val="00F82B28"/>
    <w:rsid w:val="00F834AC"/>
    <w:rsid w:val="00F835B0"/>
    <w:rsid w:val="00F835DA"/>
    <w:rsid w:val="00F84700"/>
    <w:rsid w:val="00F84AFE"/>
    <w:rsid w:val="00F857E8"/>
    <w:rsid w:val="00F85AA1"/>
    <w:rsid w:val="00F86794"/>
    <w:rsid w:val="00F87767"/>
    <w:rsid w:val="00F91573"/>
    <w:rsid w:val="00F9257F"/>
    <w:rsid w:val="00F9345A"/>
    <w:rsid w:val="00F944B3"/>
    <w:rsid w:val="00F94AC5"/>
    <w:rsid w:val="00F94C98"/>
    <w:rsid w:val="00F95E19"/>
    <w:rsid w:val="00F962E4"/>
    <w:rsid w:val="00F97A2B"/>
    <w:rsid w:val="00F97C91"/>
    <w:rsid w:val="00FA0755"/>
    <w:rsid w:val="00FA1225"/>
    <w:rsid w:val="00FA327C"/>
    <w:rsid w:val="00FA3310"/>
    <w:rsid w:val="00FA52DD"/>
    <w:rsid w:val="00FA62E8"/>
    <w:rsid w:val="00FA6A79"/>
    <w:rsid w:val="00FA766D"/>
    <w:rsid w:val="00FB4ABE"/>
    <w:rsid w:val="00FB4F73"/>
    <w:rsid w:val="00FB5635"/>
    <w:rsid w:val="00FB671C"/>
    <w:rsid w:val="00FB685E"/>
    <w:rsid w:val="00FB741A"/>
    <w:rsid w:val="00FC0D29"/>
    <w:rsid w:val="00FC2984"/>
    <w:rsid w:val="00FC2C71"/>
    <w:rsid w:val="00FC488E"/>
    <w:rsid w:val="00FC4C71"/>
    <w:rsid w:val="00FC53AE"/>
    <w:rsid w:val="00FC5867"/>
    <w:rsid w:val="00FD2C8C"/>
    <w:rsid w:val="00FD3CEF"/>
    <w:rsid w:val="00FD438D"/>
    <w:rsid w:val="00FD77B6"/>
    <w:rsid w:val="00FD7A42"/>
    <w:rsid w:val="00FE1333"/>
    <w:rsid w:val="00FE168E"/>
    <w:rsid w:val="00FE265A"/>
    <w:rsid w:val="00FE27CF"/>
    <w:rsid w:val="00FE444A"/>
    <w:rsid w:val="00FE49BF"/>
    <w:rsid w:val="00FE76D9"/>
    <w:rsid w:val="00FF032A"/>
    <w:rsid w:val="00FF0D40"/>
    <w:rsid w:val="00FF13F9"/>
    <w:rsid w:val="00FF2D2A"/>
    <w:rsid w:val="00FF2E2F"/>
    <w:rsid w:val="00FF3116"/>
    <w:rsid w:val="00FF3C20"/>
    <w:rsid w:val="00FF3D2E"/>
    <w:rsid w:val="00FF4335"/>
    <w:rsid w:val="00FF48AE"/>
    <w:rsid w:val="00FF4AEF"/>
    <w:rsid w:val="00FF5E8E"/>
    <w:rsid w:val="00FF5EB6"/>
    <w:rsid w:val="00FF5EF7"/>
    <w:rsid w:val="00FF62E4"/>
    <w:rsid w:val="00FF674B"/>
    <w:rsid w:val="00FF6D52"/>
    <w:rsid w:val="00FF72E4"/>
    <w:rsid w:val="00FF7873"/>
    <w:rsid w:val="011128B8"/>
    <w:rsid w:val="01731FA9"/>
    <w:rsid w:val="0227AA4E"/>
    <w:rsid w:val="02918C0A"/>
    <w:rsid w:val="030F638A"/>
    <w:rsid w:val="0396422D"/>
    <w:rsid w:val="03C37B39"/>
    <w:rsid w:val="0410A830"/>
    <w:rsid w:val="04AE0455"/>
    <w:rsid w:val="04C9C22F"/>
    <w:rsid w:val="04E840B8"/>
    <w:rsid w:val="04F57B6F"/>
    <w:rsid w:val="06428F78"/>
    <w:rsid w:val="07A9A3C9"/>
    <w:rsid w:val="07C85588"/>
    <w:rsid w:val="07DA7675"/>
    <w:rsid w:val="083263FC"/>
    <w:rsid w:val="08373EED"/>
    <w:rsid w:val="083F6D14"/>
    <w:rsid w:val="08BFEE96"/>
    <w:rsid w:val="097F0B77"/>
    <w:rsid w:val="0A57D64D"/>
    <w:rsid w:val="0A95E720"/>
    <w:rsid w:val="0AAC0AB0"/>
    <w:rsid w:val="0AE99537"/>
    <w:rsid w:val="0AF945B4"/>
    <w:rsid w:val="0B07AE3E"/>
    <w:rsid w:val="0B446E55"/>
    <w:rsid w:val="0B9CBD0D"/>
    <w:rsid w:val="0BFBD940"/>
    <w:rsid w:val="0C044DE7"/>
    <w:rsid w:val="0C129AC0"/>
    <w:rsid w:val="0C32E699"/>
    <w:rsid w:val="0CA6EFC1"/>
    <w:rsid w:val="0CA94859"/>
    <w:rsid w:val="0D3F4E96"/>
    <w:rsid w:val="0D537A3E"/>
    <w:rsid w:val="0DAAA30F"/>
    <w:rsid w:val="0E8FCE22"/>
    <w:rsid w:val="0EA75A41"/>
    <w:rsid w:val="0ED00D90"/>
    <w:rsid w:val="0F1FEB19"/>
    <w:rsid w:val="0F7635EB"/>
    <w:rsid w:val="103F33D0"/>
    <w:rsid w:val="104E1E09"/>
    <w:rsid w:val="10C05AB0"/>
    <w:rsid w:val="11210E41"/>
    <w:rsid w:val="115F1A07"/>
    <w:rsid w:val="11B89B53"/>
    <w:rsid w:val="120AD07B"/>
    <w:rsid w:val="123A9802"/>
    <w:rsid w:val="124251C1"/>
    <w:rsid w:val="12B122FB"/>
    <w:rsid w:val="12B4DD78"/>
    <w:rsid w:val="1322BBB0"/>
    <w:rsid w:val="141C85A0"/>
    <w:rsid w:val="1430D78C"/>
    <w:rsid w:val="144E0801"/>
    <w:rsid w:val="14D44DBC"/>
    <w:rsid w:val="15280B4D"/>
    <w:rsid w:val="15A5D4ED"/>
    <w:rsid w:val="16663C9F"/>
    <w:rsid w:val="16AADA61"/>
    <w:rsid w:val="16ADDEEE"/>
    <w:rsid w:val="17761035"/>
    <w:rsid w:val="177F59B1"/>
    <w:rsid w:val="17BB0065"/>
    <w:rsid w:val="17E3ADA7"/>
    <w:rsid w:val="183FD20C"/>
    <w:rsid w:val="1844452A"/>
    <w:rsid w:val="184A6939"/>
    <w:rsid w:val="18AF4D2F"/>
    <w:rsid w:val="18F5706D"/>
    <w:rsid w:val="19489C66"/>
    <w:rsid w:val="194B9558"/>
    <w:rsid w:val="196080AB"/>
    <w:rsid w:val="19E54B59"/>
    <w:rsid w:val="1A151E7B"/>
    <w:rsid w:val="1A1DB88F"/>
    <w:rsid w:val="1A5CE982"/>
    <w:rsid w:val="1A624302"/>
    <w:rsid w:val="1ACCC2C2"/>
    <w:rsid w:val="1BB516F4"/>
    <w:rsid w:val="1C78B689"/>
    <w:rsid w:val="1DF125CC"/>
    <w:rsid w:val="1E084DAF"/>
    <w:rsid w:val="1EB2A215"/>
    <w:rsid w:val="1EDB24A5"/>
    <w:rsid w:val="1EFC749E"/>
    <w:rsid w:val="1F566DA7"/>
    <w:rsid w:val="1FCF387C"/>
    <w:rsid w:val="20000116"/>
    <w:rsid w:val="2011185B"/>
    <w:rsid w:val="20120C28"/>
    <w:rsid w:val="20A9006F"/>
    <w:rsid w:val="20FF7030"/>
    <w:rsid w:val="211EB66F"/>
    <w:rsid w:val="21D319F7"/>
    <w:rsid w:val="21D4A90E"/>
    <w:rsid w:val="21E60899"/>
    <w:rsid w:val="22608AAD"/>
    <w:rsid w:val="228627D4"/>
    <w:rsid w:val="2292421F"/>
    <w:rsid w:val="22F2D6EC"/>
    <w:rsid w:val="2392C5FC"/>
    <w:rsid w:val="23A440EA"/>
    <w:rsid w:val="23E52F43"/>
    <w:rsid w:val="24BB258A"/>
    <w:rsid w:val="25B09ADA"/>
    <w:rsid w:val="262B915E"/>
    <w:rsid w:val="269BD7A6"/>
    <w:rsid w:val="27426D14"/>
    <w:rsid w:val="27433579"/>
    <w:rsid w:val="275B0DD6"/>
    <w:rsid w:val="2835E5D5"/>
    <w:rsid w:val="283D4854"/>
    <w:rsid w:val="2889B701"/>
    <w:rsid w:val="2A07AEB1"/>
    <w:rsid w:val="2A1E89B6"/>
    <w:rsid w:val="2A994787"/>
    <w:rsid w:val="2B0C88C6"/>
    <w:rsid w:val="2B56F94B"/>
    <w:rsid w:val="2B7C1876"/>
    <w:rsid w:val="2B7D955D"/>
    <w:rsid w:val="2BA35011"/>
    <w:rsid w:val="2BC509FE"/>
    <w:rsid w:val="2BD6D416"/>
    <w:rsid w:val="2BDE244E"/>
    <w:rsid w:val="2BE49868"/>
    <w:rsid w:val="2C3C15F9"/>
    <w:rsid w:val="2C4D07AB"/>
    <w:rsid w:val="2C91F43E"/>
    <w:rsid w:val="2CF8EF86"/>
    <w:rsid w:val="2D1364B3"/>
    <w:rsid w:val="2D1CAAFB"/>
    <w:rsid w:val="2D5A3E7D"/>
    <w:rsid w:val="2DF1E12A"/>
    <w:rsid w:val="2E85B968"/>
    <w:rsid w:val="2EA7EE02"/>
    <w:rsid w:val="2FA64498"/>
    <w:rsid w:val="2FFE696A"/>
    <w:rsid w:val="3032BC4C"/>
    <w:rsid w:val="308C298C"/>
    <w:rsid w:val="309A0362"/>
    <w:rsid w:val="30F805F8"/>
    <w:rsid w:val="3106E407"/>
    <w:rsid w:val="317DD5D1"/>
    <w:rsid w:val="3191352D"/>
    <w:rsid w:val="31DCF29F"/>
    <w:rsid w:val="31F3BD5E"/>
    <w:rsid w:val="32197C6B"/>
    <w:rsid w:val="325C0E77"/>
    <w:rsid w:val="32C71675"/>
    <w:rsid w:val="32EA860E"/>
    <w:rsid w:val="331BDB12"/>
    <w:rsid w:val="335B68D9"/>
    <w:rsid w:val="336148B0"/>
    <w:rsid w:val="3387A1BE"/>
    <w:rsid w:val="3392AFD1"/>
    <w:rsid w:val="33C3F9C2"/>
    <w:rsid w:val="34436C7E"/>
    <w:rsid w:val="3493985E"/>
    <w:rsid w:val="349EC0E6"/>
    <w:rsid w:val="34A1E39A"/>
    <w:rsid w:val="34D07CA2"/>
    <w:rsid w:val="354145A2"/>
    <w:rsid w:val="35764681"/>
    <w:rsid w:val="36FEFF08"/>
    <w:rsid w:val="370BBDD2"/>
    <w:rsid w:val="37D988DC"/>
    <w:rsid w:val="37E12FED"/>
    <w:rsid w:val="37F090D5"/>
    <w:rsid w:val="385AAE30"/>
    <w:rsid w:val="38A5F551"/>
    <w:rsid w:val="38CC76F3"/>
    <w:rsid w:val="38E603FA"/>
    <w:rsid w:val="39B358C9"/>
    <w:rsid w:val="3A9E3F7C"/>
    <w:rsid w:val="3AF31F25"/>
    <w:rsid w:val="3BA2D76A"/>
    <w:rsid w:val="3BFEAE9E"/>
    <w:rsid w:val="3CCB4996"/>
    <w:rsid w:val="3D15A95F"/>
    <w:rsid w:val="3DB4CBBC"/>
    <w:rsid w:val="3DBE39AD"/>
    <w:rsid w:val="3E9508D1"/>
    <w:rsid w:val="3F69B453"/>
    <w:rsid w:val="3FE7B09E"/>
    <w:rsid w:val="3FFEEAFB"/>
    <w:rsid w:val="40036E99"/>
    <w:rsid w:val="406D26CE"/>
    <w:rsid w:val="4083EF9C"/>
    <w:rsid w:val="40895AA3"/>
    <w:rsid w:val="40CEB9A7"/>
    <w:rsid w:val="41613DF0"/>
    <w:rsid w:val="417CD44F"/>
    <w:rsid w:val="4201875B"/>
    <w:rsid w:val="431E2B07"/>
    <w:rsid w:val="43625F7C"/>
    <w:rsid w:val="43E3CEFF"/>
    <w:rsid w:val="44018124"/>
    <w:rsid w:val="445636B5"/>
    <w:rsid w:val="448211AC"/>
    <w:rsid w:val="44BCB9B5"/>
    <w:rsid w:val="4596A446"/>
    <w:rsid w:val="459A6A6F"/>
    <w:rsid w:val="46348C57"/>
    <w:rsid w:val="4634BCDF"/>
    <w:rsid w:val="464AD39E"/>
    <w:rsid w:val="46BBFDB9"/>
    <w:rsid w:val="46E7C5C1"/>
    <w:rsid w:val="46F50154"/>
    <w:rsid w:val="47887545"/>
    <w:rsid w:val="4792972B"/>
    <w:rsid w:val="47B198BA"/>
    <w:rsid w:val="47C772D6"/>
    <w:rsid w:val="4827C37B"/>
    <w:rsid w:val="483F68D1"/>
    <w:rsid w:val="484277FA"/>
    <w:rsid w:val="487F9473"/>
    <w:rsid w:val="48ABADB1"/>
    <w:rsid w:val="48DE7BA7"/>
    <w:rsid w:val="491F668D"/>
    <w:rsid w:val="498B7C32"/>
    <w:rsid w:val="4A6BE9BE"/>
    <w:rsid w:val="4ACD9B53"/>
    <w:rsid w:val="4AD73306"/>
    <w:rsid w:val="4B2F6DD3"/>
    <w:rsid w:val="4B8069F9"/>
    <w:rsid w:val="4BC94444"/>
    <w:rsid w:val="4D694DFA"/>
    <w:rsid w:val="4DCE4C6E"/>
    <w:rsid w:val="4E6B1588"/>
    <w:rsid w:val="4F4DD3F7"/>
    <w:rsid w:val="4F63D271"/>
    <w:rsid w:val="4FD1A628"/>
    <w:rsid w:val="5004A553"/>
    <w:rsid w:val="50BF54BB"/>
    <w:rsid w:val="50D7D6F8"/>
    <w:rsid w:val="5151EA29"/>
    <w:rsid w:val="525D88FC"/>
    <w:rsid w:val="5270F69C"/>
    <w:rsid w:val="529FB785"/>
    <w:rsid w:val="52BC9C02"/>
    <w:rsid w:val="53120C24"/>
    <w:rsid w:val="5318DF11"/>
    <w:rsid w:val="537AA117"/>
    <w:rsid w:val="53F4274C"/>
    <w:rsid w:val="53FF5091"/>
    <w:rsid w:val="540A9619"/>
    <w:rsid w:val="54151FEE"/>
    <w:rsid w:val="54647E6F"/>
    <w:rsid w:val="54A72ADA"/>
    <w:rsid w:val="54BF0899"/>
    <w:rsid w:val="54CE765E"/>
    <w:rsid w:val="556A0723"/>
    <w:rsid w:val="55896651"/>
    <w:rsid w:val="55E5BEE8"/>
    <w:rsid w:val="560436B5"/>
    <w:rsid w:val="5607936D"/>
    <w:rsid w:val="5621D99B"/>
    <w:rsid w:val="5689BDFD"/>
    <w:rsid w:val="56C43E88"/>
    <w:rsid w:val="57057E7A"/>
    <w:rsid w:val="5715B508"/>
    <w:rsid w:val="57252D01"/>
    <w:rsid w:val="59632E70"/>
    <w:rsid w:val="5A97887E"/>
    <w:rsid w:val="5B7349AB"/>
    <w:rsid w:val="5CBA25AF"/>
    <w:rsid w:val="5CE9B96A"/>
    <w:rsid w:val="5CFB8B8B"/>
    <w:rsid w:val="5D07DA23"/>
    <w:rsid w:val="5D630C67"/>
    <w:rsid w:val="5DCD96B3"/>
    <w:rsid w:val="5ECAAE72"/>
    <w:rsid w:val="5EE8A316"/>
    <w:rsid w:val="5F24BE3B"/>
    <w:rsid w:val="5F2C2546"/>
    <w:rsid w:val="5FB62F82"/>
    <w:rsid w:val="5FD1B7C7"/>
    <w:rsid w:val="60250109"/>
    <w:rsid w:val="603618C7"/>
    <w:rsid w:val="603AE696"/>
    <w:rsid w:val="6040E4A4"/>
    <w:rsid w:val="6135617B"/>
    <w:rsid w:val="61DE5CA8"/>
    <w:rsid w:val="61F484DF"/>
    <w:rsid w:val="61FB889B"/>
    <w:rsid w:val="62A35882"/>
    <w:rsid w:val="6304252D"/>
    <w:rsid w:val="6492EC2D"/>
    <w:rsid w:val="64F01D18"/>
    <w:rsid w:val="65089663"/>
    <w:rsid w:val="6562B88C"/>
    <w:rsid w:val="657CF9DA"/>
    <w:rsid w:val="658010FD"/>
    <w:rsid w:val="668921DF"/>
    <w:rsid w:val="671D9C99"/>
    <w:rsid w:val="6820038F"/>
    <w:rsid w:val="684387E1"/>
    <w:rsid w:val="6888E01B"/>
    <w:rsid w:val="68ABA993"/>
    <w:rsid w:val="68CA4596"/>
    <w:rsid w:val="68E8FBCE"/>
    <w:rsid w:val="68F5E00D"/>
    <w:rsid w:val="695F1F1F"/>
    <w:rsid w:val="69D71321"/>
    <w:rsid w:val="6B082DE8"/>
    <w:rsid w:val="6BB7CAC3"/>
    <w:rsid w:val="6BEDA6F6"/>
    <w:rsid w:val="6BF91BAB"/>
    <w:rsid w:val="6D02E843"/>
    <w:rsid w:val="6D17542B"/>
    <w:rsid w:val="6EC10E8E"/>
    <w:rsid w:val="6F712959"/>
    <w:rsid w:val="6F968AD6"/>
    <w:rsid w:val="6FC5FE2A"/>
    <w:rsid w:val="700FEE1B"/>
    <w:rsid w:val="7055797E"/>
    <w:rsid w:val="7060C883"/>
    <w:rsid w:val="70879688"/>
    <w:rsid w:val="70C08E4B"/>
    <w:rsid w:val="716EBA4F"/>
    <w:rsid w:val="7186C4F2"/>
    <w:rsid w:val="718950A1"/>
    <w:rsid w:val="73258B70"/>
    <w:rsid w:val="738992E2"/>
    <w:rsid w:val="73C8F050"/>
    <w:rsid w:val="73E26F94"/>
    <w:rsid w:val="741496A9"/>
    <w:rsid w:val="7482B96F"/>
    <w:rsid w:val="74A912E1"/>
    <w:rsid w:val="74A960DE"/>
    <w:rsid w:val="750AC896"/>
    <w:rsid w:val="7571A211"/>
    <w:rsid w:val="75842CFD"/>
    <w:rsid w:val="75A4A8CA"/>
    <w:rsid w:val="77B21B04"/>
    <w:rsid w:val="77C70414"/>
    <w:rsid w:val="77D872A5"/>
    <w:rsid w:val="77E7F802"/>
    <w:rsid w:val="781A1936"/>
    <w:rsid w:val="78228EAF"/>
    <w:rsid w:val="78966F28"/>
    <w:rsid w:val="78D5FBBE"/>
    <w:rsid w:val="79235A3B"/>
    <w:rsid w:val="7992C0D4"/>
    <w:rsid w:val="79A54168"/>
    <w:rsid w:val="79B91036"/>
    <w:rsid w:val="7A6B0D3E"/>
    <w:rsid w:val="7A92BFD7"/>
    <w:rsid w:val="7ADA6503"/>
    <w:rsid w:val="7B288BC5"/>
    <w:rsid w:val="7B88F6EB"/>
    <w:rsid w:val="7BC6D389"/>
    <w:rsid w:val="7BF46CEE"/>
    <w:rsid w:val="7BF954A8"/>
    <w:rsid w:val="7BFC4D55"/>
    <w:rsid w:val="7C13AE4B"/>
    <w:rsid w:val="7CB522F4"/>
    <w:rsid w:val="7CB7F7D1"/>
    <w:rsid w:val="7CBB5D92"/>
    <w:rsid w:val="7D55DE8D"/>
    <w:rsid w:val="7DBD4956"/>
    <w:rsid w:val="7DBFCFAD"/>
    <w:rsid w:val="7E94CA92"/>
    <w:rsid w:val="7EAD7405"/>
    <w:rsid w:val="7EAEC468"/>
  </w:rsids>
  <m:mathPr>
    <m:mathFont m:val="Cambria Math"/>
    <m:brkBin m:val="before"/>
    <m:brkBinSub m:val="--"/>
    <m:smallFrac m:val="0"/>
    <m:dispDef/>
    <m:lMargin m:val="0"/>
    <m:rMargin m:val="0"/>
    <m:defJc m:val="centerGroup"/>
    <m:wrapIndent m:val="1440"/>
    <m:intLim m:val="subSup"/>
    <m:naryLim m:val="undOvr"/>
  </m:mathPr>
  <w:themeFontLang w:val="en-AU"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51ED34"/>
  <w15:chartTrackingRefBased/>
  <w15:docId w15:val="{D044B16C-06B5-4EAC-8346-B0E4783521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72EF"/>
    <w:rPr>
      <w:rFonts w:ascii="Times New Roman" w:hAnsi="Times New Roman" w:cs="Times New Roman"/>
      <w:sz w:val="24"/>
      <w:szCs w:val="24"/>
    </w:rPr>
  </w:style>
  <w:style w:type="paragraph" w:styleId="Heading1">
    <w:name w:val="heading 1"/>
    <w:basedOn w:val="Normal"/>
    <w:next w:val="Normal"/>
    <w:link w:val="Heading1Char"/>
    <w:uiPriority w:val="9"/>
    <w:qFormat/>
    <w:rsid w:val="00AA6E4C"/>
    <w:pPr>
      <w:keepNext/>
      <w:keepLines/>
      <w:spacing w:before="240" w:after="0"/>
      <w:outlineLvl w:val="0"/>
    </w:pPr>
    <w:rPr>
      <w:rFonts w:eastAsiaTheme="majorEastAsia"/>
      <w:b/>
      <w:bCs/>
      <w:color w:val="2F5496" w:themeColor="accent1" w:themeShade="BF"/>
      <w:sz w:val="48"/>
      <w:szCs w:val="48"/>
      <w:u w:val="single"/>
    </w:rPr>
  </w:style>
  <w:style w:type="paragraph" w:styleId="Heading2">
    <w:name w:val="heading 2"/>
    <w:basedOn w:val="Normal"/>
    <w:link w:val="Heading2Char"/>
    <w:uiPriority w:val="9"/>
    <w:qFormat/>
    <w:rsid w:val="00AA6E4C"/>
    <w:pPr>
      <w:spacing w:before="100" w:beforeAutospacing="1" w:after="100" w:afterAutospacing="1" w:line="240" w:lineRule="auto"/>
      <w:outlineLvl w:val="1"/>
    </w:pPr>
    <w:rPr>
      <w:rFonts w:eastAsia="Calibri"/>
      <w:b/>
      <w:bCs/>
      <w:sz w:val="36"/>
      <w:szCs w:val="36"/>
      <w:u w:val="single"/>
      <w:lang w:eastAsia="en-AU"/>
    </w:rPr>
  </w:style>
  <w:style w:type="paragraph" w:styleId="Heading3">
    <w:name w:val="heading 3"/>
    <w:basedOn w:val="Normal"/>
    <w:next w:val="Normal"/>
    <w:link w:val="Heading3Char"/>
    <w:uiPriority w:val="9"/>
    <w:unhideWhenUsed/>
    <w:qFormat/>
    <w:rsid w:val="009B146D"/>
    <w:pPr>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A4876"/>
    <w:rPr>
      <w:rFonts w:ascii="Times New Roman" w:eastAsia="Calibri" w:hAnsi="Times New Roman" w:cs="Times New Roman"/>
      <w:b/>
      <w:bCs/>
      <w:sz w:val="36"/>
      <w:szCs w:val="36"/>
      <w:u w:val="single"/>
      <w:lang w:eastAsia="en-AU"/>
    </w:rPr>
  </w:style>
  <w:style w:type="paragraph" w:styleId="NormalWeb">
    <w:name w:val="Normal (Web)"/>
    <w:basedOn w:val="Normal"/>
    <w:uiPriority w:val="99"/>
    <w:unhideWhenUsed/>
    <w:rsid w:val="0055590B"/>
    <w:pPr>
      <w:spacing w:before="100" w:beforeAutospacing="1" w:after="100" w:afterAutospacing="1" w:line="240" w:lineRule="auto"/>
    </w:pPr>
    <w:rPr>
      <w:rFonts w:eastAsia="Times New Roman"/>
      <w:lang w:eastAsia="en-AU"/>
    </w:rPr>
  </w:style>
  <w:style w:type="character" w:customStyle="1" w:styleId="Heading3Char">
    <w:name w:val="Heading 3 Char"/>
    <w:basedOn w:val="DefaultParagraphFont"/>
    <w:link w:val="Heading3"/>
    <w:uiPriority w:val="9"/>
    <w:rsid w:val="008A4876"/>
    <w:rPr>
      <w:rFonts w:ascii="Times New Roman" w:hAnsi="Times New Roman" w:cs="Times New Roman"/>
      <w:b/>
      <w:bCs/>
      <w:sz w:val="24"/>
      <w:szCs w:val="24"/>
    </w:rPr>
  </w:style>
  <w:style w:type="character" w:customStyle="1" w:styleId="Heading1Char">
    <w:name w:val="Heading 1 Char"/>
    <w:basedOn w:val="DefaultParagraphFont"/>
    <w:link w:val="Heading1"/>
    <w:uiPriority w:val="9"/>
    <w:rsid w:val="008A4876"/>
    <w:rPr>
      <w:rFonts w:ascii="Times New Roman" w:eastAsiaTheme="majorEastAsia" w:hAnsi="Times New Roman" w:cs="Times New Roman"/>
      <w:b/>
      <w:bCs/>
      <w:color w:val="2F5496" w:themeColor="accent1" w:themeShade="BF"/>
      <w:sz w:val="48"/>
      <w:szCs w:val="48"/>
      <w:u w:val="single"/>
    </w:rPr>
  </w:style>
  <w:style w:type="paragraph" w:styleId="Title">
    <w:name w:val="Title"/>
    <w:basedOn w:val="Normal"/>
    <w:next w:val="Normal"/>
    <w:link w:val="TitleChar"/>
    <w:uiPriority w:val="10"/>
    <w:qFormat/>
    <w:rsid w:val="006B228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228A"/>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75842CFD"/>
    <w:pPr>
      <w:ind w:left="720"/>
      <w:contextualSpacing/>
    </w:pPr>
  </w:style>
  <w:style w:type="table" w:styleId="TableGrid">
    <w:name w:val="Table Grid"/>
    <w:basedOn w:val="TableNormal"/>
    <w:uiPriority w:val="3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EndNoteBibliographyTitle">
    <w:name w:val="EndNote Bibliography Title"/>
    <w:basedOn w:val="Normal"/>
    <w:link w:val="EndNoteBibliographyTitleChar"/>
    <w:rsid w:val="004811E4"/>
    <w:pPr>
      <w:spacing w:after="0"/>
      <w:jc w:val="center"/>
    </w:pPr>
    <w:rPr>
      <w:rFonts w:ascii="Calibri" w:hAnsi="Calibri" w:cs="Calibri"/>
      <w:noProof/>
      <w:sz w:val="22"/>
      <w:lang w:val="en-US"/>
    </w:rPr>
  </w:style>
  <w:style w:type="character" w:customStyle="1" w:styleId="EndNoteBibliographyTitleChar">
    <w:name w:val="EndNote Bibliography Title Char"/>
    <w:basedOn w:val="DefaultParagraphFont"/>
    <w:link w:val="EndNoteBibliographyTitle"/>
    <w:rsid w:val="004811E4"/>
    <w:rPr>
      <w:rFonts w:ascii="Calibri" w:hAnsi="Calibri" w:cs="Calibri"/>
      <w:noProof/>
      <w:szCs w:val="24"/>
      <w:lang w:val="en-US"/>
    </w:rPr>
  </w:style>
  <w:style w:type="paragraph" w:customStyle="1" w:styleId="EndNoteBibliography">
    <w:name w:val="EndNote Bibliography"/>
    <w:basedOn w:val="Normal"/>
    <w:link w:val="EndNoteBibliographyChar"/>
    <w:rsid w:val="004811E4"/>
    <w:pPr>
      <w:spacing w:line="240" w:lineRule="auto"/>
      <w:jc w:val="center"/>
    </w:pPr>
    <w:rPr>
      <w:rFonts w:ascii="Calibri" w:hAnsi="Calibri" w:cs="Calibri"/>
      <w:noProof/>
      <w:sz w:val="22"/>
      <w:lang w:val="en-US"/>
    </w:rPr>
  </w:style>
  <w:style w:type="character" w:customStyle="1" w:styleId="EndNoteBibliographyChar">
    <w:name w:val="EndNote Bibliography Char"/>
    <w:basedOn w:val="DefaultParagraphFont"/>
    <w:link w:val="EndNoteBibliography"/>
    <w:rsid w:val="004811E4"/>
    <w:rPr>
      <w:rFonts w:ascii="Calibri" w:hAnsi="Calibri" w:cs="Calibri"/>
      <w:noProof/>
      <w:szCs w:val="24"/>
      <w:lang w:val="en-US"/>
    </w:rPr>
  </w:style>
  <w:style w:type="character" w:styleId="Hyperlink">
    <w:name w:val="Hyperlink"/>
    <w:basedOn w:val="DefaultParagraphFont"/>
    <w:uiPriority w:val="99"/>
    <w:unhideWhenUsed/>
    <w:rsid w:val="004811E4"/>
    <w:rPr>
      <w:color w:val="0563C1" w:themeColor="hyperlink"/>
      <w:u w:val="single"/>
    </w:rPr>
  </w:style>
  <w:style w:type="character" w:styleId="UnresolvedMention">
    <w:name w:val="Unresolved Mention"/>
    <w:basedOn w:val="DefaultParagraphFont"/>
    <w:uiPriority w:val="99"/>
    <w:semiHidden/>
    <w:unhideWhenUsed/>
    <w:rsid w:val="004811E4"/>
    <w:rPr>
      <w:color w:val="605E5C"/>
      <w:shd w:val="clear" w:color="auto" w:fill="E1DFDD"/>
    </w:rPr>
  </w:style>
  <w:style w:type="character" w:styleId="Strong">
    <w:name w:val="Strong"/>
    <w:basedOn w:val="DefaultParagraphFont"/>
    <w:uiPriority w:val="22"/>
    <w:qFormat/>
    <w:rsid w:val="001371B9"/>
    <w:rPr>
      <w:b/>
      <w:bCs/>
    </w:rPr>
  </w:style>
  <w:style w:type="character" w:styleId="Emphasis">
    <w:name w:val="Emphasis"/>
    <w:basedOn w:val="DefaultParagraphFont"/>
    <w:uiPriority w:val="20"/>
    <w:qFormat/>
    <w:rsid w:val="001371B9"/>
    <w:rPr>
      <w:i/>
      <w:iCs/>
    </w:rPr>
  </w:style>
  <w:style w:type="table" w:styleId="TableGridLight">
    <w:name w:val="Grid Table Light"/>
    <w:basedOn w:val="TableNormal"/>
    <w:uiPriority w:val="40"/>
    <w:rsid w:val="001371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1371B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1371B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3">
    <w:name w:val="Grid Table 3"/>
    <w:basedOn w:val="TableNormal"/>
    <w:uiPriority w:val="48"/>
    <w:rsid w:val="00A54392"/>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A5439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PlainTable1">
    <w:name w:val="Plain Table 1"/>
    <w:basedOn w:val="TableNormal"/>
    <w:uiPriority w:val="4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FollowedHyperlink">
    <w:name w:val="FollowedHyperlink"/>
    <w:basedOn w:val="DefaultParagraphFont"/>
    <w:uiPriority w:val="99"/>
    <w:semiHidden/>
    <w:unhideWhenUsed/>
    <w:rsid w:val="00295B94"/>
    <w:rPr>
      <w:color w:val="954F72" w:themeColor="followedHyperlink"/>
      <w:u w:val="single"/>
    </w:rPr>
  </w:style>
  <w:style w:type="paragraph" w:styleId="NoSpacing">
    <w:name w:val="No Spacing"/>
    <w:link w:val="NoSpacingChar"/>
    <w:uiPriority w:val="1"/>
    <w:qFormat/>
    <w:rsid w:val="006D1D66"/>
    <w:pPr>
      <w:spacing w:after="0" w:line="240" w:lineRule="auto"/>
    </w:pPr>
    <w:rPr>
      <w:rFonts w:eastAsiaTheme="minorEastAsia"/>
      <w:lang w:val="en-US" w:eastAsia="zh-CN"/>
    </w:rPr>
  </w:style>
  <w:style w:type="character" w:customStyle="1" w:styleId="NoSpacingChar">
    <w:name w:val="No Spacing Char"/>
    <w:basedOn w:val="DefaultParagraphFont"/>
    <w:link w:val="NoSpacing"/>
    <w:uiPriority w:val="1"/>
    <w:rsid w:val="006D1D66"/>
    <w:rPr>
      <w:rFonts w:eastAsiaTheme="minorEastAsia"/>
      <w:lang w:val="en-US" w:eastAsia="zh-CN"/>
    </w:rPr>
  </w:style>
  <w:style w:type="paragraph" w:styleId="Header">
    <w:name w:val="header"/>
    <w:basedOn w:val="Normal"/>
    <w:link w:val="HeaderChar"/>
    <w:uiPriority w:val="99"/>
    <w:unhideWhenUsed/>
    <w:rsid w:val="00717DF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1002E"/>
    <w:rPr>
      <w:rFonts w:ascii="Times New Roman" w:hAnsi="Times New Roman" w:cs="Times New Roman"/>
      <w:sz w:val="24"/>
      <w:szCs w:val="24"/>
    </w:rPr>
  </w:style>
  <w:style w:type="paragraph" w:styleId="Footer">
    <w:name w:val="footer"/>
    <w:basedOn w:val="Normal"/>
    <w:link w:val="FooterChar"/>
    <w:uiPriority w:val="99"/>
    <w:unhideWhenUsed/>
    <w:rsid w:val="00717DF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1002E"/>
    <w:rPr>
      <w:rFonts w:ascii="Times New Roman" w:hAnsi="Times New Roman" w:cs="Times New Roman"/>
      <w:sz w:val="24"/>
      <w:szCs w:val="24"/>
    </w:rPr>
  </w:style>
  <w:style w:type="paragraph" w:styleId="TOCHeading">
    <w:name w:val="TOC Heading"/>
    <w:basedOn w:val="Heading1"/>
    <w:next w:val="Normal"/>
    <w:uiPriority w:val="39"/>
    <w:unhideWhenUsed/>
    <w:qFormat/>
    <w:rsid w:val="00916AF5"/>
    <w:pPr>
      <w:spacing w:before="480" w:line="276" w:lineRule="auto"/>
      <w:outlineLvl w:val="9"/>
    </w:pPr>
    <w:rPr>
      <w:rFonts w:asciiTheme="majorHAnsi" w:hAnsiTheme="majorHAnsi" w:cstheme="majorBidi"/>
      <w:sz w:val="28"/>
      <w:szCs w:val="28"/>
      <w:lang w:val="en-US"/>
    </w:rPr>
  </w:style>
  <w:style w:type="paragraph" w:styleId="TOC1">
    <w:name w:val="toc 1"/>
    <w:basedOn w:val="Normal"/>
    <w:next w:val="Normal"/>
    <w:autoRedefine/>
    <w:uiPriority w:val="39"/>
    <w:unhideWhenUsed/>
    <w:rsid w:val="00916AF5"/>
    <w:pPr>
      <w:spacing w:before="120" w:after="0"/>
    </w:pPr>
    <w:rPr>
      <w:rFonts w:asciiTheme="minorHAnsi" w:hAnsiTheme="minorHAnsi" w:cstheme="minorHAnsi"/>
      <w:b/>
      <w:bCs/>
      <w:i/>
      <w:iCs/>
    </w:rPr>
  </w:style>
  <w:style w:type="paragraph" w:styleId="TOC2">
    <w:name w:val="toc 2"/>
    <w:basedOn w:val="Normal"/>
    <w:next w:val="Normal"/>
    <w:autoRedefine/>
    <w:uiPriority w:val="39"/>
    <w:unhideWhenUsed/>
    <w:rsid w:val="00916AF5"/>
    <w:pPr>
      <w:spacing w:before="120" w:after="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916AF5"/>
    <w:pPr>
      <w:spacing w:after="0"/>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916AF5"/>
    <w:pPr>
      <w:spacing w:after="0"/>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916AF5"/>
    <w:pPr>
      <w:spacing w:after="0"/>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916AF5"/>
    <w:pPr>
      <w:spacing w:after="0"/>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916AF5"/>
    <w:pPr>
      <w:spacing w:after="0"/>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916AF5"/>
    <w:pPr>
      <w:spacing w:after="0"/>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916AF5"/>
    <w:pPr>
      <w:spacing w:after="0"/>
      <w:ind w:left="1920"/>
    </w:pPr>
    <w:rPr>
      <w:rFonts w:asciiTheme="minorHAnsi" w:hAnsiTheme="minorHAnsi" w:cstheme="minorHAnsi"/>
      <w:sz w:val="20"/>
      <w:szCs w:val="20"/>
    </w:rPr>
  </w:style>
  <w:style w:type="paragraph" w:styleId="Caption">
    <w:name w:val="caption"/>
    <w:basedOn w:val="Normal"/>
    <w:next w:val="Normal"/>
    <w:uiPriority w:val="35"/>
    <w:unhideWhenUsed/>
    <w:qFormat/>
    <w:rsid w:val="00A42211"/>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181854"/>
    <w:pPr>
      <w:numPr>
        <w:ilvl w:val="1"/>
      </w:numPr>
      <w:spacing w:line="240" w:lineRule="auto"/>
    </w:pPr>
    <w:rPr>
      <w:rFonts w:asciiTheme="minorHAnsi" w:eastAsiaTheme="minorEastAsia" w:hAnsiTheme="minorHAnsi" w:cstheme="minorBidi"/>
      <w:color w:val="5A5A5A" w:themeColor="text1" w:themeTint="A5"/>
      <w:spacing w:val="15"/>
      <w:sz w:val="22"/>
      <w:szCs w:val="22"/>
      <w:lang w:eastAsia="en-GB"/>
    </w:rPr>
  </w:style>
  <w:style w:type="character" w:customStyle="1" w:styleId="SubtitleChar">
    <w:name w:val="Subtitle Char"/>
    <w:basedOn w:val="DefaultParagraphFont"/>
    <w:link w:val="Subtitle"/>
    <w:uiPriority w:val="11"/>
    <w:rsid w:val="00181854"/>
    <w:rPr>
      <w:rFonts w:eastAsiaTheme="minorEastAsia"/>
      <w:color w:val="5A5A5A" w:themeColor="text1" w:themeTint="A5"/>
      <w:spacing w:val="15"/>
      <w:lang w:eastAsia="en-GB"/>
    </w:rPr>
  </w:style>
  <w:style w:type="character" w:styleId="SubtleEmphasis">
    <w:name w:val="Subtle Emphasis"/>
    <w:basedOn w:val="DefaultParagraphFont"/>
    <w:uiPriority w:val="19"/>
    <w:qFormat/>
    <w:rsid w:val="00181854"/>
    <w:rPr>
      <w:i/>
      <w:iCs/>
      <w:color w:val="404040" w:themeColor="text1" w:themeTint="BF"/>
    </w:rPr>
  </w:style>
  <w:style w:type="numbering" w:customStyle="1" w:styleId="CurrentList1">
    <w:name w:val="Current List1"/>
    <w:uiPriority w:val="99"/>
    <w:rsid w:val="0041036F"/>
    <w:pPr>
      <w:numPr>
        <w:numId w:val="1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0367066">
      <w:bodyDiv w:val="1"/>
      <w:marLeft w:val="0"/>
      <w:marRight w:val="0"/>
      <w:marTop w:val="0"/>
      <w:marBottom w:val="0"/>
      <w:divBdr>
        <w:top w:val="none" w:sz="0" w:space="0" w:color="auto"/>
        <w:left w:val="none" w:sz="0" w:space="0" w:color="auto"/>
        <w:bottom w:val="none" w:sz="0" w:space="0" w:color="auto"/>
        <w:right w:val="none" w:sz="0" w:space="0" w:color="auto"/>
      </w:divBdr>
    </w:div>
    <w:div w:id="401216963">
      <w:bodyDiv w:val="1"/>
      <w:marLeft w:val="0"/>
      <w:marRight w:val="0"/>
      <w:marTop w:val="0"/>
      <w:marBottom w:val="0"/>
      <w:divBdr>
        <w:top w:val="none" w:sz="0" w:space="0" w:color="auto"/>
        <w:left w:val="none" w:sz="0" w:space="0" w:color="auto"/>
        <w:bottom w:val="none" w:sz="0" w:space="0" w:color="auto"/>
        <w:right w:val="none" w:sz="0" w:space="0" w:color="auto"/>
      </w:divBdr>
    </w:div>
    <w:div w:id="743064373">
      <w:bodyDiv w:val="1"/>
      <w:marLeft w:val="0"/>
      <w:marRight w:val="0"/>
      <w:marTop w:val="0"/>
      <w:marBottom w:val="0"/>
      <w:divBdr>
        <w:top w:val="none" w:sz="0" w:space="0" w:color="auto"/>
        <w:left w:val="none" w:sz="0" w:space="0" w:color="auto"/>
        <w:bottom w:val="none" w:sz="0" w:space="0" w:color="auto"/>
        <w:right w:val="none" w:sz="0" w:space="0" w:color="auto"/>
      </w:divBdr>
    </w:div>
    <w:div w:id="792212051">
      <w:bodyDiv w:val="1"/>
      <w:marLeft w:val="0"/>
      <w:marRight w:val="0"/>
      <w:marTop w:val="0"/>
      <w:marBottom w:val="0"/>
      <w:divBdr>
        <w:top w:val="none" w:sz="0" w:space="0" w:color="auto"/>
        <w:left w:val="none" w:sz="0" w:space="0" w:color="auto"/>
        <w:bottom w:val="none" w:sz="0" w:space="0" w:color="auto"/>
        <w:right w:val="none" w:sz="0" w:space="0" w:color="auto"/>
      </w:divBdr>
    </w:div>
    <w:div w:id="794100777">
      <w:bodyDiv w:val="1"/>
      <w:marLeft w:val="0"/>
      <w:marRight w:val="0"/>
      <w:marTop w:val="0"/>
      <w:marBottom w:val="0"/>
      <w:divBdr>
        <w:top w:val="none" w:sz="0" w:space="0" w:color="auto"/>
        <w:left w:val="none" w:sz="0" w:space="0" w:color="auto"/>
        <w:bottom w:val="none" w:sz="0" w:space="0" w:color="auto"/>
        <w:right w:val="none" w:sz="0" w:space="0" w:color="auto"/>
      </w:divBdr>
    </w:div>
    <w:div w:id="853301468">
      <w:bodyDiv w:val="1"/>
      <w:marLeft w:val="0"/>
      <w:marRight w:val="0"/>
      <w:marTop w:val="0"/>
      <w:marBottom w:val="0"/>
      <w:divBdr>
        <w:top w:val="none" w:sz="0" w:space="0" w:color="auto"/>
        <w:left w:val="none" w:sz="0" w:space="0" w:color="auto"/>
        <w:bottom w:val="none" w:sz="0" w:space="0" w:color="auto"/>
        <w:right w:val="none" w:sz="0" w:space="0" w:color="auto"/>
      </w:divBdr>
    </w:div>
    <w:div w:id="880170998">
      <w:bodyDiv w:val="1"/>
      <w:marLeft w:val="0"/>
      <w:marRight w:val="0"/>
      <w:marTop w:val="0"/>
      <w:marBottom w:val="0"/>
      <w:divBdr>
        <w:top w:val="none" w:sz="0" w:space="0" w:color="auto"/>
        <w:left w:val="none" w:sz="0" w:space="0" w:color="auto"/>
        <w:bottom w:val="none" w:sz="0" w:space="0" w:color="auto"/>
        <w:right w:val="none" w:sz="0" w:space="0" w:color="auto"/>
      </w:divBdr>
    </w:div>
    <w:div w:id="1125544495">
      <w:bodyDiv w:val="1"/>
      <w:marLeft w:val="0"/>
      <w:marRight w:val="0"/>
      <w:marTop w:val="0"/>
      <w:marBottom w:val="0"/>
      <w:divBdr>
        <w:top w:val="none" w:sz="0" w:space="0" w:color="auto"/>
        <w:left w:val="none" w:sz="0" w:space="0" w:color="auto"/>
        <w:bottom w:val="none" w:sz="0" w:space="0" w:color="auto"/>
        <w:right w:val="none" w:sz="0" w:space="0" w:color="auto"/>
      </w:divBdr>
    </w:div>
    <w:div w:id="1205562460">
      <w:bodyDiv w:val="1"/>
      <w:marLeft w:val="0"/>
      <w:marRight w:val="0"/>
      <w:marTop w:val="0"/>
      <w:marBottom w:val="0"/>
      <w:divBdr>
        <w:top w:val="none" w:sz="0" w:space="0" w:color="auto"/>
        <w:left w:val="none" w:sz="0" w:space="0" w:color="auto"/>
        <w:bottom w:val="none" w:sz="0" w:space="0" w:color="auto"/>
        <w:right w:val="none" w:sz="0" w:space="0" w:color="auto"/>
      </w:divBdr>
    </w:div>
    <w:div w:id="1224024130">
      <w:bodyDiv w:val="1"/>
      <w:marLeft w:val="0"/>
      <w:marRight w:val="0"/>
      <w:marTop w:val="0"/>
      <w:marBottom w:val="0"/>
      <w:divBdr>
        <w:top w:val="none" w:sz="0" w:space="0" w:color="auto"/>
        <w:left w:val="none" w:sz="0" w:space="0" w:color="auto"/>
        <w:bottom w:val="none" w:sz="0" w:space="0" w:color="auto"/>
        <w:right w:val="none" w:sz="0" w:space="0" w:color="auto"/>
      </w:divBdr>
    </w:div>
    <w:div w:id="1361396362">
      <w:bodyDiv w:val="1"/>
      <w:marLeft w:val="0"/>
      <w:marRight w:val="0"/>
      <w:marTop w:val="0"/>
      <w:marBottom w:val="0"/>
      <w:divBdr>
        <w:top w:val="none" w:sz="0" w:space="0" w:color="auto"/>
        <w:left w:val="none" w:sz="0" w:space="0" w:color="auto"/>
        <w:bottom w:val="none" w:sz="0" w:space="0" w:color="auto"/>
        <w:right w:val="none" w:sz="0" w:space="0" w:color="auto"/>
      </w:divBdr>
    </w:div>
    <w:div w:id="1362900981">
      <w:bodyDiv w:val="1"/>
      <w:marLeft w:val="0"/>
      <w:marRight w:val="0"/>
      <w:marTop w:val="0"/>
      <w:marBottom w:val="0"/>
      <w:divBdr>
        <w:top w:val="none" w:sz="0" w:space="0" w:color="auto"/>
        <w:left w:val="none" w:sz="0" w:space="0" w:color="auto"/>
        <w:bottom w:val="none" w:sz="0" w:space="0" w:color="auto"/>
        <w:right w:val="none" w:sz="0" w:space="0" w:color="auto"/>
      </w:divBdr>
    </w:div>
    <w:div w:id="1381519500">
      <w:bodyDiv w:val="1"/>
      <w:marLeft w:val="0"/>
      <w:marRight w:val="0"/>
      <w:marTop w:val="0"/>
      <w:marBottom w:val="0"/>
      <w:divBdr>
        <w:top w:val="none" w:sz="0" w:space="0" w:color="auto"/>
        <w:left w:val="none" w:sz="0" w:space="0" w:color="auto"/>
        <w:bottom w:val="none" w:sz="0" w:space="0" w:color="auto"/>
        <w:right w:val="none" w:sz="0" w:space="0" w:color="auto"/>
      </w:divBdr>
    </w:div>
    <w:div w:id="1523087129">
      <w:bodyDiv w:val="1"/>
      <w:marLeft w:val="0"/>
      <w:marRight w:val="0"/>
      <w:marTop w:val="0"/>
      <w:marBottom w:val="0"/>
      <w:divBdr>
        <w:top w:val="none" w:sz="0" w:space="0" w:color="auto"/>
        <w:left w:val="none" w:sz="0" w:space="0" w:color="auto"/>
        <w:bottom w:val="none" w:sz="0" w:space="0" w:color="auto"/>
        <w:right w:val="none" w:sz="0" w:space="0" w:color="auto"/>
      </w:divBdr>
    </w:div>
    <w:div w:id="1549026467">
      <w:bodyDiv w:val="1"/>
      <w:marLeft w:val="0"/>
      <w:marRight w:val="0"/>
      <w:marTop w:val="0"/>
      <w:marBottom w:val="0"/>
      <w:divBdr>
        <w:top w:val="none" w:sz="0" w:space="0" w:color="auto"/>
        <w:left w:val="none" w:sz="0" w:space="0" w:color="auto"/>
        <w:bottom w:val="none" w:sz="0" w:space="0" w:color="auto"/>
        <w:right w:val="none" w:sz="0" w:space="0" w:color="auto"/>
      </w:divBdr>
    </w:div>
    <w:div w:id="1549141877">
      <w:bodyDiv w:val="1"/>
      <w:marLeft w:val="0"/>
      <w:marRight w:val="0"/>
      <w:marTop w:val="0"/>
      <w:marBottom w:val="0"/>
      <w:divBdr>
        <w:top w:val="none" w:sz="0" w:space="0" w:color="auto"/>
        <w:left w:val="none" w:sz="0" w:space="0" w:color="auto"/>
        <w:bottom w:val="none" w:sz="0" w:space="0" w:color="auto"/>
        <w:right w:val="none" w:sz="0" w:space="0" w:color="auto"/>
      </w:divBdr>
    </w:div>
    <w:div w:id="1579053447">
      <w:bodyDiv w:val="1"/>
      <w:marLeft w:val="0"/>
      <w:marRight w:val="0"/>
      <w:marTop w:val="0"/>
      <w:marBottom w:val="0"/>
      <w:divBdr>
        <w:top w:val="none" w:sz="0" w:space="0" w:color="auto"/>
        <w:left w:val="none" w:sz="0" w:space="0" w:color="auto"/>
        <w:bottom w:val="none" w:sz="0" w:space="0" w:color="auto"/>
        <w:right w:val="none" w:sz="0" w:space="0" w:color="auto"/>
      </w:divBdr>
    </w:div>
    <w:div w:id="1985085644">
      <w:bodyDiv w:val="1"/>
      <w:marLeft w:val="0"/>
      <w:marRight w:val="0"/>
      <w:marTop w:val="0"/>
      <w:marBottom w:val="0"/>
      <w:divBdr>
        <w:top w:val="none" w:sz="0" w:space="0" w:color="auto"/>
        <w:left w:val="none" w:sz="0" w:space="0" w:color="auto"/>
        <w:bottom w:val="none" w:sz="0" w:space="0" w:color="auto"/>
        <w:right w:val="none" w:sz="0" w:space="0" w:color="auto"/>
      </w:divBdr>
    </w:div>
    <w:div w:id="2110807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108/BPMJ-04-2020-0150" TargetMode="External"/><Relationship Id="rId18" Type="http://schemas.openxmlformats.org/officeDocument/2006/relationships/hyperlink" Target="https://doi.org/10.1016/j.cja.2022.07.021" TargetMode="External"/><Relationship Id="rId26" Type="http://schemas.openxmlformats.org/officeDocument/2006/relationships/hyperlink" Target="https://doi.org/10.1038/srep07694" TargetMode="External"/><Relationship Id="rId21" Type="http://schemas.openxmlformats.org/officeDocument/2006/relationships/hyperlink" Target="https://doi.org/10.3390/bdcc9060147" TargetMode="External"/><Relationship Id="rId34"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doi.org/10.1007/978-3-030-16181-1_54" TargetMode="External"/><Relationship Id="rId17" Type="http://schemas.openxmlformats.org/officeDocument/2006/relationships/hyperlink" Target="https://doi.org/10.1108/IJQRM-10-2020-0346" TargetMode="External"/><Relationship Id="rId25" Type="http://schemas.openxmlformats.org/officeDocument/2006/relationships/hyperlink" Target="https://doi.org/10.1007/s10270-024-01202-z" TargetMode="External"/><Relationship Id="rId33" Type="http://schemas.openxmlformats.org/officeDocument/2006/relationships/hyperlink" Target="https://mymailunisaedu-my.sharepoint.com/:u:/g/personal/sabay023_mymail_unisa_edu_au/EcG6vOI8gBRNkawtfgRH-fQBMosY1vbx_qp8r0Q3UeLhQg?e=8p5Mv6" TargetMode="External"/><Relationship Id="rId2" Type="http://schemas.openxmlformats.org/officeDocument/2006/relationships/numbering" Target="numbering.xml"/><Relationship Id="rId16" Type="http://schemas.openxmlformats.org/officeDocument/2006/relationships/hyperlink" Target="https://doi.org/10.1002/9781394227990.ch11" TargetMode="External"/><Relationship Id="rId20" Type="http://schemas.openxmlformats.org/officeDocument/2006/relationships/hyperlink" Target="https://doi.org/10.1016/j.energy.2023.127992" TargetMode="External"/><Relationship Id="rId29" Type="http://schemas.openxmlformats.org/officeDocument/2006/relationships/hyperlink" Target="https://doi.org/10.1016/j.ress.2021.10763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16/j.jobe.2024.111515" TargetMode="External"/><Relationship Id="rId24" Type="http://schemas.openxmlformats.org/officeDocument/2006/relationships/hyperlink" Target="https://doi.org/10.1046/j.1365-2575.2002.00132.x" TargetMode="External"/><Relationship Id="rId32" Type="http://schemas.openxmlformats.org/officeDocument/2006/relationships/header" Target="header1.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doi.org/10.1007/978-3-030-97660-6" TargetMode="External"/><Relationship Id="rId23" Type="http://schemas.openxmlformats.org/officeDocument/2006/relationships/hyperlink" Target="https://doi.org/10.5923/j.computer.20231301.02" TargetMode="External"/><Relationship Id="rId28" Type="http://schemas.openxmlformats.org/officeDocument/2006/relationships/hyperlink" Target="https://doi.org/10.3390/app15041911" TargetMode="External"/><Relationship Id="rId36" Type="http://schemas.openxmlformats.org/officeDocument/2006/relationships/fontTable" Target="fontTable.xml"/><Relationship Id="rId10" Type="http://schemas.openxmlformats.org/officeDocument/2006/relationships/hyperlink" Target="https://doi.org/10.1080/0951192X.2019.1686173" TargetMode="External"/><Relationship Id="rId19" Type="http://schemas.openxmlformats.org/officeDocument/2006/relationships/hyperlink" Target="https://doi.org/10.1108/MD-05-2022-0650" TargetMode="External"/><Relationship Id="rId31" Type="http://schemas.openxmlformats.org/officeDocument/2006/relationships/hyperlink" Target="https://doi.org/10.48550/arxiv.2009.00351" TargetMode="External"/><Relationship Id="rId4" Type="http://schemas.openxmlformats.org/officeDocument/2006/relationships/settings" Target="settings.xml"/><Relationship Id="rId9" Type="http://schemas.openxmlformats.org/officeDocument/2006/relationships/hyperlink" Target="https://doi.org/10.7717/peerj-cs.1943" TargetMode="External"/><Relationship Id="rId14" Type="http://schemas.openxmlformats.org/officeDocument/2006/relationships/hyperlink" Target="https://doi.org/10.1007/9783031361210_50" TargetMode="External"/><Relationship Id="rId22" Type="http://schemas.openxmlformats.org/officeDocument/2006/relationships/hyperlink" Target="https://doi.org/10.3390/app15063337" TargetMode="External"/><Relationship Id="rId27" Type="http://schemas.openxmlformats.org/officeDocument/2006/relationships/hyperlink" Target="https://doi.org/10.1016/j.infsof.2022.107008" TargetMode="External"/><Relationship Id="rId30" Type="http://schemas.openxmlformats.org/officeDocument/2006/relationships/hyperlink" Target="https://doi.org/10.1002/sd.3270" TargetMode="External"/><Relationship Id="rId35" Type="http://schemas.openxmlformats.org/officeDocument/2006/relationships/image" Target="media/image3.svg"/><Relationship Id="rId8" Type="http://schemas.openxmlformats.org/officeDocument/2006/relationships/hyperlink" Target="https://doi.org/10.1016/j.fcij.2017.03.003" TargetMode="Externa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BC46A4-6E25-4BC6-9D31-A3763BC2C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29</Pages>
  <Words>16291</Words>
  <Characters>92859</Characters>
  <Application>Microsoft Office Word</Application>
  <DocSecurity>0</DocSecurity>
  <Lines>773</Lines>
  <Paragraphs>217</Paragraphs>
  <ScaleCrop>false</ScaleCrop>
  <Company/>
  <LinksUpToDate>false</LinksUpToDate>
  <CharactersWithSpaces>108933</CharactersWithSpaces>
  <SharedDoc>false</SharedDoc>
  <HLinks>
    <vt:vector size="402" baseType="variant">
      <vt:variant>
        <vt:i4>5439609</vt:i4>
      </vt:variant>
      <vt:variant>
        <vt:i4>456</vt:i4>
      </vt:variant>
      <vt:variant>
        <vt:i4>0</vt:i4>
      </vt:variant>
      <vt:variant>
        <vt:i4>5</vt:i4>
      </vt:variant>
      <vt:variant>
        <vt:lpwstr>https://mymailunisaedu-my.sharepoint.com/:u:/g/personal/sabay023_mymail_unisa_edu_au/EcG6vOI8gBRNkawtfgRH-fQBMosY1vbx_qp8r0Q3UeLhQg?e=8p5Mv6</vt:lpwstr>
      </vt:variant>
      <vt:variant>
        <vt:lpwstr/>
      </vt:variant>
      <vt:variant>
        <vt:i4>4849735</vt:i4>
      </vt:variant>
      <vt:variant>
        <vt:i4>452</vt:i4>
      </vt:variant>
      <vt:variant>
        <vt:i4>0</vt:i4>
      </vt:variant>
      <vt:variant>
        <vt:i4>5</vt:i4>
      </vt:variant>
      <vt:variant>
        <vt:lpwstr>https://doi.org/10.48550/arxiv.2009.00351</vt:lpwstr>
      </vt:variant>
      <vt:variant>
        <vt:lpwstr/>
      </vt:variant>
      <vt:variant>
        <vt:i4>7536695</vt:i4>
      </vt:variant>
      <vt:variant>
        <vt:i4>449</vt:i4>
      </vt:variant>
      <vt:variant>
        <vt:i4>0</vt:i4>
      </vt:variant>
      <vt:variant>
        <vt:i4>5</vt:i4>
      </vt:variant>
      <vt:variant>
        <vt:lpwstr>https://doi.org/10.1002/sd.3270</vt:lpwstr>
      </vt:variant>
      <vt:variant>
        <vt:lpwstr/>
      </vt:variant>
      <vt:variant>
        <vt:i4>3801133</vt:i4>
      </vt:variant>
      <vt:variant>
        <vt:i4>446</vt:i4>
      </vt:variant>
      <vt:variant>
        <vt:i4>0</vt:i4>
      </vt:variant>
      <vt:variant>
        <vt:i4>5</vt:i4>
      </vt:variant>
      <vt:variant>
        <vt:lpwstr>https://doi.org/10.1016/j.ress.2021.107638</vt:lpwstr>
      </vt:variant>
      <vt:variant>
        <vt:lpwstr/>
      </vt:variant>
      <vt:variant>
        <vt:i4>6881392</vt:i4>
      </vt:variant>
      <vt:variant>
        <vt:i4>443</vt:i4>
      </vt:variant>
      <vt:variant>
        <vt:i4>0</vt:i4>
      </vt:variant>
      <vt:variant>
        <vt:i4>5</vt:i4>
      </vt:variant>
      <vt:variant>
        <vt:lpwstr>https://doi.org/10.3390/app15041911</vt:lpwstr>
      </vt:variant>
      <vt:variant>
        <vt:lpwstr/>
      </vt:variant>
      <vt:variant>
        <vt:i4>5308492</vt:i4>
      </vt:variant>
      <vt:variant>
        <vt:i4>440</vt:i4>
      </vt:variant>
      <vt:variant>
        <vt:i4>0</vt:i4>
      </vt:variant>
      <vt:variant>
        <vt:i4>5</vt:i4>
      </vt:variant>
      <vt:variant>
        <vt:lpwstr>https://doi.org/10.1016/j.infsof.2022.107008</vt:lpwstr>
      </vt:variant>
      <vt:variant>
        <vt:lpwstr/>
      </vt:variant>
      <vt:variant>
        <vt:i4>1835074</vt:i4>
      </vt:variant>
      <vt:variant>
        <vt:i4>437</vt:i4>
      </vt:variant>
      <vt:variant>
        <vt:i4>0</vt:i4>
      </vt:variant>
      <vt:variant>
        <vt:i4>5</vt:i4>
      </vt:variant>
      <vt:variant>
        <vt:lpwstr>https://doi.org/10.1038/srep07694</vt:lpwstr>
      </vt:variant>
      <vt:variant>
        <vt:lpwstr/>
      </vt:variant>
      <vt:variant>
        <vt:i4>7209015</vt:i4>
      </vt:variant>
      <vt:variant>
        <vt:i4>434</vt:i4>
      </vt:variant>
      <vt:variant>
        <vt:i4>0</vt:i4>
      </vt:variant>
      <vt:variant>
        <vt:i4>5</vt:i4>
      </vt:variant>
      <vt:variant>
        <vt:lpwstr>https://doi.org/10.1007/s10270-024-01202-z</vt:lpwstr>
      </vt:variant>
      <vt:variant>
        <vt:lpwstr/>
      </vt:variant>
      <vt:variant>
        <vt:i4>6094877</vt:i4>
      </vt:variant>
      <vt:variant>
        <vt:i4>431</vt:i4>
      </vt:variant>
      <vt:variant>
        <vt:i4>0</vt:i4>
      </vt:variant>
      <vt:variant>
        <vt:i4>5</vt:i4>
      </vt:variant>
      <vt:variant>
        <vt:lpwstr>https://doi.org/10.1046/j.1365-2575.2002.00132.x</vt:lpwstr>
      </vt:variant>
      <vt:variant>
        <vt:lpwstr/>
      </vt:variant>
      <vt:variant>
        <vt:i4>4128827</vt:i4>
      </vt:variant>
      <vt:variant>
        <vt:i4>428</vt:i4>
      </vt:variant>
      <vt:variant>
        <vt:i4>0</vt:i4>
      </vt:variant>
      <vt:variant>
        <vt:i4>5</vt:i4>
      </vt:variant>
      <vt:variant>
        <vt:lpwstr>https://doi.org/10.5923/j.computer.20231301.02</vt:lpwstr>
      </vt:variant>
      <vt:variant>
        <vt:lpwstr/>
      </vt:variant>
      <vt:variant>
        <vt:i4>6881400</vt:i4>
      </vt:variant>
      <vt:variant>
        <vt:i4>425</vt:i4>
      </vt:variant>
      <vt:variant>
        <vt:i4>0</vt:i4>
      </vt:variant>
      <vt:variant>
        <vt:i4>5</vt:i4>
      </vt:variant>
      <vt:variant>
        <vt:lpwstr>https://doi.org/10.3390/app15063337</vt:lpwstr>
      </vt:variant>
      <vt:variant>
        <vt:lpwstr/>
      </vt:variant>
      <vt:variant>
        <vt:i4>2818150</vt:i4>
      </vt:variant>
      <vt:variant>
        <vt:i4>422</vt:i4>
      </vt:variant>
      <vt:variant>
        <vt:i4>0</vt:i4>
      </vt:variant>
      <vt:variant>
        <vt:i4>5</vt:i4>
      </vt:variant>
      <vt:variant>
        <vt:lpwstr>https://doi.org/10.3390/bdcc9060147</vt:lpwstr>
      </vt:variant>
      <vt:variant>
        <vt:lpwstr/>
      </vt:variant>
      <vt:variant>
        <vt:i4>5111875</vt:i4>
      </vt:variant>
      <vt:variant>
        <vt:i4>419</vt:i4>
      </vt:variant>
      <vt:variant>
        <vt:i4>0</vt:i4>
      </vt:variant>
      <vt:variant>
        <vt:i4>5</vt:i4>
      </vt:variant>
      <vt:variant>
        <vt:lpwstr>https://doi.org/10.1016/j.energy.2023.127992</vt:lpwstr>
      </vt:variant>
      <vt:variant>
        <vt:lpwstr/>
      </vt:variant>
      <vt:variant>
        <vt:i4>7143485</vt:i4>
      </vt:variant>
      <vt:variant>
        <vt:i4>416</vt:i4>
      </vt:variant>
      <vt:variant>
        <vt:i4>0</vt:i4>
      </vt:variant>
      <vt:variant>
        <vt:i4>5</vt:i4>
      </vt:variant>
      <vt:variant>
        <vt:lpwstr>https://doi.org/10.1108/MD-05-2022-0650</vt:lpwstr>
      </vt:variant>
      <vt:variant>
        <vt:lpwstr/>
      </vt:variant>
      <vt:variant>
        <vt:i4>5636125</vt:i4>
      </vt:variant>
      <vt:variant>
        <vt:i4>413</vt:i4>
      </vt:variant>
      <vt:variant>
        <vt:i4>0</vt:i4>
      </vt:variant>
      <vt:variant>
        <vt:i4>5</vt:i4>
      </vt:variant>
      <vt:variant>
        <vt:lpwstr>https://doi.org/10.1016/j.cja.2022.07.021</vt:lpwstr>
      </vt:variant>
      <vt:variant>
        <vt:lpwstr/>
      </vt:variant>
      <vt:variant>
        <vt:i4>4063294</vt:i4>
      </vt:variant>
      <vt:variant>
        <vt:i4>410</vt:i4>
      </vt:variant>
      <vt:variant>
        <vt:i4>0</vt:i4>
      </vt:variant>
      <vt:variant>
        <vt:i4>5</vt:i4>
      </vt:variant>
      <vt:variant>
        <vt:lpwstr>https://doi.org/10.1108/IJQRM-10-2020-0346</vt:lpwstr>
      </vt:variant>
      <vt:variant>
        <vt:lpwstr/>
      </vt:variant>
      <vt:variant>
        <vt:i4>6750263</vt:i4>
      </vt:variant>
      <vt:variant>
        <vt:i4>407</vt:i4>
      </vt:variant>
      <vt:variant>
        <vt:i4>0</vt:i4>
      </vt:variant>
      <vt:variant>
        <vt:i4>5</vt:i4>
      </vt:variant>
      <vt:variant>
        <vt:lpwstr>https://doi.org/10.1002/9781394227990.ch11</vt:lpwstr>
      </vt:variant>
      <vt:variant>
        <vt:lpwstr/>
      </vt:variant>
      <vt:variant>
        <vt:i4>1441872</vt:i4>
      </vt:variant>
      <vt:variant>
        <vt:i4>404</vt:i4>
      </vt:variant>
      <vt:variant>
        <vt:i4>0</vt:i4>
      </vt:variant>
      <vt:variant>
        <vt:i4>5</vt:i4>
      </vt:variant>
      <vt:variant>
        <vt:lpwstr>https://doi.org/10.1007/978-3-030-97660-6</vt:lpwstr>
      </vt:variant>
      <vt:variant>
        <vt:lpwstr/>
      </vt:variant>
      <vt:variant>
        <vt:i4>7864412</vt:i4>
      </vt:variant>
      <vt:variant>
        <vt:i4>401</vt:i4>
      </vt:variant>
      <vt:variant>
        <vt:i4>0</vt:i4>
      </vt:variant>
      <vt:variant>
        <vt:i4>5</vt:i4>
      </vt:variant>
      <vt:variant>
        <vt:lpwstr>https://doi.org/10.1007/9783031361210_50</vt:lpwstr>
      </vt:variant>
      <vt:variant>
        <vt:lpwstr/>
      </vt:variant>
      <vt:variant>
        <vt:i4>1114201</vt:i4>
      </vt:variant>
      <vt:variant>
        <vt:i4>398</vt:i4>
      </vt:variant>
      <vt:variant>
        <vt:i4>0</vt:i4>
      </vt:variant>
      <vt:variant>
        <vt:i4>5</vt:i4>
      </vt:variant>
      <vt:variant>
        <vt:lpwstr>https://doi.org/10.1108/BPMJ-04-2020-0150</vt:lpwstr>
      </vt:variant>
      <vt:variant>
        <vt:lpwstr/>
      </vt:variant>
      <vt:variant>
        <vt:i4>7471194</vt:i4>
      </vt:variant>
      <vt:variant>
        <vt:i4>395</vt:i4>
      </vt:variant>
      <vt:variant>
        <vt:i4>0</vt:i4>
      </vt:variant>
      <vt:variant>
        <vt:i4>5</vt:i4>
      </vt:variant>
      <vt:variant>
        <vt:lpwstr>https://doi.org/10.1007/978-3-030-16181-1_54</vt:lpwstr>
      </vt:variant>
      <vt:variant>
        <vt:lpwstr/>
      </vt:variant>
      <vt:variant>
        <vt:i4>2687013</vt:i4>
      </vt:variant>
      <vt:variant>
        <vt:i4>392</vt:i4>
      </vt:variant>
      <vt:variant>
        <vt:i4>0</vt:i4>
      </vt:variant>
      <vt:variant>
        <vt:i4>5</vt:i4>
      </vt:variant>
      <vt:variant>
        <vt:lpwstr>https://doi.org/10.1016/j.jobe.2024.111515</vt:lpwstr>
      </vt:variant>
      <vt:variant>
        <vt:lpwstr/>
      </vt:variant>
      <vt:variant>
        <vt:i4>4718659</vt:i4>
      </vt:variant>
      <vt:variant>
        <vt:i4>389</vt:i4>
      </vt:variant>
      <vt:variant>
        <vt:i4>0</vt:i4>
      </vt:variant>
      <vt:variant>
        <vt:i4>5</vt:i4>
      </vt:variant>
      <vt:variant>
        <vt:lpwstr>https://doi.org/10.1080/0951192X.2019.1686173</vt:lpwstr>
      </vt:variant>
      <vt:variant>
        <vt:lpwstr/>
      </vt:variant>
      <vt:variant>
        <vt:i4>5767249</vt:i4>
      </vt:variant>
      <vt:variant>
        <vt:i4>386</vt:i4>
      </vt:variant>
      <vt:variant>
        <vt:i4>0</vt:i4>
      </vt:variant>
      <vt:variant>
        <vt:i4>5</vt:i4>
      </vt:variant>
      <vt:variant>
        <vt:lpwstr>https://doi.org/10.7717/peerj-cs.1943</vt:lpwstr>
      </vt:variant>
      <vt:variant>
        <vt:lpwstr/>
      </vt:variant>
      <vt:variant>
        <vt:i4>2621502</vt:i4>
      </vt:variant>
      <vt:variant>
        <vt:i4>383</vt:i4>
      </vt:variant>
      <vt:variant>
        <vt:i4>0</vt:i4>
      </vt:variant>
      <vt:variant>
        <vt:i4>5</vt:i4>
      </vt:variant>
      <vt:variant>
        <vt:lpwstr>https://doi.org/10.1016/j.fcij.2017.03.003</vt:lpwstr>
      </vt:variant>
      <vt:variant>
        <vt:lpwstr/>
      </vt:variant>
      <vt:variant>
        <vt:i4>1245238</vt:i4>
      </vt:variant>
      <vt:variant>
        <vt:i4>248</vt:i4>
      </vt:variant>
      <vt:variant>
        <vt:i4>0</vt:i4>
      </vt:variant>
      <vt:variant>
        <vt:i4>5</vt:i4>
      </vt:variant>
      <vt:variant>
        <vt:lpwstr/>
      </vt:variant>
      <vt:variant>
        <vt:lpwstr>_Toc200404446</vt:lpwstr>
      </vt:variant>
      <vt:variant>
        <vt:i4>1245238</vt:i4>
      </vt:variant>
      <vt:variant>
        <vt:i4>242</vt:i4>
      </vt:variant>
      <vt:variant>
        <vt:i4>0</vt:i4>
      </vt:variant>
      <vt:variant>
        <vt:i4>5</vt:i4>
      </vt:variant>
      <vt:variant>
        <vt:lpwstr/>
      </vt:variant>
      <vt:variant>
        <vt:lpwstr>_Toc200404445</vt:lpwstr>
      </vt:variant>
      <vt:variant>
        <vt:i4>1245238</vt:i4>
      </vt:variant>
      <vt:variant>
        <vt:i4>236</vt:i4>
      </vt:variant>
      <vt:variant>
        <vt:i4>0</vt:i4>
      </vt:variant>
      <vt:variant>
        <vt:i4>5</vt:i4>
      </vt:variant>
      <vt:variant>
        <vt:lpwstr/>
      </vt:variant>
      <vt:variant>
        <vt:lpwstr>_Toc200404444</vt:lpwstr>
      </vt:variant>
      <vt:variant>
        <vt:i4>1245238</vt:i4>
      </vt:variant>
      <vt:variant>
        <vt:i4>230</vt:i4>
      </vt:variant>
      <vt:variant>
        <vt:i4>0</vt:i4>
      </vt:variant>
      <vt:variant>
        <vt:i4>5</vt:i4>
      </vt:variant>
      <vt:variant>
        <vt:lpwstr/>
      </vt:variant>
      <vt:variant>
        <vt:lpwstr>_Toc200404443</vt:lpwstr>
      </vt:variant>
      <vt:variant>
        <vt:i4>1245238</vt:i4>
      </vt:variant>
      <vt:variant>
        <vt:i4>224</vt:i4>
      </vt:variant>
      <vt:variant>
        <vt:i4>0</vt:i4>
      </vt:variant>
      <vt:variant>
        <vt:i4>5</vt:i4>
      </vt:variant>
      <vt:variant>
        <vt:lpwstr/>
      </vt:variant>
      <vt:variant>
        <vt:lpwstr>_Toc200404442</vt:lpwstr>
      </vt:variant>
      <vt:variant>
        <vt:i4>1245238</vt:i4>
      </vt:variant>
      <vt:variant>
        <vt:i4>218</vt:i4>
      </vt:variant>
      <vt:variant>
        <vt:i4>0</vt:i4>
      </vt:variant>
      <vt:variant>
        <vt:i4>5</vt:i4>
      </vt:variant>
      <vt:variant>
        <vt:lpwstr/>
      </vt:variant>
      <vt:variant>
        <vt:lpwstr>_Toc200404441</vt:lpwstr>
      </vt:variant>
      <vt:variant>
        <vt:i4>1245238</vt:i4>
      </vt:variant>
      <vt:variant>
        <vt:i4>212</vt:i4>
      </vt:variant>
      <vt:variant>
        <vt:i4>0</vt:i4>
      </vt:variant>
      <vt:variant>
        <vt:i4>5</vt:i4>
      </vt:variant>
      <vt:variant>
        <vt:lpwstr/>
      </vt:variant>
      <vt:variant>
        <vt:lpwstr>_Toc200404440</vt:lpwstr>
      </vt:variant>
      <vt:variant>
        <vt:i4>1310774</vt:i4>
      </vt:variant>
      <vt:variant>
        <vt:i4>206</vt:i4>
      </vt:variant>
      <vt:variant>
        <vt:i4>0</vt:i4>
      </vt:variant>
      <vt:variant>
        <vt:i4>5</vt:i4>
      </vt:variant>
      <vt:variant>
        <vt:lpwstr/>
      </vt:variant>
      <vt:variant>
        <vt:lpwstr>_Toc200404439</vt:lpwstr>
      </vt:variant>
      <vt:variant>
        <vt:i4>1310774</vt:i4>
      </vt:variant>
      <vt:variant>
        <vt:i4>200</vt:i4>
      </vt:variant>
      <vt:variant>
        <vt:i4>0</vt:i4>
      </vt:variant>
      <vt:variant>
        <vt:i4>5</vt:i4>
      </vt:variant>
      <vt:variant>
        <vt:lpwstr/>
      </vt:variant>
      <vt:variant>
        <vt:lpwstr>_Toc200404438</vt:lpwstr>
      </vt:variant>
      <vt:variant>
        <vt:i4>1310774</vt:i4>
      </vt:variant>
      <vt:variant>
        <vt:i4>194</vt:i4>
      </vt:variant>
      <vt:variant>
        <vt:i4>0</vt:i4>
      </vt:variant>
      <vt:variant>
        <vt:i4>5</vt:i4>
      </vt:variant>
      <vt:variant>
        <vt:lpwstr/>
      </vt:variant>
      <vt:variant>
        <vt:lpwstr>_Toc200404437</vt:lpwstr>
      </vt:variant>
      <vt:variant>
        <vt:i4>1310774</vt:i4>
      </vt:variant>
      <vt:variant>
        <vt:i4>188</vt:i4>
      </vt:variant>
      <vt:variant>
        <vt:i4>0</vt:i4>
      </vt:variant>
      <vt:variant>
        <vt:i4>5</vt:i4>
      </vt:variant>
      <vt:variant>
        <vt:lpwstr/>
      </vt:variant>
      <vt:variant>
        <vt:lpwstr>_Toc200404436</vt:lpwstr>
      </vt:variant>
      <vt:variant>
        <vt:i4>1310774</vt:i4>
      </vt:variant>
      <vt:variant>
        <vt:i4>182</vt:i4>
      </vt:variant>
      <vt:variant>
        <vt:i4>0</vt:i4>
      </vt:variant>
      <vt:variant>
        <vt:i4>5</vt:i4>
      </vt:variant>
      <vt:variant>
        <vt:lpwstr/>
      </vt:variant>
      <vt:variant>
        <vt:lpwstr>_Toc200404435</vt:lpwstr>
      </vt:variant>
      <vt:variant>
        <vt:i4>1310774</vt:i4>
      </vt:variant>
      <vt:variant>
        <vt:i4>176</vt:i4>
      </vt:variant>
      <vt:variant>
        <vt:i4>0</vt:i4>
      </vt:variant>
      <vt:variant>
        <vt:i4>5</vt:i4>
      </vt:variant>
      <vt:variant>
        <vt:lpwstr/>
      </vt:variant>
      <vt:variant>
        <vt:lpwstr>_Toc200404434</vt:lpwstr>
      </vt:variant>
      <vt:variant>
        <vt:i4>1310774</vt:i4>
      </vt:variant>
      <vt:variant>
        <vt:i4>170</vt:i4>
      </vt:variant>
      <vt:variant>
        <vt:i4>0</vt:i4>
      </vt:variant>
      <vt:variant>
        <vt:i4>5</vt:i4>
      </vt:variant>
      <vt:variant>
        <vt:lpwstr/>
      </vt:variant>
      <vt:variant>
        <vt:lpwstr>_Toc200404433</vt:lpwstr>
      </vt:variant>
      <vt:variant>
        <vt:i4>1310774</vt:i4>
      </vt:variant>
      <vt:variant>
        <vt:i4>164</vt:i4>
      </vt:variant>
      <vt:variant>
        <vt:i4>0</vt:i4>
      </vt:variant>
      <vt:variant>
        <vt:i4>5</vt:i4>
      </vt:variant>
      <vt:variant>
        <vt:lpwstr/>
      </vt:variant>
      <vt:variant>
        <vt:lpwstr>_Toc200404432</vt:lpwstr>
      </vt:variant>
      <vt:variant>
        <vt:i4>1310774</vt:i4>
      </vt:variant>
      <vt:variant>
        <vt:i4>158</vt:i4>
      </vt:variant>
      <vt:variant>
        <vt:i4>0</vt:i4>
      </vt:variant>
      <vt:variant>
        <vt:i4>5</vt:i4>
      </vt:variant>
      <vt:variant>
        <vt:lpwstr/>
      </vt:variant>
      <vt:variant>
        <vt:lpwstr>_Toc200404431</vt:lpwstr>
      </vt:variant>
      <vt:variant>
        <vt:i4>1310774</vt:i4>
      </vt:variant>
      <vt:variant>
        <vt:i4>152</vt:i4>
      </vt:variant>
      <vt:variant>
        <vt:i4>0</vt:i4>
      </vt:variant>
      <vt:variant>
        <vt:i4>5</vt:i4>
      </vt:variant>
      <vt:variant>
        <vt:lpwstr/>
      </vt:variant>
      <vt:variant>
        <vt:lpwstr>_Toc200404430</vt:lpwstr>
      </vt:variant>
      <vt:variant>
        <vt:i4>1376310</vt:i4>
      </vt:variant>
      <vt:variant>
        <vt:i4>146</vt:i4>
      </vt:variant>
      <vt:variant>
        <vt:i4>0</vt:i4>
      </vt:variant>
      <vt:variant>
        <vt:i4>5</vt:i4>
      </vt:variant>
      <vt:variant>
        <vt:lpwstr/>
      </vt:variant>
      <vt:variant>
        <vt:lpwstr>_Toc200404429</vt:lpwstr>
      </vt:variant>
      <vt:variant>
        <vt:i4>1376310</vt:i4>
      </vt:variant>
      <vt:variant>
        <vt:i4>140</vt:i4>
      </vt:variant>
      <vt:variant>
        <vt:i4>0</vt:i4>
      </vt:variant>
      <vt:variant>
        <vt:i4>5</vt:i4>
      </vt:variant>
      <vt:variant>
        <vt:lpwstr/>
      </vt:variant>
      <vt:variant>
        <vt:lpwstr>_Toc200404428</vt:lpwstr>
      </vt:variant>
      <vt:variant>
        <vt:i4>1376310</vt:i4>
      </vt:variant>
      <vt:variant>
        <vt:i4>134</vt:i4>
      </vt:variant>
      <vt:variant>
        <vt:i4>0</vt:i4>
      </vt:variant>
      <vt:variant>
        <vt:i4>5</vt:i4>
      </vt:variant>
      <vt:variant>
        <vt:lpwstr/>
      </vt:variant>
      <vt:variant>
        <vt:lpwstr>_Toc200404427</vt:lpwstr>
      </vt:variant>
      <vt:variant>
        <vt:i4>1376310</vt:i4>
      </vt:variant>
      <vt:variant>
        <vt:i4>128</vt:i4>
      </vt:variant>
      <vt:variant>
        <vt:i4>0</vt:i4>
      </vt:variant>
      <vt:variant>
        <vt:i4>5</vt:i4>
      </vt:variant>
      <vt:variant>
        <vt:lpwstr/>
      </vt:variant>
      <vt:variant>
        <vt:lpwstr>_Toc200404426</vt:lpwstr>
      </vt:variant>
      <vt:variant>
        <vt:i4>1376310</vt:i4>
      </vt:variant>
      <vt:variant>
        <vt:i4>122</vt:i4>
      </vt:variant>
      <vt:variant>
        <vt:i4>0</vt:i4>
      </vt:variant>
      <vt:variant>
        <vt:i4>5</vt:i4>
      </vt:variant>
      <vt:variant>
        <vt:lpwstr/>
      </vt:variant>
      <vt:variant>
        <vt:lpwstr>_Toc200404425</vt:lpwstr>
      </vt:variant>
      <vt:variant>
        <vt:i4>1376310</vt:i4>
      </vt:variant>
      <vt:variant>
        <vt:i4>116</vt:i4>
      </vt:variant>
      <vt:variant>
        <vt:i4>0</vt:i4>
      </vt:variant>
      <vt:variant>
        <vt:i4>5</vt:i4>
      </vt:variant>
      <vt:variant>
        <vt:lpwstr/>
      </vt:variant>
      <vt:variant>
        <vt:lpwstr>_Toc200404424</vt:lpwstr>
      </vt:variant>
      <vt:variant>
        <vt:i4>1376310</vt:i4>
      </vt:variant>
      <vt:variant>
        <vt:i4>110</vt:i4>
      </vt:variant>
      <vt:variant>
        <vt:i4>0</vt:i4>
      </vt:variant>
      <vt:variant>
        <vt:i4>5</vt:i4>
      </vt:variant>
      <vt:variant>
        <vt:lpwstr/>
      </vt:variant>
      <vt:variant>
        <vt:lpwstr>_Toc200404423</vt:lpwstr>
      </vt:variant>
      <vt:variant>
        <vt:i4>1376310</vt:i4>
      </vt:variant>
      <vt:variant>
        <vt:i4>104</vt:i4>
      </vt:variant>
      <vt:variant>
        <vt:i4>0</vt:i4>
      </vt:variant>
      <vt:variant>
        <vt:i4>5</vt:i4>
      </vt:variant>
      <vt:variant>
        <vt:lpwstr/>
      </vt:variant>
      <vt:variant>
        <vt:lpwstr>_Toc200404422</vt:lpwstr>
      </vt:variant>
      <vt:variant>
        <vt:i4>1376310</vt:i4>
      </vt:variant>
      <vt:variant>
        <vt:i4>98</vt:i4>
      </vt:variant>
      <vt:variant>
        <vt:i4>0</vt:i4>
      </vt:variant>
      <vt:variant>
        <vt:i4>5</vt:i4>
      </vt:variant>
      <vt:variant>
        <vt:lpwstr/>
      </vt:variant>
      <vt:variant>
        <vt:lpwstr>_Toc200404421</vt:lpwstr>
      </vt:variant>
      <vt:variant>
        <vt:i4>1376310</vt:i4>
      </vt:variant>
      <vt:variant>
        <vt:i4>92</vt:i4>
      </vt:variant>
      <vt:variant>
        <vt:i4>0</vt:i4>
      </vt:variant>
      <vt:variant>
        <vt:i4>5</vt:i4>
      </vt:variant>
      <vt:variant>
        <vt:lpwstr/>
      </vt:variant>
      <vt:variant>
        <vt:lpwstr>_Toc200404420</vt:lpwstr>
      </vt:variant>
      <vt:variant>
        <vt:i4>1441846</vt:i4>
      </vt:variant>
      <vt:variant>
        <vt:i4>86</vt:i4>
      </vt:variant>
      <vt:variant>
        <vt:i4>0</vt:i4>
      </vt:variant>
      <vt:variant>
        <vt:i4>5</vt:i4>
      </vt:variant>
      <vt:variant>
        <vt:lpwstr/>
      </vt:variant>
      <vt:variant>
        <vt:lpwstr>_Toc200404419</vt:lpwstr>
      </vt:variant>
      <vt:variant>
        <vt:i4>1441846</vt:i4>
      </vt:variant>
      <vt:variant>
        <vt:i4>80</vt:i4>
      </vt:variant>
      <vt:variant>
        <vt:i4>0</vt:i4>
      </vt:variant>
      <vt:variant>
        <vt:i4>5</vt:i4>
      </vt:variant>
      <vt:variant>
        <vt:lpwstr/>
      </vt:variant>
      <vt:variant>
        <vt:lpwstr>_Toc200404418</vt:lpwstr>
      </vt:variant>
      <vt:variant>
        <vt:i4>1441846</vt:i4>
      </vt:variant>
      <vt:variant>
        <vt:i4>74</vt:i4>
      </vt:variant>
      <vt:variant>
        <vt:i4>0</vt:i4>
      </vt:variant>
      <vt:variant>
        <vt:i4>5</vt:i4>
      </vt:variant>
      <vt:variant>
        <vt:lpwstr/>
      </vt:variant>
      <vt:variant>
        <vt:lpwstr>_Toc200404417</vt:lpwstr>
      </vt:variant>
      <vt:variant>
        <vt:i4>1441846</vt:i4>
      </vt:variant>
      <vt:variant>
        <vt:i4>68</vt:i4>
      </vt:variant>
      <vt:variant>
        <vt:i4>0</vt:i4>
      </vt:variant>
      <vt:variant>
        <vt:i4>5</vt:i4>
      </vt:variant>
      <vt:variant>
        <vt:lpwstr/>
      </vt:variant>
      <vt:variant>
        <vt:lpwstr>_Toc200404416</vt:lpwstr>
      </vt:variant>
      <vt:variant>
        <vt:i4>1441846</vt:i4>
      </vt:variant>
      <vt:variant>
        <vt:i4>62</vt:i4>
      </vt:variant>
      <vt:variant>
        <vt:i4>0</vt:i4>
      </vt:variant>
      <vt:variant>
        <vt:i4>5</vt:i4>
      </vt:variant>
      <vt:variant>
        <vt:lpwstr/>
      </vt:variant>
      <vt:variant>
        <vt:lpwstr>_Toc200404415</vt:lpwstr>
      </vt:variant>
      <vt:variant>
        <vt:i4>1441846</vt:i4>
      </vt:variant>
      <vt:variant>
        <vt:i4>56</vt:i4>
      </vt:variant>
      <vt:variant>
        <vt:i4>0</vt:i4>
      </vt:variant>
      <vt:variant>
        <vt:i4>5</vt:i4>
      </vt:variant>
      <vt:variant>
        <vt:lpwstr/>
      </vt:variant>
      <vt:variant>
        <vt:lpwstr>_Toc200404414</vt:lpwstr>
      </vt:variant>
      <vt:variant>
        <vt:i4>1441846</vt:i4>
      </vt:variant>
      <vt:variant>
        <vt:i4>50</vt:i4>
      </vt:variant>
      <vt:variant>
        <vt:i4>0</vt:i4>
      </vt:variant>
      <vt:variant>
        <vt:i4>5</vt:i4>
      </vt:variant>
      <vt:variant>
        <vt:lpwstr/>
      </vt:variant>
      <vt:variant>
        <vt:lpwstr>_Toc200404413</vt:lpwstr>
      </vt:variant>
      <vt:variant>
        <vt:i4>1441846</vt:i4>
      </vt:variant>
      <vt:variant>
        <vt:i4>44</vt:i4>
      </vt:variant>
      <vt:variant>
        <vt:i4>0</vt:i4>
      </vt:variant>
      <vt:variant>
        <vt:i4>5</vt:i4>
      </vt:variant>
      <vt:variant>
        <vt:lpwstr/>
      </vt:variant>
      <vt:variant>
        <vt:lpwstr>_Toc200404412</vt:lpwstr>
      </vt:variant>
      <vt:variant>
        <vt:i4>1441846</vt:i4>
      </vt:variant>
      <vt:variant>
        <vt:i4>38</vt:i4>
      </vt:variant>
      <vt:variant>
        <vt:i4>0</vt:i4>
      </vt:variant>
      <vt:variant>
        <vt:i4>5</vt:i4>
      </vt:variant>
      <vt:variant>
        <vt:lpwstr/>
      </vt:variant>
      <vt:variant>
        <vt:lpwstr>_Toc200404411</vt:lpwstr>
      </vt:variant>
      <vt:variant>
        <vt:i4>1441846</vt:i4>
      </vt:variant>
      <vt:variant>
        <vt:i4>32</vt:i4>
      </vt:variant>
      <vt:variant>
        <vt:i4>0</vt:i4>
      </vt:variant>
      <vt:variant>
        <vt:i4>5</vt:i4>
      </vt:variant>
      <vt:variant>
        <vt:lpwstr/>
      </vt:variant>
      <vt:variant>
        <vt:lpwstr>_Toc200404410</vt:lpwstr>
      </vt:variant>
      <vt:variant>
        <vt:i4>1507382</vt:i4>
      </vt:variant>
      <vt:variant>
        <vt:i4>26</vt:i4>
      </vt:variant>
      <vt:variant>
        <vt:i4>0</vt:i4>
      </vt:variant>
      <vt:variant>
        <vt:i4>5</vt:i4>
      </vt:variant>
      <vt:variant>
        <vt:lpwstr/>
      </vt:variant>
      <vt:variant>
        <vt:lpwstr>_Toc200404409</vt:lpwstr>
      </vt:variant>
      <vt:variant>
        <vt:i4>1507382</vt:i4>
      </vt:variant>
      <vt:variant>
        <vt:i4>20</vt:i4>
      </vt:variant>
      <vt:variant>
        <vt:i4>0</vt:i4>
      </vt:variant>
      <vt:variant>
        <vt:i4>5</vt:i4>
      </vt:variant>
      <vt:variant>
        <vt:lpwstr/>
      </vt:variant>
      <vt:variant>
        <vt:lpwstr>_Toc200404408</vt:lpwstr>
      </vt:variant>
      <vt:variant>
        <vt:i4>1507382</vt:i4>
      </vt:variant>
      <vt:variant>
        <vt:i4>14</vt:i4>
      </vt:variant>
      <vt:variant>
        <vt:i4>0</vt:i4>
      </vt:variant>
      <vt:variant>
        <vt:i4>5</vt:i4>
      </vt:variant>
      <vt:variant>
        <vt:lpwstr/>
      </vt:variant>
      <vt:variant>
        <vt:lpwstr>_Toc200404407</vt:lpwstr>
      </vt:variant>
      <vt:variant>
        <vt:i4>1507382</vt:i4>
      </vt:variant>
      <vt:variant>
        <vt:i4>8</vt:i4>
      </vt:variant>
      <vt:variant>
        <vt:i4>0</vt:i4>
      </vt:variant>
      <vt:variant>
        <vt:i4>5</vt:i4>
      </vt:variant>
      <vt:variant>
        <vt:lpwstr/>
      </vt:variant>
      <vt:variant>
        <vt:lpwstr>_Toc200404406</vt:lpwstr>
      </vt:variant>
      <vt:variant>
        <vt:i4>1507382</vt:i4>
      </vt:variant>
      <vt:variant>
        <vt:i4>2</vt:i4>
      </vt:variant>
      <vt:variant>
        <vt:i4>0</vt:i4>
      </vt:variant>
      <vt:variant>
        <vt:i4>5</vt:i4>
      </vt:variant>
      <vt:variant>
        <vt:lpwstr/>
      </vt:variant>
      <vt:variant>
        <vt:lpwstr>_Toc20040440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orming Maintenance Operations at FutureEnergy with ERP and Industry 4.0 Tools</dc:title>
  <dc:subject/>
  <dc:creator>Naeer, Ashar  nazay011</dc:creator>
  <cp:keywords/>
  <dc:description/>
  <cp:lastModifiedBy>Saraf Rahman Khan</cp:lastModifiedBy>
  <cp:revision>771</cp:revision>
  <dcterms:created xsi:type="dcterms:W3CDTF">2025-06-06T03:25:00Z</dcterms:created>
  <dcterms:modified xsi:type="dcterms:W3CDTF">2025-08-11T06:22:00Z</dcterms:modified>
</cp:coreProperties>
</file>